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B41580" w14:textId="21421B3C" w:rsidR="00427195" w:rsidRPr="00F42B72" w:rsidRDefault="00427195" w:rsidP="00B560AE">
      <w:pPr>
        <w:pStyle w:val="Textkrper"/>
        <w:jc w:val="center"/>
        <w:rPr>
          <w:b w:val="0"/>
          <w:color w:val="FF0000"/>
          <w:sz w:val="28"/>
        </w:rPr>
      </w:pPr>
      <w:r>
        <w:rPr>
          <w:b w:val="0"/>
          <w:color w:val="FF0000"/>
          <w:sz w:val="28"/>
        </w:rPr>
        <w:t>Modularisierung und Zentralisierung von Angular-Komponenten auf Basis des Atomic Design</w:t>
      </w:r>
    </w:p>
    <w:p w14:paraId="38A98D04" w14:textId="77777777" w:rsidR="00427195" w:rsidRPr="00427195" w:rsidRDefault="00427195" w:rsidP="00427195"/>
    <w:p w14:paraId="45D015A7" w14:textId="77777777" w:rsidR="00427195" w:rsidRPr="00427195" w:rsidRDefault="00427195" w:rsidP="00427195">
      <w:pPr>
        <w:pStyle w:val="Kopfzeile"/>
      </w:pPr>
    </w:p>
    <w:p w14:paraId="5ADB8E3E" w14:textId="75DE4C1E" w:rsidR="00427195" w:rsidRPr="00427195" w:rsidRDefault="00427195" w:rsidP="00427195">
      <w:pPr>
        <w:jc w:val="center"/>
        <w:rPr>
          <w:b/>
          <w:color w:val="FF0000"/>
        </w:rPr>
      </w:pPr>
      <w:r>
        <w:rPr>
          <w:b/>
          <w:color w:val="FF0000"/>
        </w:rPr>
        <w:t>T1000</w:t>
      </w:r>
    </w:p>
    <w:p w14:paraId="543D9596" w14:textId="0F7CCDDF" w:rsidR="00427195" w:rsidRPr="00427195" w:rsidRDefault="00427195" w:rsidP="00427195">
      <w:pPr>
        <w:rPr>
          <w:i/>
        </w:rPr>
      </w:pPr>
    </w:p>
    <w:p w14:paraId="59A07627" w14:textId="445E95A6" w:rsidR="00427195" w:rsidRPr="00427195" w:rsidRDefault="00427195" w:rsidP="00427195">
      <w:pPr>
        <w:jc w:val="center"/>
      </w:pPr>
      <w:r w:rsidRPr="00427195">
        <w:t xml:space="preserve">des Studienganges </w:t>
      </w:r>
      <w:r>
        <w:rPr>
          <w:color w:val="FF0000"/>
        </w:rPr>
        <w:t>Informatik</w:t>
      </w:r>
    </w:p>
    <w:p w14:paraId="7BE1AE20" w14:textId="77777777" w:rsidR="00427195" w:rsidRPr="00427195" w:rsidRDefault="00427195" w:rsidP="00427195">
      <w:pPr>
        <w:jc w:val="center"/>
      </w:pPr>
    </w:p>
    <w:p w14:paraId="71928D26" w14:textId="0BCC65DD" w:rsidR="00427195" w:rsidRPr="00427195" w:rsidRDefault="00427195" w:rsidP="00427195">
      <w:pPr>
        <w:jc w:val="center"/>
      </w:pPr>
      <w:r w:rsidRPr="00427195">
        <w:t>an der Dualen Hochschule Baden-Württemberg</w:t>
      </w:r>
      <w:r>
        <w:t xml:space="preserve"> Stuttgart</w:t>
      </w:r>
    </w:p>
    <w:p w14:paraId="1E3DE0AB" w14:textId="61BE1551" w:rsidR="00427195" w:rsidRDefault="00427195" w:rsidP="00427195"/>
    <w:p w14:paraId="5444B664" w14:textId="6B15FEBB" w:rsidR="00B560AE" w:rsidRDefault="00B560AE" w:rsidP="00427195"/>
    <w:p w14:paraId="45DA350F" w14:textId="77777777" w:rsidR="00B560AE" w:rsidRPr="00427195" w:rsidRDefault="00B560AE" w:rsidP="00427195"/>
    <w:p w14:paraId="46E0CF52" w14:textId="77777777" w:rsidR="00427195" w:rsidRPr="00427195" w:rsidRDefault="00427195" w:rsidP="00427195">
      <w:pPr>
        <w:jc w:val="center"/>
      </w:pPr>
      <w:r w:rsidRPr="00427195">
        <w:t>von</w:t>
      </w:r>
    </w:p>
    <w:p w14:paraId="397E5667" w14:textId="77777777" w:rsidR="00427195" w:rsidRPr="00427195" w:rsidRDefault="00427195" w:rsidP="00427195">
      <w:pPr>
        <w:jc w:val="center"/>
      </w:pPr>
    </w:p>
    <w:p w14:paraId="0E114909" w14:textId="44FF96A7" w:rsidR="00427195" w:rsidRPr="009B289B" w:rsidRDefault="00427195" w:rsidP="009B289B">
      <w:pPr>
        <w:jc w:val="center"/>
        <w:rPr>
          <w:color w:val="FF0000"/>
        </w:rPr>
      </w:pPr>
      <w:r>
        <w:rPr>
          <w:color w:val="FF0000"/>
        </w:rPr>
        <w:t>Jonas Scherer</w:t>
      </w:r>
    </w:p>
    <w:p w14:paraId="482B9B56" w14:textId="77777777" w:rsidR="00427195" w:rsidRPr="00427195" w:rsidRDefault="00427195" w:rsidP="00427195"/>
    <w:p w14:paraId="4BF30D81" w14:textId="5B0FDAA0" w:rsidR="00427195" w:rsidRPr="00427195" w:rsidRDefault="00427195" w:rsidP="00427195">
      <w:pPr>
        <w:jc w:val="center"/>
        <w:rPr>
          <w:color w:val="FF0000"/>
        </w:rPr>
      </w:pPr>
      <w:r>
        <w:rPr>
          <w:color w:val="FF0000"/>
        </w:rPr>
        <w:t>07.09.2021</w:t>
      </w:r>
    </w:p>
    <w:p w14:paraId="151A87AC" w14:textId="4B7C37C4" w:rsidR="00427195" w:rsidRDefault="00427195" w:rsidP="00427195"/>
    <w:p w14:paraId="12AF8628" w14:textId="72BA5BCF" w:rsidR="00B560AE" w:rsidRDefault="00B560AE" w:rsidP="00427195"/>
    <w:p w14:paraId="2FCCE01A" w14:textId="77777777" w:rsidR="00B560AE" w:rsidRPr="00427195" w:rsidRDefault="00B560AE" w:rsidP="00427195"/>
    <w:p w14:paraId="35D3894F" w14:textId="77777777" w:rsidR="00427195" w:rsidRPr="00427195" w:rsidRDefault="00427195" w:rsidP="00427195">
      <w:pPr>
        <w:tabs>
          <w:tab w:val="left" w:pos="4820"/>
        </w:tabs>
        <w:ind w:left="268"/>
      </w:pPr>
      <w:r w:rsidRPr="00427195">
        <w:t>Bearbeitungszeitraum</w:t>
      </w:r>
      <w:r w:rsidRPr="00427195">
        <w:tab/>
      </w:r>
      <w:r w:rsidRPr="00427195">
        <w:rPr>
          <w:color w:val="FF0000"/>
        </w:rPr>
        <w:t>12 Wochen</w:t>
      </w:r>
    </w:p>
    <w:p w14:paraId="0F475B8B" w14:textId="703E7FB6" w:rsidR="00427195" w:rsidRPr="00427195" w:rsidRDefault="00427195" w:rsidP="00427195">
      <w:pPr>
        <w:tabs>
          <w:tab w:val="left" w:pos="4820"/>
        </w:tabs>
        <w:ind w:left="268"/>
      </w:pPr>
      <w:r w:rsidRPr="00427195">
        <w:t>Matrikelnummer, Kurs</w:t>
      </w:r>
      <w:r w:rsidRPr="00427195">
        <w:tab/>
      </w:r>
      <w:r>
        <w:rPr>
          <w:color w:val="FF0000"/>
        </w:rPr>
        <w:t>64999</w:t>
      </w:r>
      <w:r w:rsidR="00632887">
        <w:rPr>
          <w:color w:val="FF0000"/>
        </w:rPr>
        <w:t>7</w:t>
      </w:r>
      <w:r>
        <w:rPr>
          <w:color w:val="FF0000"/>
        </w:rPr>
        <w:t>5</w:t>
      </w:r>
      <w:r w:rsidRPr="00427195">
        <w:rPr>
          <w:color w:val="FF0000"/>
        </w:rPr>
        <w:t xml:space="preserve">, </w:t>
      </w:r>
      <w:r>
        <w:rPr>
          <w:color w:val="FF0000"/>
        </w:rPr>
        <w:t>TINF20B</w:t>
      </w:r>
    </w:p>
    <w:p w14:paraId="3F8F8DAE" w14:textId="57E1DEA4" w:rsidR="00427195" w:rsidRPr="00427195" w:rsidRDefault="00427195" w:rsidP="00427195">
      <w:pPr>
        <w:tabs>
          <w:tab w:val="left" w:pos="4820"/>
        </w:tabs>
        <w:ind w:left="268"/>
        <w:rPr>
          <w:color w:val="FF0000"/>
        </w:rPr>
      </w:pPr>
      <w:r w:rsidRPr="00427195">
        <w:rPr>
          <w:color w:val="000000" w:themeColor="text1"/>
        </w:rPr>
        <w:t>Dualer Partner</w:t>
      </w:r>
      <w:r w:rsidRPr="00427195">
        <w:tab/>
      </w:r>
      <w:proofErr w:type="spellStart"/>
      <w:r>
        <w:rPr>
          <w:color w:val="FF0000"/>
        </w:rPr>
        <w:t>DaimlerTSS</w:t>
      </w:r>
      <w:proofErr w:type="spellEnd"/>
      <w:r w:rsidRPr="00427195">
        <w:rPr>
          <w:color w:val="FF0000"/>
        </w:rPr>
        <w:t xml:space="preserve">, </w:t>
      </w:r>
      <w:r>
        <w:rPr>
          <w:color w:val="FF0000"/>
        </w:rPr>
        <w:t>Stuttgart</w:t>
      </w:r>
    </w:p>
    <w:p w14:paraId="796B4027" w14:textId="77777777" w:rsidR="00FF0B00" w:rsidRDefault="00427195" w:rsidP="000D15DF">
      <w:pPr>
        <w:tabs>
          <w:tab w:val="left" w:pos="4820"/>
        </w:tabs>
        <w:ind w:left="268"/>
        <w:rPr>
          <w:color w:val="FF0000"/>
        </w:rPr>
      </w:pPr>
      <w:r w:rsidRPr="00427195">
        <w:rPr>
          <w:color w:val="000000" w:themeColor="text1"/>
        </w:rPr>
        <w:t>Betreuer*in des Dualen Partners</w:t>
      </w:r>
      <w:r w:rsidRPr="00427195">
        <w:tab/>
      </w:r>
      <w:r>
        <w:rPr>
          <w:color w:val="FF0000"/>
        </w:rPr>
        <w:t xml:space="preserve">Herr </w:t>
      </w:r>
      <w:r w:rsidR="00B560AE">
        <w:rPr>
          <w:color w:val="FF0000"/>
        </w:rPr>
        <w:t>Johannes Frey</w:t>
      </w:r>
    </w:p>
    <w:p w14:paraId="482C02F0" w14:textId="07739D6E" w:rsidR="000D15DF" w:rsidRDefault="00DE284F" w:rsidP="000D15DF">
      <w:pPr>
        <w:tabs>
          <w:tab w:val="left" w:pos="4820"/>
        </w:tabs>
        <w:ind w:left="268"/>
      </w:pPr>
      <w:r w:rsidRPr="000F51E9">
        <w:rPr>
          <w:rFonts w:cs="Arial"/>
          <w:szCs w:val="24"/>
        </w:rPr>
        <w:br w:type="page"/>
      </w:r>
    </w:p>
    <w:p w14:paraId="5B7984A8" w14:textId="77777777" w:rsidR="000D15DF" w:rsidRPr="000D15DF" w:rsidRDefault="000D15DF" w:rsidP="000D15DF">
      <w:pPr>
        <w:rPr>
          <w:sz w:val="32"/>
          <w:szCs w:val="32"/>
        </w:rPr>
      </w:pPr>
      <w:r w:rsidRPr="000D15DF">
        <w:rPr>
          <w:sz w:val="32"/>
          <w:szCs w:val="32"/>
        </w:rPr>
        <w:lastRenderedPageBreak/>
        <w:t>Eigenständigkeitserklärung</w:t>
      </w:r>
    </w:p>
    <w:p w14:paraId="5FE30835" w14:textId="77777777" w:rsidR="000D15DF" w:rsidRDefault="000D15DF" w:rsidP="000D15DF">
      <w:pPr>
        <w:pStyle w:val="berschrift1"/>
      </w:pPr>
      <w:bookmarkStart w:id="0" w:name="_Toc72742765"/>
      <w:bookmarkStart w:id="1" w:name="_Toc72742810"/>
      <w:bookmarkStart w:id="2" w:name="_Toc72744476"/>
      <w:bookmarkStart w:id="3" w:name="_Toc72748489"/>
      <w:r>
        <w:rPr>
          <w:noProof/>
        </w:rPr>
        <mc:AlternateContent>
          <mc:Choice Requires="wpg">
            <w:drawing>
              <wp:anchor distT="0" distB="0" distL="114300" distR="114300" simplePos="0" relativeHeight="251800576" behindDoc="0" locked="0" layoutInCell="1" allowOverlap="1" wp14:anchorId="68957AAF" wp14:editId="4E82FC8C">
                <wp:simplePos x="0" y="0"/>
                <wp:positionH relativeFrom="column">
                  <wp:posOffset>7781</wp:posOffset>
                </wp:positionH>
                <wp:positionV relativeFrom="paragraph">
                  <wp:posOffset>257763</wp:posOffset>
                </wp:positionV>
                <wp:extent cx="5738495" cy="3200400"/>
                <wp:effectExtent l="0" t="0" r="14605" b="19050"/>
                <wp:wrapNone/>
                <wp:docPr id="145" name="Gruppieren 145"/>
                <wp:cNvGraphicFramePr/>
                <a:graphic xmlns:a="http://schemas.openxmlformats.org/drawingml/2006/main">
                  <a:graphicData uri="http://schemas.microsoft.com/office/word/2010/wordprocessingGroup">
                    <wpg:wgp>
                      <wpg:cNvGrpSpPr/>
                      <wpg:grpSpPr>
                        <a:xfrm>
                          <a:off x="0" y="0"/>
                          <a:ext cx="5738495" cy="3200400"/>
                          <a:chOff x="0" y="0"/>
                          <a:chExt cx="5738495" cy="3200400"/>
                        </a:xfrm>
                      </wpg:grpSpPr>
                      <wps:wsp>
                        <wps:cNvPr id="123" name="Rechteck 123"/>
                        <wps:cNvSpPr/>
                        <wps:spPr>
                          <a:xfrm>
                            <a:off x="0" y="0"/>
                            <a:ext cx="5738495" cy="32004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 name="Textfeld 124"/>
                        <wps:cNvSpPr txBox="1"/>
                        <wps:spPr>
                          <a:xfrm>
                            <a:off x="2395182" y="109182"/>
                            <a:ext cx="955182" cy="313898"/>
                          </a:xfrm>
                          <a:prstGeom prst="rect">
                            <a:avLst/>
                          </a:prstGeom>
                          <a:noFill/>
                          <a:ln w="6350">
                            <a:noFill/>
                          </a:ln>
                        </wps:spPr>
                        <wps:txbx>
                          <w:txbxContent>
                            <w:p w14:paraId="0EF2C5AB" w14:textId="77777777" w:rsidR="000D15DF" w:rsidRPr="00BE125D" w:rsidRDefault="000D15DF" w:rsidP="000D15DF">
                              <w:pPr>
                                <w:rPr>
                                  <w:b/>
                                  <w:bCs/>
                                </w:rPr>
                              </w:pPr>
                              <w:r w:rsidRPr="00BE125D">
                                <w:rPr>
                                  <w:b/>
                                  <w:bCs/>
                                </w:rPr>
                                <w:t>Erklär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 name="Textfeld 125"/>
                        <wps:cNvSpPr txBox="1"/>
                        <wps:spPr>
                          <a:xfrm>
                            <a:off x="95534" y="600501"/>
                            <a:ext cx="5547815" cy="1692322"/>
                          </a:xfrm>
                          <a:prstGeom prst="rect">
                            <a:avLst/>
                          </a:prstGeom>
                          <a:noFill/>
                          <a:ln w="6350">
                            <a:noFill/>
                          </a:ln>
                        </wps:spPr>
                        <wps:txbx>
                          <w:txbxContent>
                            <w:p w14:paraId="1295EAE5" w14:textId="77777777" w:rsidR="000D15DF" w:rsidRPr="00BE125D" w:rsidRDefault="000D15DF" w:rsidP="000D15DF">
                              <w:pPr>
                                <w:jc w:val="left"/>
                                <w:rPr>
                                  <w:rFonts w:cs="Arial"/>
                                  <w:b/>
                                  <w:i/>
                                  <w:szCs w:val="24"/>
                                </w:rPr>
                              </w:pPr>
                              <w:r w:rsidRPr="00BE125D">
                                <w:t xml:space="preserve">Ich versichere hiermit, dass ich meine T1000 Projektarbeit mit dem Thema: </w:t>
                              </w:r>
                              <w:r w:rsidRPr="00BE125D">
                                <w:br/>
                              </w:r>
                              <w:r w:rsidRPr="00BE125D">
                                <w:rPr>
                                  <w:rStyle w:val="CommandsZchn"/>
                                </w:rPr>
                                <w:t>„Modularisierung und Zentralisierung von Angular-Komponenten auf Basis des Atomic Design“</w:t>
                              </w:r>
                              <w:r w:rsidRPr="00BE125D">
                                <w:br/>
                                <w:t>selbstständig verfasst und keine anderen als die angegebenen Quellen und Hilfsmittel benutzt habe. Ich versichere zudem, dass die eingereichte elektronische Fassung mit der gedruckten Fassung übereinstimmt</w:t>
                              </w:r>
                              <w:r>
                                <w:rPr>
                                  <w:rFonts w:cs="Arial"/>
                                  <w:b/>
                                  <w:i/>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9" name="Textfeld 139"/>
                        <wps:cNvSpPr txBox="1"/>
                        <wps:spPr>
                          <a:xfrm>
                            <a:off x="177421" y="2811438"/>
                            <a:ext cx="2094931" cy="272956"/>
                          </a:xfrm>
                          <a:prstGeom prst="rect">
                            <a:avLst/>
                          </a:prstGeom>
                          <a:noFill/>
                          <a:ln w="6350">
                            <a:noFill/>
                          </a:ln>
                        </wps:spPr>
                        <wps:txbx>
                          <w:txbxContent>
                            <w:p w14:paraId="1C610865" w14:textId="77777777" w:rsidR="000D15DF" w:rsidRPr="00BE125D" w:rsidRDefault="000D15DF" w:rsidP="000D15DF">
                              <w:pPr>
                                <w:rPr>
                                  <w:i/>
                                  <w:iCs/>
                                </w:rPr>
                              </w:pPr>
                              <w:r w:rsidRPr="00BE125D">
                                <w:rPr>
                                  <w:i/>
                                  <w:iCs/>
                                </w:rPr>
                                <w:t>Ort</w:t>
                              </w:r>
                              <w:r w:rsidRPr="00BE125D">
                                <w:rPr>
                                  <w:i/>
                                  <w:iCs/>
                                </w:rPr>
                                <w:tab/>
                              </w:r>
                              <w:r w:rsidRPr="00BE125D">
                                <w:rPr>
                                  <w:i/>
                                  <w:iCs/>
                                </w:rPr>
                                <w:tab/>
                                <w:t>Dat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Textfeld 140"/>
                        <wps:cNvSpPr txBox="1"/>
                        <wps:spPr>
                          <a:xfrm>
                            <a:off x="3691720" y="2818262"/>
                            <a:ext cx="1078173" cy="272956"/>
                          </a:xfrm>
                          <a:prstGeom prst="rect">
                            <a:avLst/>
                          </a:prstGeom>
                          <a:noFill/>
                          <a:ln w="6350">
                            <a:noFill/>
                          </a:ln>
                        </wps:spPr>
                        <wps:txbx>
                          <w:txbxContent>
                            <w:p w14:paraId="518BBCD1" w14:textId="77777777" w:rsidR="000D15DF" w:rsidRPr="00BE125D" w:rsidRDefault="000D15DF" w:rsidP="000D15DF">
                              <w:pPr>
                                <w:rPr>
                                  <w:i/>
                                  <w:iCs/>
                                </w:rPr>
                              </w:pPr>
                              <w:r w:rsidRPr="00BE125D">
                                <w:rPr>
                                  <w:i/>
                                  <w:iCs/>
                                </w:rPr>
                                <w:t>Unterschri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Textfeld 141"/>
                        <wps:cNvSpPr txBox="1"/>
                        <wps:spPr>
                          <a:xfrm>
                            <a:off x="143302" y="2606722"/>
                            <a:ext cx="2579427" cy="259307"/>
                          </a:xfrm>
                          <a:prstGeom prst="rect">
                            <a:avLst/>
                          </a:prstGeom>
                          <a:noFill/>
                          <a:ln w="6350">
                            <a:noFill/>
                          </a:ln>
                        </wps:spPr>
                        <wps:txbx>
                          <w:txbxContent>
                            <w:p w14:paraId="78D78B9E" w14:textId="77777777" w:rsidR="000D15DF" w:rsidRDefault="000D15DF" w:rsidP="000D15DF">
                              <w:r>
                                <w:t>-------------------------------------</w:t>
                              </w:r>
                              <w:r w:rsidRPr="00BE125D">
                                <w:rPr>
                                  <w:noProof/>
                                </w:rPr>
                                <w:drawing>
                                  <wp:inline distT="0" distB="0" distL="0" distR="0" wp14:anchorId="0014299C" wp14:editId="208CE6DE">
                                    <wp:extent cx="1191260" cy="161290"/>
                                    <wp:effectExtent l="0" t="0" r="8890" b="0"/>
                                    <wp:docPr id="142" name="Grafik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91260" cy="161290"/>
                                            </a:xfrm>
                                            <a:prstGeom prst="rect">
                                              <a:avLst/>
                                            </a:prstGeom>
                                            <a:noFill/>
                                            <a:ln>
                                              <a:noFill/>
                                            </a:ln>
                                          </pic:spPr>
                                        </pic:pic>
                                      </a:graphicData>
                                    </a:graphic>
                                  </wp:inline>
                                </w:drawing>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 name="Textfeld 143"/>
                        <wps:cNvSpPr txBox="1"/>
                        <wps:spPr>
                          <a:xfrm>
                            <a:off x="3446060" y="2613546"/>
                            <a:ext cx="2094931" cy="259307"/>
                          </a:xfrm>
                          <a:prstGeom prst="rect">
                            <a:avLst/>
                          </a:prstGeom>
                          <a:noFill/>
                          <a:ln w="6350">
                            <a:noFill/>
                          </a:ln>
                        </wps:spPr>
                        <wps:txbx>
                          <w:txbxContent>
                            <w:p w14:paraId="58819808" w14:textId="77777777" w:rsidR="000D15DF" w:rsidRDefault="000D15DF" w:rsidP="000D15DF">
                              <w:r>
                                <w:t>-----------------------------</w:t>
                              </w:r>
                              <w:r w:rsidRPr="00BE125D">
                                <w:rPr>
                                  <w:noProof/>
                                </w:rPr>
                                <w:drawing>
                                  <wp:inline distT="0" distB="0" distL="0" distR="0" wp14:anchorId="7EB25A05" wp14:editId="1B348055">
                                    <wp:extent cx="1191260" cy="161290"/>
                                    <wp:effectExtent l="0" t="0" r="8890" b="0"/>
                                    <wp:docPr id="144" name="Grafik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91260" cy="161290"/>
                                            </a:xfrm>
                                            <a:prstGeom prst="rect">
                                              <a:avLst/>
                                            </a:prstGeom>
                                            <a:noFill/>
                                            <a:ln>
                                              <a:noFill/>
                                            </a:ln>
                                          </pic:spPr>
                                        </pic:pic>
                                      </a:graphicData>
                                    </a:graphic>
                                  </wp:inline>
                                </w:drawing>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8957AAF" id="Gruppieren 145" o:spid="_x0000_s1026" style="position:absolute;left:0;text-align:left;margin-left:.6pt;margin-top:20.3pt;width:451.85pt;height:252pt;z-index:251800576" coordsize="57384,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">
                <v:rect id="Rechteck 123" o:spid="_x0000_s1027" style="position:absolute;width:57384;height:32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" filled="f" strokecolor="black [3213]" strokeweight="1pt"/>
                <v:shapetype id="_x0000_t202" coordsize="21600,21600" o:spt="202" path="m,l,21600r21600,l21600,xe">
                  <v:stroke joinstyle="miter"/>
                  <v:path gradientshapeok="t" o:connecttype="rect"/>
                </v:shapetype>
                <v:shape id="Textfeld 124" o:spid="_x0000_s1028" type="#_x0000_t202" style="position:absolute;left:23951;top:1091;width:9552;height:3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lBgwwAAANwAAAAPAAAAZHJzL2Rvd25yZXYueG1sRE9Li8Iw&#10;EL4v7H8Is+BtTS0q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XRpQYMMAAADcAAAADwAA&#10;AAAAAAAAAAAAAAAHAgAAZHJzL2Rvd25yZXYueG1sUEsFBgAAAAADAAMAtwAAAPcCAAAAAA==&#10;" filled="f" stroked="f" strokeweight=".5pt">
                  <v:textbox>
                    <w:txbxContent>
                      <w:p w14:paraId="0EF2C5AB" w14:textId="77777777" w:rsidR="000D15DF" w:rsidRPr="00BE125D" w:rsidRDefault="000D15DF" w:rsidP="000D15DF">
                        <w:pPr>
                          <w:rPr>
                            <w:b/>
                            <w:bCs/>
                          </w:rPr>
                        </w:pPr>
                        <w:r w:rsidRPr="00BE125D">
                          <w:rPr>
                            <w:b/>
                            <w:bCs/>
                          </w:rPr>
                          <w:t>Erklärung</w:t>
                        </w:r>
                      </w:p>
                    </w:txbxContent>
                  </v:textbox>
                </v:shape>
                <v:shape id="Textfeld 125" o:spid="_x0000_s1029" type="#_x0000_t202" style="position:absolute;left:955;top:6005;width:55478;height:169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" filled="f" stroked="f" strokeweight=".5pt">
                  <v:textbox>
                    <w:txbxContent>
                      <w:p w14:paraId="1295EAE5" w14:textId="77777777" w:rsidR="000D15DF" w:rsidRPr="00BE125D" w:rsidRDefault="000D15DF" w:rsidP="000D15DF">
                        <w:pPr>
                          <w:jc w:val="left"/>
                          <w:rPr>
                            <w:rFonts w:cs="Arial"/>
                            <w:b/>
                            <w:i/>
                            <w:szCs w:val="24"/>
                          </w:rPr>
                        </w:pPr>
                        <w:r w:rsidRPr="00BE125D">
                          <w:t xml:space="preserve">Ich versichere hiermit, dass ich meine T1000 Projektarbeit mit dem Thema: </w:t>
                        </w:r>
                        <w:r w:rsidRPr="00BE125D">
                          <w:br/>
                        </w:r>
                        <w:r w:rsidRPr="00BE125D">
                          <w:rPr>
                            <w:rStyle w:val="CommandsZchn"/>
                          </w:rPr>
                          <w:t>„Modularisierung und Zentralisierung von Angular-Komponenten auf Basis des Atomic Design“</w:t>
                        </w:r>
                        <w:r w:rsidRPr="00BE125D">
                          <w:br/>
                          <w:t>selbstständig verfasst und keine anderen als die angegebenen Quellen und Hilfsmittel benutzt habe. Ich versichere zudem, dass die eingereichte elektronische Fassung mit der gedruckten Fassung übereinstimmt</w:t>
                        </w:r>
                        <w:r>
                          <w:rPr>
                            <w:rFonts w:cs="Arial"/>
                            <w:b/>
                            <w:i/>
                            <w:szCs w:val="24"/>
                          </w:rPr>
                          <w:t>.</w:t>
                        </w:r>
                      </w:p>
                    </w:txbxContent>
                  </v:textbox>
                </v:shape>
                <v:shape id="Textfeld 139" o:spid="_x0000_s1030" type="#_x0000_t202" style="position:absolute;left:1774;top:28114;width:20949;height:2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mkjwwAAANwAAAAPAAAAZHJzL2Rvd25yZXYueG1sRE9Li8Iw&#10;EL4v+B/CCN7WVBc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NsJpI8MAAADcAAAADwAA&#10;AAAAAAAAAAAAAAAHAgAAZHJzL2Rvd25yZXYueG1sUEsFBgAAAAADAAMAtwAAAPcCAAAAAA==&#10;" filled="f" stroked="f" strokeweight=".5pt">
                  <v:textbox>
                    <w:txbxContent>
                      <w:p w14:paraId="1C610865" w14:textId="77777777" w:rsidR="000D15DF" w:rsidRPr="00BE125D" w:rsidRDefault="000D15DF" w:rsidP="000D15DF">
                        <w:pPr>
                          <w:rPr>
                            <w:i/>
                            <w:iCs/>
                          </w:rPr>
                        </w:pPr>
                        <w:r w:rsidRPr="00BE125D">
                          <w:rPr>
                            <w:i/>
                            <w:iCs/>
                          </w:rPr>
                          <w:t>Ort</w:t>
                        </w:r>
                        <w:r w:rsidRPr="00BE125D">
                          <w:rPr>
                            <w:i/>
                            <w:iCs/>
                          </w:rPr>
                          <w:tab/>
                        </w:r>
                        <w:r w:rsidRPr="00BE125D">
                          <w:rPr>
                            <w:i/>
                            <w:iCs/>
                          </w:rPr>
                          <w:tab/>
                          <w:t>Datum</w:t>
                        </w:r>
                      </w:p>
                    </w:txbxContent>
                  </v:textbox>
                </v:shape>
                <v:shape id="Textfeld 140" o:spid="_x0000_s1031" type="#_x0000_t202" style="position:absolute;left:36917;top:28182;width:1078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518BBCD1" w14:textId="77777777" w:rsidR="000D15DF" w:rsidRPr="00BE125D" w:rsidRDefault="000D15DF" w:rsidP="000D15DF">
                        <w:pPr>
                          <w:rPr>
                            <w:i/>
                            <w:iCs/>
                          </w:rPr>
                        </w:pPr>
                        <w:r w:rsidRPr="00BE125D">
                          <w:rPr>
                            <w:i/>
                            <w:iCs/>
                          </w:rPr>
                          <w:t>Unterschrift</w:t>
                        </w:r>
                      </w:p>
                    </w:txbxContent>
                  </v:textbox>
                </v:shape>
                <v:shape id="Textfeld 141" o:spid="_x0000_s1032" type="#_x0000_t202" style="position:absolute;left:1433;top:26067;width:25794;height:2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78D78B9E" w14:textId="77777777" w:rsidR="000D15DF" w:rsidRDefault="000D15DF" w:rsidP="000D15DF">
                        <w:r>
                          <w:t>-------------------------------------</w:t>
                        </w:r>
                        <w:r w:rsidRPr="00BE125D">
                          <w:rPr>
                            <w:noProof/>
                          </w:rPr>
                          <w:drawing>
                            <wp:inline distT="0" distB="0" distL="0" distR="0" wp14:anchorId="0014299C" wp14:editId="208CE6DE">
                              <wp:extent cx="1191260" cy="161290"/>
                              <wp:effectExtent l="0" t="0" r="8890" b="0"/>
                              <wp:docPr id="142" name="Grafik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91260" cy="161290"/>
                                      </a:xfrm>
                                      <a:prstGeom prst="rect">
                                        <a:avLst/>
                                      </a:prstGeom>
                                      <a:noFill/>
                                      <a:ln>
                                        <a:noFill/>
                                      </a:ln>
                                    </pic:spPr>
                                  </pic:pic>
                                </a:graphicData>
                              </a:graphic>
                            </wp:inline>
                          </w:drawing>
                        </w:r>
                        <w:r>
                          <w:t>-------</w:t>
                        </w:r>
                      </w:p>
                    </w:txbxContent>
                  </v:textbox>
                </v:shape>
                <v:shape id="Textfeld 143" o:spid="_x0000_s1033" type="#_x0000_t202" style="position:absolute;left:34460;top:26135;width:20949;height:2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58819808" w14:textId="77777777" w:rsidR="000D15DF" w:rsidRDefault="000D15DF" w:rsidP="000D15DF">
                        <w:r>
                          <w:t>-----------------------------</w:t>
                        </w:r>
                        <w:r w:rsidRPr="00BE125D">
                          <w:rPr>
                            <w:noProof/>
                          </w:rPr>
                          <w:drawing>
                            <wp:inline distT="0" distB="0" distL="0" distR="0" wp14:anchorId="7EB25A05" wp14:editId="1B348055">
                              <wp:extent cx="1191260" cy="161290"/>
                              <wp:effectExtent l="0" t="0" r="8890" b="0"/>
                              <wp:docPr id="144" name="Grafik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91260" cy="161290"/>
                                      </a:xfrm>
                                      <a:prstGeom prst="rect">
                                        <a:avLst/>
                                      </a:prstGeom>
                                      <a:noFill/>
                                      <a:ln>
                                        <a:noFill/>
                                      </a:ln>
                                    </pic:spPr>
                                  </pic:pic>
                                </a:graphicData>
                              </a:graphic>
                            </wp:inline>
                          </w:drawing>
                        </w:r>
                        <w:r>
                          <w:t>-------</w:t>
                        </w:r>
                      </w:p>
                    </w:txbxContent>
                  </v:textbox>
                </v:shape>
              </v:group>
            </w:pict>
          </mc:Fallback>
        </mc:AlternateContent>
      </w:r>
      <w:bookmarkEnd w:id="0"/>
      <w:bookmarkEnd w:id="1"/>
      <w:bookmarkEnd w:id="2"/>
      <w:bookmarkEnd w:id="3"/>
    </w:p>
    <w:p w14:paraId="23BEB7AA" w14:textId="77777777" w:rsidR="000D15DF" w:rsidRDefault="000D15DF" w:rsidP="000D15DF">
      <w:pPr>
        <w:pStyle w:val="berschrift1"/>
      </w:pPr>
    </w:p>
    <w:p w14:paraId="6698C980" w14:textId="77777777" w:rsidR="000D15DF" w:rsidRDefault="000D15DF" w:rsidP="000D15DF">
      <w:pPr>
        <w:pStyle w:val="berschrift1"/>
      </w:pPr>
    </w:p>
    <w:p w14:paraId="0E771E0D" w14:textId="77777777" w:rsidR="000D15DF" w:rsidRDefault="000D15DF" w:rsidP="000D15DF">
      <w:pPr>
        <w:pStyle w:val="berschrift1"/>
      </w:pPr>
    </w:p>
    <w:p w14:paraId="0AC89771" w14:textId="77777777" w:rsidR="000D15DF" w:rsidRDefault="000D15DF" w:rsidP="000D15DF">
      <w:pPr>
        <w:pStyle w:val="berschrift1"/>
      </w:pPr>
    </w:p>
    <w:p w14:paraId="4C667ECD" w14:textId="77777777" w:rsidR="000D15DF" w:rsidRDefault="000D15DF" w:rsidP="000D15DF">
      <w:pPr>
        <w:pStyle w:val="berschrift1"/>
      </w:pPr>
    </w:p>
    <w:p w14:paraId="131B5385" w14:textId="77777777" w:rsidR="000D15DF" w:rsidRDefault="000D15DF" w:rsidP="000D15DF">
      <w:pPr>
        <w:pStyle w:val="berschrift1"/>
      </w:pPr>
    </w:p>
    <w:p w14:paraId="1A5FCF04" w14:textId="77777777" w:rsidR="000D15DF" w:rsidRDefault="000D15DF" w:rsidP="000D15DF">
      <w:pPr>
        <w:pStyle w:val="berschrift1"/>
      </w:pPr>
    </w:p>
    <w:p w14:paraId="2BC4FE55" w14:textId="77777777" w:rsidR="000D15DF" w:rsidRDefault="000D15DF" w:rsidP="00D6135B">
      <w:pPr>
        <w:rPr>
          <w:sz w:val="32"/>
          <w:szCs w:val="32"/>
        </w:rPr>
      </w:pPr>
    </w:p>
    <w:p w14:paraId="0CCCE8D5" w14:textId="77777777" w:rsidR="000D15DF" w:rsidRDefault="000D15DF" w:rsidP="00D6135B">
      <w:pPr>
        <w:rPr>
          <w:sz w:val="32"/>
          <w:szCs w:val="32"/>
        </w:rPr>
      </w:pPr>
    </w:p>
    <w:p w14:paraId="070F6514" w14:textId="77777777" w:rsidR="000D15DF" w:rsidRDefault="000D15DF" w:rsidP="00D6135B">
      <w:pPr>
        <w:rPr>
          <w:sz w:val="32"/>
          <w:szCs w:val="32"/>
        </w:rPr>
      </w:pPr>
    </w:p>
    <w:p w14:paraId="074F48F1" w14:textId="77777777" w:rsidR="000D15DF" w:rsidRDefault="000D15DF" w:rsidP="00D6135B">
      <w:pPr>
        <w:rPr>
          <w:sz w:val="32"/>
          <w:szCs w:val="32"/>
        </w:rPr>
      </w:pPr>
    </w:p>
    <w:p w14:paraId="3842D2B3" w14:textId="77777777" w:rsidR="000D15DF" w:rsidRDefault="000D15DF" w:rsidP="00D6135B">
      <w:pPr>
        <w:rPr>
          <w:sz w:val="32"/>
          <w:szCs w:val="32"/>
        </w:rPr>
      </w:pPr>
    </w:p>
    <w:p w14:paraId="0916D18D" w14:textId="212A80D8" w:rsidR="000D15DF" w:rsidRDefault="000D15DF">
      <w:pPr>
        <w:spacing w:line="259" w:lineRule="auto"/>
        <w:jc w:val="left"/>
        <w:rPr>
          <w:sz w:val="32"/>
          <w:szCs w:val="32"/>
        </w:rPr>
      </w:pPr>
      <w:r>
        <w:rPr>
          <w:sz w:val="32"/>
          <w:szCs w:val="32"/>
        </w:rPr>
        <w:br w:type="page"/>
      </w:r>
    </w:p>
    <w:p w14:paraId="16AF9A2F" w14:textId="77777777" w:rsidR="000D15DF" w:rsidRPr="000D15DF" w:rsidRDefault="000D15DF" w:rsidP="000D15DF">
      <w:pPr>
        <w:rPr>
          <w:sz w:val="32"/>
          <w:szCs w:val="32"/>
        </w:rPr>
      </w:pPr>
      <w:r w:rsidRPr="000D15DF">
        <w:rPr>
          <w:sz w:val="32"/>
          <w:szCs w:val="32"/>
        </w:rPr>
        <w:lastRenderedPageBreak/>
        <w:t>Ablauf und Reflexion der Praxisphase Teil A</w:t>
      </w:r>
    </w:p>
    <w:p w14:paraId="69BAB0D9" w14:textId="77777777" w:rsidR="000D15DF" w:rsidRPr="000D15DF" w:rsidRDefault="000D15DF" w:rsidP="000D15DF"/>
    <w:p w14:paraId="3A1F6261" w14:textId="77777777" w:rsidR="000D15DF" w:rsidRPr="00F24C19" w:rsidRDefault="000D15DF" w:rsidP="000D15DF">
      <w:pPr>
        <w:spacing w:before="120" w:after="120" w:line="240" w:lineRule="auto"/>
        <w:rPr>
          <w:rFonts w:cs="Arial"/>
          <w:b/>
          <w:szCs w:val="24"/>
        </w:rPr>
      </w:pPr>
      <w:r>
        <w:rPr>
          <w:rFonts w:cs="Arial"/>
          <w:b/>
          <w:szCs w:val="24"/>
        </w:rPr>
        <w:t>Tabellarische Übersicht des Ablaufs der Praxisphase</w:t>
      </w:r>
    </w:p>
    <w:p w14:paraId="610DEC24" w14:textId="77777777" w:rsidR="000D15DF" w:rsidRPr="0094250E" w:rsidRDefault="000D15DF" w:rsidP="000D15DF">
      <w:pPr>
        <w:spacing w:line="240" w:lineRule="auto"/>
        <w:rPr>
          <w:b/>
          <w:sz w:val="20"/>
        </w:rPr>
      </w:pPr>
    </w:p>
    <w:p w14:paraId="6E29172A" w14:textId="77777777" w:rsidR="000D15DF" w:rsidRDefault="000D15DF" w:rsidP="000D15DF">
      <w:pPr>
        <w:rPr>
          <w:b/>
          <w:szCs w:val="24"/>
          <w:lang w:val="fr-FR"/>
        </w:rPr>
      </w:pPr>
      <w:r>
        <w:rPr>
          <w:b/>
          <w:szCs w:val="24"/>
        </w:rPr>
        <w:fldChar w:fldCharType="begin">
          <w:ffData>
            <w:name w:val="Kontrollkästchen1"/>
            <w:enabled/>
            <w:calcOnExit w:val="0"/>
            <w:checkBox>
              <w:sizeAuto/>
              <w:default w:val="0"/>
            </w:checkBox>
          </w:ffData>
        </w:fldChar>
      </w:r>
      <w:bookmarkStart w:id="4" w:name="Kontrollkästchen1"/>
      <w:r w:rsidRPr="0094250E">
        <w:rPr>
          <w:b/>
          <w:szCs w:val="24"/>
          <w:lang w:val="fr-FR"/>
        </w:rPr>
        <w:instrText xml:space="preserve"> FORMCHECKBOX </w:instrText>
      </w:r>
      <w:r>
        <w:rPr>
          <w:b/>
          <w:szCs w:val="24"/>
        </w:rPr>
      </w:r>
      <w:r>
        <w:rPr>
          <w:b/>
          <w:szCs w:val="24"/>
        </w:rPr>
        <w:fldChar w:fldCharType="separate"/>
      </w:r>
      <w:r>
        <w:rPr>
          <w:b/>
          <w:szCs w:val="24"/>
        </w:rPr>
        <w:fldChar w:fldCharType="end"/>
      </w:r>
      <w:bookmarkEnd w:id="4"/>
      <w:r w:rsidRPr="0094250E">
        <w:rPr>
          <w:b/>
          <w:szCs w:val="24"/>
          <w:lang w:val="fr-FR"/>
        </w:rPr>
        <w:t xml:space="preserve"> </w:t>
      </w:r>
      <w:proofErr w:type="spellStart"/>
      <w:r w:rsidRPr="0094250E">
        <w:rPr>
          <w:b/>
          <w:szCs w:val="24"/>
          <w:lang w:val="fr-FR"/>
        </w:rPr>
        <w:t>Modul</w:t>
      </w:r>
      <w:proofErr w:type="spellEnd"/>
      <w:r w:rsidRPr="0094250E">
        <w:rPr>
          <w:b/>
          <w:szCs w:val="24"/>
          <w:lang w:val="fr-FR"/>
        </w:rPr>
        <w:t xml:space="preserve"> T1000 (Praxis 1.+2. </w:t>
      </w:r>
      <w:proofErr w:type="spellStart"/>
      <w:r w:rsidRPr="0094250E">
        <w:rPr>
          <w:b/>
          <w:szCs w:val="24"/>
          <w:lang w:val="fr-FR"/>
        </w:rPr>
        <w:t>Semester</w:t>
      </w:r>
      <w:proofErr w:type="spellEnd"/>
      <w:r w:rsidRPr="0094250E">
        <w:rPr>
          <w:b/>
          <w:szCs w:val="24"/>
          <w:lang w:val="fr-FR"/>
        </w:rPr>
        <w:t>)</w:t>
      </w:r>
      <w:r>
        <w:rPr>
          <w:b/>
          <w:szCs w:val="24"/>
          <w:lang w:val="fr-FR"/>
        </w:rPr>
        <w:t xml:space="preserve"> </w:t>
      </w:r>
    </w:p>
    <w:p w14:paraId="396A8A4A" w14:textId="77777777" w:rsidR="000D15DF" w:rsidRPr="00733B46" w:rsidRDefault="000D15DF" w:rsidP="000D15DF">
      <w:pPr>
        <w:rPr>
          <w:b/>
          <w:szCs w:val="24"/>
          <w:lang w:val="fr-FR"/>
        </w:rPr>
      </w:pPr>
      <w:r>
        <w:rPr>
          <w:b/>
          <w:szCs w:val="24"/>
        </w:rPr>
        <w:fldChar w:fldCharType="begin">
          <w:ffData>
            <w:name w:val="Kontrollkästchen2"/>
            <w:enabled/>
            <w:calcOnExit w:val="0"/>
            <w:checkBox>
              <w:sizeAuto/>
              <w:default w:val="0"/>
            </w:checkBox>
          </w:ffData>
        </w:fldChar>
      </w:r>
      <w:bookmarkStart w:id="5" w:name="Kontrollkästchen2"/>
      <w:r w:rsidRPr="0094250E">
        <w:rPr>
          <w:b/>
          <w:szCs w:val="24"/>
          <w:lang w:val="fr-FR"/>
        </w:rPr>
        <w:instrText xml:space="preserve"> FORMCHECKBOX </w:instrText>
      </w:r>
      <w:r>
        <w:rPr>
          <w:b/>
          <w:szCs w:val="24"/>
        </w:rPr>
      </w:r>
      <w:r>
        <w:rPr>
          <w:b/>
          <w:szCs w:val="24"/>
        </w:rPr>
        <w:fldChar w:fldCharType="separate"/>
      </w:r>
      <w:r>
        <w:rPr>
          <w:b/>
          <w:szCs w:val="24"/>
        </w:rPr>
        <w:fldChar w:fldCharType="end"/>
      </w:r>
      <w:bookmarkEnd w:id="5"/>
      <w:r w:rsidRPr="0094250E">
        <w:rPr>
          <w:b/>
          <w:szCs w:val="24"/>
          <w:lang w:val="fr-FR"/>
        </w:rPr>
        <w:t xml:space="preserve"> </w:t>
      </w:r>
      <w:proofErr w:type="spellStart"/>
      <w:r w:rsidRPr="0094250E">
        <w:rPr>
          <w:b/>
          <w:szCs w:val="24"/>
          <w:lang w:val="fr-FR"/>
        </w:rPr>
        <w:t>Modul</w:t>
      </w:r>
      <w:proofErr w:type="spellEnd"/>
      <w:r w:rsidRPr="0094250E">
        <w:rPr>
          <w:b/>
          <w:szCs w:val="24"/>
          <w:lang w:val="fr-FR"/>
        </w:rPr>
        <w:t xml:space="preserve"> T2000 (Praxis 3.+4. </w:t>
      </w:r>
      <w:proofErr w:type="spellStart"/>
      <w:r w:rsidRPr="00733B46">
        <w:rPr>
          <w:b/>
          <w:szCs w:val="24"/>
          <w:lang w:val="fr-FR"/>
        </w:rPr>
        <w:t>Semester</w:t>
      </w:r>
      <w:proofErr w:type="spellEnd"/>
      <w:r w:rsidRPr="00733B46">
        <w:rPr>
          <w:b/>
          <w:szCs w:val="24"/>
          <w:lang w:val="fr-FR"/>
        </w:rPr>
        <w:t>)</w:t>
      </w:r>
    </w:p>
    <w:p w14:paraId="4747FF3E" w14:textId="77777777" w:rsidR="000D15DF" w:rsidRPr="00733B46" w:rsidRDefault="000D15DF" w:rsidP="000D15DF">
      <w:pPr>
        <w:spacing w:line="240" w:lineRule="auto"/>
        <w:rPr>
          <w:b/>
          <w:szCs w:val="24"/>
          <w:lang w:val="fr-FR"/>
        </w:rPr>
      </w:pPr>
      <w:r>
        <w:rPr>
          <w:b/>
          <w:szCs w:val="24"/>
        </w:rPr>
        <w:fldChar w:fldCharType="begin">
          <w:ffData>
            <w:name w:val="Kontrollkästchen3"/>
            <w:enabled/>
            <w:calcOnExit w:val="0"/>
            <w:checkBox>
              <w:sizeAuto/>
              <w:default w:val="0"/>
            </w:checkBox>
          </w:ffData>
        </w:fldChar>
      </w:r>
      <w:bookmarkStart w:id="6" w:name="Kontrollkästchen3"/>
      <w:r w:rsidRPr="00903DCB">
        <w:rPr>
          <w:b/>
          <w:szCs w:val="24"/>
        </w:rPr>
        <w:instrText xml:space="preserve"> FORMCHECKBOX </w:instrText>
      </w:r>
      <w:r>
        <w:rPr>
          <w:b/>
          <w:szCs w:val="24"/>
        </w:rPr>
      </w:r>
      <w:r>
        <w:rPr>
          <w:b/>
          <w:szCs w:val="24"/>
        </w:rPr>
        <w:fldChar w:fldCharType="separate"/>
      </w:r>
      <w:r>
        <w:rPr>
          <w:b/>
          <w:szCs w:val="24"/>
        </w:rPr>
        <w:fldChar w:fldCharType="end"/>
      </w:r>
      <w:bookmarkEnd w:id="6"/>
      <w:r w:rsidRPr="00903DCB">
        <w:rPr>
          <w:b/>
          <w:szCs w:val="24"/>
        </w:rPr>
        <w:t xml:space="preserve"> Modul T3000 und T3300 (Praxis 5.+6. </w:t>
      </w:r>
      <w:proofErr w:type="spellStart"/>
      <w:r w:rsidRPr="00733B46">
        <w:rPr>
          <w:b/>
          <w:szCs w:val="24"/>
          <w:lang w:val="fr-FR"/>
        </w:rPr>
        <w:t>Semester</w:t>
      </w:r>
      <w:proofErr w:type="spellEnd"/>
      <w:r w:rsidRPr="00733B46">
        <w:rPr>
          <w:b/>
          <w:szCs w:val="24"/>
          <w:lang w:val="fr-FR"/>
        </w:rPr>
        <w:t>)</w:t>
      </w:r>
    </w:p>
    <w:p w14:paraId="3017B681" w14:textId="77777777" w:rsidR="000D15DF" w:rsidRPr="00903DCB" w:rsidRDefault="000D15DF" w:rsidP="000D15DF">
      <w:pPr>
        <w:spacing w:line="240" w:lineRule="auto"/>
        <w:rPr>
          <w:b/>
          <w:lang w:val="fr-FR"/>
        </w:rPr>
      </w:pPr>
    </w:p>
    <w:p w14:paraId="18C1498F" w14:textId="77777777" w:rsidR="000D15DF" w:rsidRDefault="000D15DF" w:rsidP="000D15DF">
      <w:pPr>
        <w:spacing w:line="240" w:lineRule="auto"/>
        <w:rPr>
          <w:b/>
          <w:color w:val="FF0000"/>
          <w:sz w:val="28"/>
          <w:szCs w:val="28"/>
        </w:rPr>
      </w:pPr>
      <w:r>
        <w:rPr>
          <w:b/>
          <w:sz w:val="28"/>
          <w:szCs w:val="28"/>
        </w:rPr>
        <w:t xml:space="preserve">Studiengang </w:t>
      </w:r>
      <w:r>
        <w:rPr>
          <w:b/>
          <w:color w:val="FF0000"/>
          <w:sz w:val="28"/>
          <w:szCs w:val="28"/>
        </w:rPr>
        <w:t xml:space="preserve">Musterstudiengang </w:t>
      </w:r>
      <w:r w:rsidRPr="00376504">
        <w:rPr>
          <w:b/>
          <w:sz w:val="28"/>
          <w:szCs w:val="28"/>
        </w:rPr>
        <w:t xml:space="preserve">an der </w:t>
      </w:r>
      <w:r>
        <w:rPr>
          <w:b/>
          <w:sz w:val="28"/>
          <w:szCs w:val="28"/>
        </w:rPr>
        <w:t>DHBW</w:t>
      </w:r>
      <w:r w:rsidRPr="00376504">
        <w:rPr>
          <w:b/>
          <w:sz w:val="28"/>
          <w:szCs w:val="28"/>
        </w:rPr>
        <w:t xml:space="preserve"> </w:t>
      </w:r>
      <w:r>
        <w:rPr>
          <w:b/>
          <w:color w:val="FF0000"/>
          <w:sz w:val="28"/>
          <w:szCs w:val="28"/>
        </w:rPr>
        <w:t>Musterstadt</w:t>
      </w:r>
    </w:p>
    <w:p w14:paraId="4A2FAC7E" w14:textId="77777777" w:rsidR="000D15DF" w:rsidRPr="00114CA7" w:rsidRDefault="000D15DF" w:rsidP="000D15DF"/>
    <w:tbl>
      <w:tblPr>
        <w:tblW w:w="9781" w:type="dxa"/>
        <w:tblInd w:w="70" w:type="dxa"/>
        <w:tblLayout w:type="fixed"/>
        <w:tblCellMar>
          <w:left w:w="70" w:type="dxa"/>
          <w:right w:w="70" w:type="dxa"/>
        </w:tblCellMar>
        <w:tblLook w:val="0000" w:firstRow="0" w:lastRow="0" w:firstColumn="0" w:lastColumn="0" w:noHBand="0" w:noVBand="0"/>
      </w:tblPr>
      <w:tblGrid>
        <w:gridCol w:w="4890"/>
        <w:gridCol w:w="4891"/>
      </w:tblGrid>
      <w:tr w:rsidR="000D15DF" w:rsidRPr="009F3B37" w14:paraId="12F67E53" w14:textId="77777777" w:rsidTr="00DA4FCC">
        <w:trPr>
          <w:trHeight w:val="1180"/>
        </w:trPr>
        <w:tc>
          <w:tcPr>
            <w:tcW w:w="4890" w:type="dxa"/>
          </w:tcPr>
          <w:p w14:paraId="21F94ACC" w14:textId="77777777" w:rsidR="000D15DF" w:rsidRDefault="000D15DF" w:rsidP="00DA4FCC">
            <w:pPr>
              <w:tabs>
                <w:tab w:val="left" w:pos="2270"/>
              </w:tabs>
              <w:spacing w:before="120" w:line="240" w:lineRule="auto"/>
              <w:ind w:left="28" w:hanging="28"/>
            </w:pPr>
            <w:r>
              <w:t>Studierende</w:t>
            </w:r>
            <w:r w:rsidRPr="006D71A9">
              <w:rPr>
                <w:color w:val="000000"/>
              </w:rPr>
              <w:t>/</w:t>
            </w:r>
            <w:r>
              <w:t>r:</w:t>
            </w:r>
            <w:r>
              <w:tab/>
            </w:r>
            <w:r w:rsidRPr="00376504">
              <w:rPr>
                <w:color w:val="FF0000"/>
              </w:rPr>
              <w:t>Max Mustermann</w:t>
            </w:r>
          </w:p>
          <w:p w14:paraId="73B73299" w14:textId="77777777" w:rsidR="000D15DF" w:rsidRDefault="000D15DF" w:rsidP="00DA4FCC">
            <w:pPr>
              <w:tabs>
                <w:tab w:val="left" w:pos="2270"/>
              </w:tabs>
              <w:spacing w:before="120" w:line="240" w:lineRule="auto"/>
              <w:ind w:left="28" w:hanging="28"/>
            </w:pPr>
            <w:r>
              <w:t>Matrikelnummer:</w:t>
            </w:r>
            <w:r>
              <w:tab/>
            </w:r>
            <w:r w:rsidRPr="00376504">
              <w:rPr>
                <w:color w:val="FF0000"/>
              </w:rPr>
              <w:t>Musternummer</w:t>
            </w:r>
          </w:p>
          <w:p w14:paraId="561D0427" w14:textId="77777777" w:rsidR="000D15DF" w:rsidRPr="009F3B37" w:rsidRDefault="000D15DF" w:rsidP="00DA4FCC">
            <w:pPr>
              <w:tabs>
                <w:tab w:val="left" w:pos="2270"/>
              </w:tabs>
              <w:spacing w:before="120" w:line="240" w:lineRule="auto"/>
              <w:ind w:left="28" w:hanging="28"/>
              <w:rPr>
                <w:color w:val="FF0000"/>
              </w:rPr>
            </w:pPr>
          </w:p>
        </w:tc>
        <w:tc>
          <w:tcPr>
            <w:tcW w:w="4891" w:type="dxa"/>
          </w:tcPr>
          <w:p w14:paraId="32352DA7" w14:textId="77777777" w:rsidR="000D15DF" w:rsidRDefault="000D15DF" w:rsidP="00DA4FCC">
            <w:pPr>
              <w:tabs>
                <w:tab w:val="left" w:pos="2060"/>
              </w:tabs>
              <w:spacing w:before="120" w:line="240" w:lineRule="auto"/>
              <w:ind w:left="28" w:hanging="28"/>
            </w:pPr>
            <w:r>
              <w:t>Dualer Partner:</w:t>
            </w:r>
            <w:r>
              <w:tab/>
            </w:r>
            <w:r w:rsidRPr="00376504">
              <w:rPr>
                <w:color w:val="FF0000"/>
              </w:rPr>
              <w:t>Musterbetrieb</w:t>
            </w:r>
          </w:p>
          <w:p w14:paraId="3D251F35" w14:textId="77777777" w:rsidR="000D15DF" w:rsidRDefault="000D15DF" w:rsidP="00DA4FCC">
            <w:pPr>
              <w:tabs>
                <w:tab w:val="left" w:pos="2060"/>
              </w:tabs>
              <w:spacing w:before="120" w:line="240" w:lineRule="auto"/>
              <w:ind w:left="28" w:hanging="28"/>
            </w:pPr>
            <w:r>
              <w:t>Ausbildungsleitung:</w:t>
            </w:r>
            <w:r>
              <w:tab/>
            </w:r>
            <w:r>
              <w:rPr>
                <w:color w:val="FF0000"/>
              </w:rPr>
              <w:t>Musterfrau</w:t>
            </w:r>
            <w:r>
              <w:t xml:space="preserve"> </w:t>
            </w:r>
          </w:p>
          <w:p w14:paraId="542B0F4A" w14:textId="77777777" w:rsidR="000D15DF" w:rsidRPr="009F3B37" w:rsidRDefault="000D15DF" w:rsidP="00DA4FCC">
            <w:pPr>
              <w:tabs>
                <w:tab w:val="left" w:pos="2060"/>
              </w:tabs>
              <w:spacing w:before="120" w:line="240" w:lineRule="auto"/>
              <w:ind w:left="28" w:hanging="28"/>
              <w:rPr>
                <w:color w:val="FF0000"/>
              </w:rPr>
            </w:pPr>
            <w:r>
              <w:t>Kurs</w:t>
            </w:r>
            <w:r w:rsidRPr="00516822">
              <w:t>:</w:t>
            </w:r>
            <w:r>
              <w:rPr>
                <w:color w:val="FF0000"/>
              </w:rPr>
              <w:t xml:space="preserve"> </w:t>
            </w:r>
            <w:r>
              <w:rPr>
                <w:color w:val="FF0000"/>
              </w:rPr>
              <w:tab/>
              <w:t>Musterkursbezeichnung</w:t>
            </w:r>
          </w:p>
        </w:tc>
      </w:tr>
    </w:tbl>
    <w:p w14:paraId="1558F3F9" w14:textId="77777777" w:rsidR="000D15DF" w:rsidRPr="00114CA7" w:rsidRDefault="000D15DF" w:rsidP="000D15DF"/>
    <w:tbl>
      <w:tblPr>
        <w:tblW w:w="9764"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332"/>
        <w:gridCol w:w="5375"/>
        <w:gridCol w:w="1077"/>
        <w:gridCol w:w="980"/>
      </w:tblGrid>
      <w:tr w:rsidR="000D15DF" w14:paraId="1A475502" w14:textId="77777777" w:rsidTr="00DA4FCC">
        <w:trPr>
          <w:cantSplit/>
        </w:trPr>
        <w:tc>
          <w:tcPr>
            <w:tcW w:w="2332" w:type="dxa"/>
          </w:tcPr>
          <w:p w14:paraId="10944551" w14:textId="77777777" w:rsidR="000D15DF" w:rsidRDefault="000D15DF" w:rsidP="00DA4FCC">
            <w:pPr>
              <w:pStyle w:val="Tabelle"/>
            </w:pPr>
            <w:r>
              <w:t>Lernort/Abteilung</w:t>
            </w:r>
          </w:p>
          <w:p w14:paraId="2333EE33" w14:textId="77777777" w:rsidR="000D15DF" w:rsidRDefault="000D15DF" w:rsidP="00DA4FCC">
            <w:pPr>
              <w:pStyle w:val="Tabelle"/>
              <w:spacing w:line="240" w:lineRule="auto"/>
              <w:rPr>
                <w:sz w:val="16"/>
              </w:rPr>
            </w:pPr>
          </w:p>
        </w:tc>
        <w:tc>
          <w:tcPr>
            <w:tcW w:w="5375" w:type="dxa"/>
          </w:tcPr>
          <w:p w14:paraId="1A45CFBB" w14:textId="77777777" w:rsidR="000D15DF" w:rsidRDefault="000D15DF" w:rsidP="00DA4FCC">
            <w:pPr>
              <w:pStyle w:val="Tabelle"/>
              <w:tabs>
                <w:tab w:val="clear" w:pos="2268"/>
                <w:tab w:val="right" w:pos="4678"/>
              </w:tabs>
              <w:rPr>
                <w:b/>
              </w:rPr>
            </w:pPr>
            <w:r>
              <w:rPr>
                <w:b/>
              </w:rPr>
              <w:t>Praxisthemen</w:t>
            </w:r>
          </w:p>
        </w:tc>
        <w:tc>
          <w:tcPr>
            <w:tcW w:w="1077" w:type="dxa"/>
          </w:tcPr>
          <w:p w14:paraId="033EEB11" w14:textId="77777777" w:rsidR="000D15DF" w:rsidRDefault="000D15DF" w:rsidP="00DA4FCC">
            <w:pPr>
              <w:pStyle w:val="Tabelle"/>
            </w:pPr>
            <w:r>
              <w:t>Zeitraum</w:t>
            </w:r>
          </w:p>
          <w:p w14:paraId="1FCC8C26" w14:textId="77777777" w:rsidR="000D15DF" w:rsidRDefault="000D15DF" w:rsidP="00DA4FCC">
            <w:pPr>
              <w:pStyle w:val="Tabelle"/>
              <w:spacing w:line="240" w:lineRule="auto"/>
              <w:ind w:right="-106"/>
            </w:pPr>
            <w:r>
              <w:rPr>
                <w:sz w:val="16"/>
              </w:rPr>
              <w:t>Von KW/Jahr</w:t>
            </w:r>
            <w:r>
              <w:rPr>
                <w:sz w:val="16"/>
              </w:rPr>
              <w:br/>
              <w:t>bis KW/Jahr</w:t>
            </w:r>
          </w:p>
        </w:tc>
        <w:tc>
          <w:tcPr>
            <w:tcW w:w="980" w:type="dxa"/>
          </w:tcPr>
          <w:p w14:paraId="05293E4A" w14:textId="77777777" w:rsidR="000D15DF" w:rsidRDefault="000D15DF" w:rsidP="00DA4FCC">
            <w:pPr>
              <w:pStyle w:val="Tabelle"/>
            </w:pPr>
            <w:r>
              <w:t>Wochen</w:t>
            </w:r>
          </w:p>
        </w:tc>
      </w:tr>
      <w:tr w:rsidR="000D15DF" w14:paraId="0CE72ACF" w14:textId="77777777" w:rsidTr="00DA4FCC">
        <w:trPr>
          <w:cantSplit/>
        </w:trPr>
        <w:tc>
          <w:tcPr>
            <w:tcW w:w="2332" w:type="dxa"/>
          </w:tcPr>
          <w:p w14:paraId="3D94E313" w14:textId="77777777" w:rsidR="000D15DF" w:rsidRDefault="000D15DF" w:rsidP="00DA4FCC">
            <w:pPr>
              <w:pStyle w:val="Tabelle"/>
            </w:pPr>
            <w:r>
              <w:fldChar w:fldCharType="begin">
                <w:ffData>
                  <w:name w:val="Text5"/>
                  <w:enabled/>
                  <w:calcOnExit w:val="0"/>
                  <w:textInput/>
                </w:ffData>
              </w:fldChar>
            </w:r>
            <w:bookmarkStart w:id="7" w:name="Text5"/>
            <w:r>
              <w:instrText xml:space="preserve"> FORMTEXT </w:instrText>
            </w:r>
            <w:r>
              <w:fldChar w:fldCharType="separate"/>
            </w:r>
            <w:r>
              <w:rPr>
                <w:noProof/>
              </w:rPr>
              <w:t> </w:t>
            </w:r>
            <w:r>
              <w:rPr>
                <w:noProof/>
              </w:rPr>
              <w:t> </w:t>
            </w:r>
            <w:r>
              <w:rPr>
                <w:noProof/>
              </w:rPr>
              <w:t> </w:t>
            </w:r>
            <w:r>
              <w:rPr>
                <w:noProof/>
              </w:rPr>
              <w:t> </w:t>
            </w:r>
            <w:r>
              <w:rPr>
                <w:noProof/>
              </w:rPr>
              <w:t> </w:t>
            </w:r>
            <w:r>
              <w:fldChar w:fldCharType="end"/>
            </w:r>
            <w:bookmarkEnd w:id="7"/>
          </w:p>
          <w:p w14:paraId="13D83655" w14:textId="77777777" w:rsidR="000D15DF" w:rsidRDefault="000D15DF" w:rsidP="00DA4FCC">
            <w:pPr>
              <w:pStyle w:val="Tabelle"/>
            </w:pPr>
          </w:p>
        </w:tc>
        <w:tc>
          <w:tcPr>
            <w:tcW w:w="5375" w:type="dxa"/>
          </w:tcPr>
          <w:p w14:paraId="68A919F7" w14:textId="77777777" w:rsidR="000D15DF" w:rsidRDefault="000D15DF" w:rsidP="00DA4FCC">
            <w:pPr>
              <w:pStyle w:val="Tabelle"/>
              <w:tabs>
                <w:tab w:val="clear" w:pos="2268"/>
                <w:tab w:val="right" w:pos="4678"/>
              </w:tabs>
              <w:spacing w:before="0" w:after="120" w:line="220" w:lineRule="atLeast"/>
              <w:rPr>
                <w:sz w:val="18"/>
              </w:rPr>
            </w:pPr>
          </w:p>
        </w:tc>
        <w:tc>
          <w:tcPr>
            <w:tcW w:w="1077" w:type="dxa"/>
          </w:tcPr>
          <w:p w14:paraId="3A5616B0" w14:textId="77777777" w:rsidR="000D15DF" w:rsidRDefault="000D15DF" w:rsidP="00DA4FCC">
            <w:pPr>
              <w:pStyle w:val="Tabelle"/>
            </w:pPr>
            <w:r>
              <w:fldChar w:fldCharType="begin">
                <w:ffData>
                  <w:name w:val="Text5"/>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c>
          <w:tcPr>
            <w:tcW w:w="980" w:type="dxa"/>
          </w:tcPr>
          <w:p w14:paraId="13B11E61" w14:textId="77777777" w:rsidR="000D15DF" w:rsidRDefault="000D15DF" w:rsidP="00DA4FCC">
            <w:pPr>
              <w:pStyle w:val="Tabelle"/>
            </w:pPr>
            <w:r>
              <w:fldChar w:fldCharType="begin">
                <w:ffData>
                  <w:name w:val="Text7"/>
                  <w:enabled/>
                  <w:calcOnExit w:val="0"/>
                  <w:textInput/>
                </w:ffData>
              </w:fldChar>
            </w:r>
            <w:bookmarkStart w:id="8" w:name="Text7"/>
            <w:r>
              <w:instrText xml:space="preserve"> FORMTEXT </w:instrText>
            </w:r>
            <w:r>
              <w:fldChar w:fldCharType="separate"/>
            </w:r>
            <w:r>
              <w:rPr>
                <w:noProof/>
              </w:rPr>
              <w:t> </w:t>
            </w:r>
            <w:r>
              <w:rPr>
                <w:noProof/>
              </w:rPr>
              <w:t> </w:t>
            </w:r>
            <w:r>
              <w:rPr>
                <w:noProof/>
              </w:rPr>
              <w:t> </w:t>
            </w:r>
            <w:r>
              <w:rPr>
                <w:noProof/>
              </w:rPr>
              <w:t> </w:t>
            </w:r>
            <w:r>
              <w:rPr>
                <w:noProof/>
              </w:rPr>
              <w:t> </w:t>
            </w:r>
            <w:r>
              <w:fldChar w:fldCharType="end"/>
            </w:r>
            <w:bookmarkEnd w:id="8"/>
          </w:p>
        </w:tc>
      </w:tr>
      <w:tr w:rsidR="000D15DF" w14:paraId="046E2CCD" w14:textId="77777777" w:rsidTr="00DA4FCC">
        <w:trPr>
          <w:cantSplit/>
        </w:trPr>
        <w:tc>
          <w:tcPr>
            <w:tcW w:w="2332" w:type="dxa"/>
          </w:tcPr>
          <w:p w14:paraId="1B620A30" w14:textId="77777777" w:rsidR="000D15DF" w:rsidRDefault="000D15DF" w:rsidP="00DA4FCC">
            <w:pPr>
              <w:pStyle w:val="Tabelle"/>
            </w:pPr>
            <w:r>
              <w:fldChar w:fldCharType="begin">
                <w:ffData>
                  <w:name w:val="Text5"/>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p w14:paraId="1B2D95C0" w14:textId="77777777" w:rsidR="000D15DF" w:rsidRDefault="000D15DF" w:rsidP="00DA4FCC">
            <w:pPr>
              <w:pStyle w:val="Tabelle"/>
            </w:pPr>
          </w:p>
        </w:tc>
        <w:tc>
          <w:tcPr>
            <w:tcW w:w="5375" w:type="dxa"/>
          </w:tcPr>
          <w:p w14:paraId="3ED6B713" w14:textId="77777777" w:rsidR="000D15DF" w:rsidRDefault="000D15DF" w:rsidP="00DA4FCC">
            <w:pPr>
              <w:pStyle w:val="Tabelle"/>
              <w:tabs>
                <w:tab w:val="clear" w:pos="2268"/>
                <w:tab w:val="right" w:pos="4678"/>
              </w:tabs>
              <w:spacing w:before="0" w:after="120" w:line="220" w:lineRule="atLeast"/>
            </w:pPr>
          </w:p>
        </w:tc>
        <w:tc>
          <w:tcPr>
            <w:tcW w:w="1077" w:type="dxa"/>
          </w:tcPr>
          <w:p w14:paraId="4E3A22F3" w14:textId="77777777" w:rsidR="000D15DF" w:rsidRDefault="000D15DF" w:rsidP="00DA4FCC">
            <w:pPr>
              <w:pStyle w:val="Tabelle"/>
            </w:pPr>
            <w:r>
              <w:fldChar w:fldCharType="begin">
                <w:ffData>
                  <w:name w:val="Text5"/>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c>
          <w:tcPr>
            <w:tcW w:w="980" w:type="dxa"/>
          </w:tcPr>
          <w:p w14:paraId="275BB652" w14:textId="77777777" w:rsidR="000D15DF" w:rsidRDefault="000D15DF" w:rsidP="00DA4FCC">
            <w:pPr>
              <w:pStyle w:val="Tabelle"/>
            </w:pPr>
            <w:r>
              <w:fldChar w:fldCharType="begin">
                <w:ffData>
                  <w:name w:val="Text5"/>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r>
      <w:tr w:rsidR="000D15DF" w14:paraId="6C069607" w14:textId="77777777" w:rsidTr="00DA4FCC">
        <w:trPr>
          <w:cantSplit/>
        </w:trPr>
        <w:tc>
          <w:tcPr>
            <w:tcW w:w="2332" w:type="dxa"/>
          </w:tcPr>
          <w:p w14:paraId="11B9731E" w14:textId="77777777" w:rsidR="000D15DF" w:rsidRDefault="000D15DF" w:rsidP="00DA4FCC">
            <w:pPr>
              <w:pStyle w:val="Tabelle"/>
            </w:pPr>
            <w:r>
              <w:fldChar w:fldCharType="begin">
                <w:ffData>
                  <w:name w:val="Text5"/>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p w14:paraId="1281F3AF" w14:textId="77777777" w:rsidR="000D15DF" w:rsidRDefault="000D15DF" w:rsidP="00DA4FCC">
            <w:pPr>
              <w:pStyle w:val="Tabelle"/>
            </w:pPr>
          </w:p>
        </w:tc>
        <w:tc>
          <w:tcPr>
            <w:tcW w:w="5375" w:type="dxa"/>
          </w:tcPr>
          <w:p w14:paraId="1E6E3361" w14:textId="77777777" w:rsidR="000D15DF" w:rsidRDefault="000D15DF" w:rsidP="00DA4FCC">
            <w:pPr>
              <w:pStyle w:val="Tabelle"/>
              <w:tabs>
                <w:tab w:val="clear" w:pos="2268"/>
                <w:tab w:val="right" w:pos="4678"/>
              </w:tabs>
              <w:spacing w:before="0" w:after="120" w:line="220" w:lineRule="atLeast"/>
            </w:pPr>
          </w:p>
        </w:tc>
        <w:tc>
          <w:tcPr>
            <w:tcW w:w="1077" w:type="dxa"/>
          </w:tcPr>
          <w:p w14:paraId="04B5C990" w14:textId="77777777" w:rsidR="000D15DF" w:rsidRDefault="000D15DF" w:rsidP="00DA4FCC">
            <w:pPr>
              <w:pStyle w:val="Tabelle"/>
            </w:pPr>
            <w:r>
              <w:fldChar w:fldCharType="begin">
                <w:ffData>
                  <w:name w:val="Text5"/>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c>
          <w:tcPr>
            <w:tcW w:w="980" w:type="dxa"/>
          </w:tcPr>
          <w:p w14:paraId="4D024B10" w14:textId="77777777" w:rsidR="000D15DF" w:rsidRDefault="000D15DF" w:rsidP="00DA4FCC">
            <w:pPr>
              <w:pStyle w:val="Tabelle"/>
            </w:pPr>
            <w:r>
              <w:fldChar w:fldCharType="begin">
                <w:ffData>
                  <w:name w:val="Text5"/>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r>
      <w:tr w:rsidR="000D15DF" w14:paraId="6EABF57B" w14:textId="77777777" w:rsidTr="00DA4FCC">
        <w:trPr>
          <w:cantSplit/>
        </w:trPr>
        <w:tc>
          <w:tcPr>
            <w:tcW w:w="2332" w:type="dxa"/>
          </w:tcPr>
          <w:p w14:paraId="53B675FD" w14:textId="77777777" w:rsidR="000D15DF" w:rsidRDefault="000D15DF" w:rsidP="00DA4FCC">
            <w:pPr>
              <w:pStyle w:val="Tabelle"/>
            </w:pPr>
            <w:r>
              <w:fldChar w:fldCharType="begin">
                <w:ffData>
                  <w:name w:val="Text5"/>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p w14:paraId="19D95709" w14:textId="77777777" w:rsidR="000D15DF" w:rsidRDefault="000D15DF" w:rsidP="00DA4FCC">
            <w:pPr>
              <w:pStyle w:val="Tabelle"/>
            </w:pPr>
          </w:p>
        </w:tc>
        <w:tc>
          <w:tcPr>
            <w:tcW w:w="5375" w:type="dxa"/>
          </w:tcPr>
          <w:p w14:paraId="41ECABDE" w14:textId="77777777" w:rsidR="000D15DF" w:rsidRDefault="000D15DF" w:rsidP="00DA4FCC">
            <w:pPr>
              <w:pStyle w:val="Tabelle"/>
              <w:tabs>
                <w:tab w:val="clear" w:pos="2268"/>
                <w:tab w:val="right" w:pos="4678"/>
              </w:tabs>
              <w:spacing w:before="0" w:after="120" w:line="220" w:lineRule="atLeast"/>
            </w:pPr>
          </w:p>
        </w:tc>
        <w:tc>
          <w:tcPr>
            <w:tcW w:w="1077" w:type="dxa"/>
          </w:tcPr>
          <w:p w14:paraId="2F8A34F2" w14:textId="77777777" w:rsidR="000D15DF" w:rsidRDefault="000D15DF" w:rsidP="00DA4FCC">
            <w:pPr>
              <w:pStyle w:val="Tabelle"/>
            </w:pPr>
            <w:r>
              <w:fldChar w:fldCharType="begin">
                <w:ffData>
                  <w:name w:val="Text5"/>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c>
          <w:tcPr>
            <w:tcW w:w="980" w:type="dxa"/>
          </w:tcPr>
          <w:p w14:paraId="641E04D3" w14:textId="77777777" w:rsidR="000D15DF" w:rsidRDefault="000D15DF" w:rsidP="00DA4FCC">
            <w:pPr>
              <w:pStyle w:val="Tabelle"/>
            </w:pPr>
            <w:r>
              <w:fldChar w:fldCharType="begin">
                <w:ffData>
                  <w:name w:val="Text5"/>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r>
    </w:tbl>
    <w:p w14:paraId="55F55FED" w14:textId="77777777" w:rsidR="000D15DF" w:rsidRDefault="000D15DF" w:rsidP="000D15DF"/>
    <w:p w14:paraId="416DE4D5" w14:textId="77777777" w:rsidR="000D15DF" w:rsidRDefault="000D15DF" w:rsidP="000D15DF">
      <w:pPr>
        <w:spacing w:line="259" w:lineRule="auto"/>
        <w:jc w:val="left"/>
      </w:pPr>
      <w:r>
        <w:br w:type="page"/>
      </w:r>
    </w:p>
    <w:p w14:paraId="2FF0A223" w14:textId="77777777" w:rsidR="000D15DF" w:rsidRPr="009E5E0D" w:rsidRDefault="000D15DF" w:rsidP="000D15DF">
      <w:pPr>
        <w:spacing w:after="120"/>
        <w:rPr>
          <w:b/>
        </w:rPr>
      </w:pPr>
      <w:r w:rsidRPr="009E5E0D">
        <w:rPr>
          <w:b/>
        </w:rPr>
        <w:lastRenderedPageBreak/>
        <w:t>Bestätigung</w:t>
      </w:r>
      <w:r>
        <w:rPr>
          <w:b/>
        </w:rPr>
        <w:t>svermerk des Ausbildungsbetriebes</w:t>
      </w:r>
    </w:p>
    <w:p w14:paraId="3D88DBA0" w14:textId="77777777" w:rsidR="000D15DF" w:rsidRDefault="000D15DF" w:rsidP="000D15DF">
      <w:r w:rsidRPr="00D561DD">
        <w:t>Hier wird bestätigt, dass der/die Studierende die Praxisphase gemäß der Modulbeschreibung und de</w:t>
      </w:r>
      <w:r>
        <w:t>m</w:t>
      </w:r>
      <w:r w:rsidRPr="00D561DD">
        <w:t xml:space="preserve"> Praxisplan des Studiengangs </w:t>
      </w:r>
      <w:r>
        <w:t xml:space="preserve">erfolgreich </w:t>
      </w:r>
      <w:r w:rsidRPr="00D561DD">
        <w:t>durchlaufen hat.</w:t>
      </w:r>
    </w:p>
    <w:p w14:paraId="465E6AD5" w14:textId="77777777" w:rsidR="000D15DF" w:rsidRDefault="000D15DF" w:rsidP="000D15DF"/>
    <w:tbl>
      <w:tblPr>
        <w:tblW w:w="0" w:type="auto"/>
        <w:tblLook w:val="04A0" w:firstRow="1" w:lastRow="0" w:firstColumn="1" w:lastColumn="0" w:noHBand="0" w:noVBand="1"/>
      </w:tblPr>
      <w:tblGrid>
        <w:gridCol w:w="6829"/>
        <w:gridCol w:w="2243"/>
      </w:tblGrid>
      <w:tr w:rsidR="000D15DF" w:rsidRPr="00E8070B" w14:paraId="478CD118" w14:textId="77777777" w:rsidTr="00DA4FCC">
        <w:tc>
          <w:tcPr>
            <w:tcW w:w="7338" w:type="dxa"/>
            <w:shd w:val="clear" w:color="auto" w:fill="auto"/>
          </w:tcPr>
          <w:p w14:paraId="2F3541D3" w14:textId="77777777" w:rsidR="000D15DF" w:rsidRPr="00E8070B" w:rsidRDefault="000D15DF" w:rsidP="00DA4FCC">
            <w:r w:rsidRPr="00E8070B">
              <w:t>Die Projektarbeit</w:t>
            </w:r>
            <w:r>
              <w:t xml:space="preserve"> T1000/T2000/Hausarbeit T3000</w:t>
            </w:r>
            <w:r w:rsidRPr="00E8070B">
              <w:t xml:space="preserve"> entspricht den Anforderungen</w:t>
            </w:r>
            <w:r>
              <w:t>.</w:t>
            </w:r>
          </w:p>
          <w:p w14:paraId="292B0A54" w14:textId="77777777" w:rsidR="000D15DF" w:rsidRPr="00E8070B" w:rsidRDefault="000D15DF" w:rsidP="00DA4FCC"/>
        </w:tc>
        <w:tc>
          <w:tcPr>
            <w:tcW w:w="2440" w:type="dxa"/>
            <w:shd w:val="clear" w:color="auto" w:fill="auto"/>
          </w:tcPr>
          <w:p w14:paraId="733807B6" w14:textId="77777777" w:rsidR="000D15DF" w:rsidRPr="00E8070B" w:rsidRDefault="000D15DF" w:rsidP="00DA4FCC">
            <w:r w:rsidRPr="00E8070B">
              <w:t xml:space="preserve">O   Ja </w:t>
            </w:r>
            <w:r w:rsidRPr="00E8070B">
              <w:tab/>
              <w:t>O   Nein</w:t>
            </w:r>
          </w:p>
        </w:tc>
      </w:tr>
      <w:tr w:rsidR="000D15DF" w:rsidRPr="00E8070B" w14:paraId="21E0B900" w14:textId="77777777" w:rsidTr="00DA4FCC">
        <w:tc>
          <w:tcPr>
            <w:tcW w:w="7338" w:type="dxa"/>
            <w:shd w:val="clear" w:color="auto" w:fill="auto"/>
          </w:tcPr>
          <w:p w14:paraId="003E68DA" w14:textId="77777777" w:rsidR="000D15DF" w:rsidRPr="0067634E" w:rsidRDefault="000D15DF" w:rsidP="00DA4FCC">
            <w:r w:rsidRPr="0067634E">
              <w:t>T2000: Der betriebliche Bewertungsvorschlag liegt bei bzw. wird fristgerecht eingereicht.</w:t>
            </w:r>
          </w:p>
          <w:p w14:paraId="75493295" w14:textId="77777777" w:rsidR="000D15DF" w:rsidRPr="0067634E" w:rsidRDefault="000D15DF" w:rsidP="00DA4FCC"/>
        </w:tc>
        <w:tc>
          <w:tcPr>
            <w:tcW w:w="2440" w:type="dxa"/>
            <w:shd w:val="clear" w:color="auto" w:fill="auto"/>
          </w:tcPr>
          <w:p w14:paraId="14267199" w14:textId="77777777" w:rsidR="000D15DF" w:rsidRPr="00E8070B" w:rsidRDefault="000D15DF" w:rsidP="00DA4FCC">
            <w:r w:rsidRPr="00E8070B">
              <w:t>O   Ja</w:t>
            </w:r>
            <w:r w:rsidRPr="00E8070B">
              <w:tab/>
              <w:t>O   Nein</w:t>
            </w:r>
          </w:p>
        </w:tc>
      </w:tr>
      <w:tr w:rsidR="000D15DF" w:rsidRPr="00E8070B" w14:paraId="136F1780" w14:textId="77777777" w:rsidTr="00DA4FCC">
        <w:tc>
          <w:tcPr>
            <w:tcW w:w="7338" w:type="dxa"/>
            <w:shd w:val="clear" w:color="auto" w:fill="auto"/>
          </w:tcPr>
          <w:p w14:paraId="4525F43D" w14:textId="77777777" w:rsidR="000D15DF" w:rsidRPr="0067634E" w:rsidRDefault="000D15DF" w:rsidP="00DA4FCC">
            <w:pPr>
              <w:spacing w:before="80" w:after="80"/>
            </w:pPr>
            <w:r w:rsidRPr="0067634E">
              <w:t>Die Stärken und Schwächen der Dokumentation wurden (z.B. anhand des Bewertungsschemas) mit der/dem Studierenden besprochen.</w:t>
            </w:r>
          </w:p>
        </w:tc>
        <w:tc>
          <w:tcPr>
            <w:tcW w:w="2440" w:type="dxa"/>
            <w:shd w:val="clear" w:color="auto" w:fill="auto"/>
          </w:tcPr>
          <w:p w14:paraId="5C17ADB0" w14:textId="77777777" w:rsidR="000D15DF" w:rsidRPr="00E8070B" w:rsidRDefault="000D15DF" w:rsidP="00DA4FCC">
            <w:r w:rsidRPr="00E8070B">
              <w:t>O   Ja</w:t>
            </w:r>
            <w:r w:rsidRPr="00E8070B">
              <w:tab/>
              <w:t>O   Nein</w:t>
            </w:r>
          </w:p>
        </w:tc>
      </w:tr>
    </w:tbl>
    <w:p w14:paraId="27E545D2" w14:textId="77777777" w:rsidR="000D15DF" w:rsidRDefault="000D15DF" w:rsidP="000D15DF"/>
    <w:p w14:paraId="21B4453C" w14:textId="77777777" w:rsidR="000D15DF" w:rsidRPr="00D561DD" w:rsidRDefault="000D15DF" w:rsidP="000D15DF">
      <w:pPr>
        <w:tabs>
          <w:tab w:val="left" w:pos="3960"/>
        </w:tabs>
        <w:spacing w:line="480" w:lineRule="auto"/>
      </w:pPr>
      <w:r w:rsidRPr="00D561DD">
        <w:t xml:space="preserve">Name </w:t>
      </w:r>
      <w:r>
        <w:t>der/</w:t>
      </w:r>
      <w:r w:rsidRPr="00D561DD">
        <w:t xml:space="preserve">des Verantwortlichen </w:t>
      </w:r>
      <w:r>
        <w:t>beim Dualen Partner</w:t>
      </w:r>
      <w:r w:rsidRPr="00D561DD">
        <w:t>:</w:t>
      </w:r>
      <w:r w:rsidRPr="00D561DD">
        <w:tab/>
      </w:r>
      <w:r w:rsidRPr="00D561DD">
        <w:rPr>
          <w:u w:val="single"/>
        </w:rPr>
        <w:tab/>
      </w:r>
      <w:r w:rsidRPr="00D561DD">
        <w:rPr>
          <w:u w:val="single"/>
        </w:rPr>
        <w:tab/>
      </w:r>
      <w:r w:rsidRPr="00D561DD">
        <w:rPr>
          <w:u w:val="single"/>
        </w:rPr>
        <w:tab/>
      </w:r>
      <w:r w:rsidRPr="00D561DD">
        <w:rPr>
          <w:u w:val="single"/>
        </w:rPr>
        <w:tab/>
      </w:r>
      <w:r>
        <w:rPr>
          <w:u w:val="single"/>
        </w:rPr>
        <w:tab/>
      </w:r>
    </w:p>
    <w:p w14:paraId="1BD0CE44" w14:textId="77777777" w:rsidR="000D15DF" w:rsidRPr="00D561DD" w:rsidRDefault="000D15DF" w:rsidP="000D15DF">
      <w:pPr>
        <w:tabs>
          <w:tab w:val="left" w:pos="3960"/>
        </w:tabs>
        <w:spacing w:line="480" w:lineRule="auto"/>
      </w:pPr>
      <w:r>
        <w:t xml:space="preserve">Akademischer Grad/Titel, </w:t>
      </w:r>
      <w:r w:rsidRPr="00D561DD">
        <w:t>Funktion:</w:t>
      </w:r>
      <w:r w:rsidRPr="00D561DD">
        <w:tab/>
      </w:r>
      <w:r w:rsidRPr="00D561DD">
        <w:rPr>
          <w:u w:val="single"/>
        </w:rPr>
        <w:tab/>
      </w:r>
      <w:r>
        <w:rPr>
          <w:u w:val="single"/>
        </w:rPr>
        <w:tab/>
      </w:r>
      <w:r w:rsidRPr="00D561DD">
        <w:rPr>
          <w:u w:val="single"/>
        </w:rPr>
        <w:tab/>
      </w:r>
      <w:r w:rsidRPr="00D561DD">
        <w:rPr>
          <w:u w:val="single"/>
        </w:rPr>
        <w:tab/>
      </w:r>
      <w:r>
        <w:rPr>
          <w:u w:val="single"/>
        </w:rPr>
        <w:tab/>
      </w:r>
      <w:r w:rsidRPr="00D561DD">
        <w:rPr>
          <w:u w:val="single"/>
        </w:rPr>
        <w:tab/>
      </w:r>
    </w:p>
    <w:p w14:paraId="3485B469" w14:textId="77777777" w:rsidR="000D15DF" w:rsidRPr="00D561DD" w:rsidRDefault="000D15DF" w:rsidP="000D15DF"/>
    <w:p w14:paraId="0866F258" w14:textId="77777777" w:rsidR="000D15DF" w:rsidRDefault="000D15DF" w:rsidP="000D15DF">
      <w:pPr>
        <w:tabs>
          <w:tab w:val="left" w:pos="3544"/>
          <w:tab w:val="left" w:pos="3960"/>
          <w:tab w:val="left" w:pos="9638"/>
        </w:tabs>
        <w:spacing w:line="240" w:lineRule="auto"/>
        <w:rPr>
          <w:u w:val="single"/>
        </w:rPr>
      </w:pPr>
      <w:r w:rsidRPr="00D561DD">
        <w:t>Datum:</w:t>
      </w:r>
      <w:r w:rsidRPr="00D561DD">
        <w:rPr>
          <w:u w:val="single"/>
        </w:rPr>
        <w:tab/>
      </w:r>
      <w:r>
        <w:tab/>
      </w:r>
      <w:r w:rsidRPr="00D561DD">
        <w:t>Unterschrift:</w:t>
      </w:r>
      <w:r>
        <w:t xml:space="preserve"> </w:t>
      </w:r>
      <w:r w:rsidRPr="00D561DD">
        <w:rPr>
          <w:u w:val="single"/>
        </w:rPr>
        <w:tab/>
      </w:r>
    </w:p>
    <w:p w14:paraId="706BD768" w14:textId="77777777" w:rsidR="000D15DF" w:rsidRPr="000D15DF" w:rsidRDefault="000D15DF" w:rsidP="000D15DF">
      <w:pPr>
        <w:tabs>
          <w:tab w:val="left" w:pos="3544"/>
          <w:tab w:val="left" w:pos="3960"/>
          <w:tab w:val="left" w:pos="9720"/>
        </w:tabs>
        <w:spacing w:line="240" w:lineRule="auto"/>
        <w:rPr>
          <w:sz w:val="20"/>
        </w:rPr>
      </w:pPr>
      <w:r w:rsidRPr="00903DCB">
        <w:rPr>
          <w:sz w:val="20"/>
        </w:rPr>
        <w:tab/>
      </w:r>
      <w:r w:rsidRPr="00903DCB">
        <w:rPr>
          <w:sz w:val="20"/>
        </w:rPr>
        <w:tab/>
        <w:t xml:space="preserve">                </w:t>
      </w:r>
      <w:r>
        <w:rPr>
          <w:sz w:val="20"/>
        </w:rPr>
        <w:t xml:space="preserve">                        </w:t>
      </w:r>
      <w:r w:rsidRPr="00903DCB">
        <w:rPr>
          <w:sz w:val="20"/>
        </w:rPr>
        <w:t xml:space="preserve">     (Ausbildungsleitung)</w:t>
      </w:r>
    </w:p>
    <w:p w14:paraId="7433AEE2" w14:textId="77777777" w:rsidR="000D15DF" w:rsidRDefault="000D15DF" w:rsidP="000D15DF">
      <w:pPr>
        <w:pStyle w:val="berschrift1"/>
      </w:pPr>
    </w:p>
    <w:p w14:paraId="74878B2A" w14:textId="77777777" w:rsidR="000D15DF" w:rsidRDefault="000D15DF" w:rsidP="000D15DF">
      <w:pPr>
        <w:spacing w:line="259" w:lineRule="auto"/>
        <w:jc w:val="left"/>
        <w:rPr>
          <w:sz w:val="32"/>
          <w:szCs w:val="32"/>
        </w:rPr>
      </w:pPr>
      <w:r>
        <w:rPr>
          <w:sz w:val="32"/>
          <w:szCs w:val="32"/>
        </w:rPr>
        <w:br w:type="page"/>
      </w:r>
    </w:p>
    <w:sdt>
      <w:sdtPr>
        <w:id w:val="-1350871526"/>
        <w:docPartObj>
          <w:docPartGallery w:val="Table of Contents"/>
          <w:docPartUnique/>
        </w:docPartObj>
      </w:sdtPr>
      <w:sdtEndPr>
        <w:rPr>
          <w:rFonts w:eastAsiaTheme="minorHAnsi" w:cstheme="minorBidi"/>
          <w:b/>
          <w:bCs/>
          <w:color w:val="auto"/>
          <w:sz w:val="24"/>
          <w:szCs w:val="22"/>
        </w:rPr>
      </w:sdtEndPr>
      <w:sdtContent>
        <w:p w14:paraId="44EC8737" w14:textId="712D63C7" w:rsidR="00891062" w:rsidRPr="00891062" w:rsidRDefault="000D15DF" w:rsidP="00891062">
          <w:pPr>
            <w:pStyle w:val="Inhaltsverzeichnisberschrift"/>
            <w:rPr>
              <w:noProof/>
            </w:rPr>
          </w:pPr>
          <w:r w:rsidRPr="000D15DF">
            <w:rPr>
              <w:rStyle w:val="berschrift1Zchn"/>
            </w:rPr>
            <w:t>Inhaltsverzeichnis</w:t>
          </w:r>
          <w:r>
            <w:fldChar w:fldCharType="begin"/>
          </w:r>
          <w:r>
            <w:instrText xml:space="preserve"> TOC \o "1-3" \h \z \u </w:instrText>
          </w:r>
          <w:r>
            <w:fldChar w:fldCharType="separate"/>
          </w:r>
        </w:p>
        <w:p w14:paraId="410C2C7C" w14:textId="54935A14" w:rsidR="00891062" w:rsidRDefault="00891062">
          <w:pPr>
            <w:pStyle w:val="Verzeichnis1"/>
            <w:rPr>
              <w:rFonts w:asciiTheme="minorHAnsi" w:eastAsiaTheme="minorEastAsia" w:hAnsiTheme="minorHAnsi" w:cstheme="minorBidi"/>
              <w:b w:val="0"/>
              <w:bCs w:val="0"/>
              <w:sz w:val="22"/>
              <w:szCs w:val="22"/>
              <w:lang w:val="en-US"/>
            </w:rPr>
          </w:pPr>
          <w:hyperlink w:anchor="_Toc72748490" w:history="1">
            <w:r w:rsidRPr="006F3F6B">
              <w:rPr>
                <w:rStyle w:val="Hyperlink"/>
              </w:rPr>
              <w:t>Abbildungsverzeichnis</w:t>
            </w:r>
            <w:r>
              <w:rPr>
                <w:webHidden/>
              </w:rPr>
              <w:tab/>
            </w:r>
            <w:r>
              <w:rPr>
                <w:webHidden/>
              </w:rPr>
              <w:fldChar w:fldCharType="begin"/>
            </w:r>
            <w:r>
              <w:rPr>
                <w:webHidden/>
              </w:rPr>
              <w:instrText xml:space="preserve"> PAGEREF _Toc72748490 \h </w:instrText>
            </w:r>
            <w:r>
              <w:rPr>
                <w:webHidden/>
              </w:rPr>
            </w:r>
            <w:r>
              <w:rPr>
                <w:webHidden/>
              </w:rPr>
              <w:fldChar w:fldCharType="separate"/>
            </w:r>
            <w:r>
              <w:rPr>
                <w:webHidden/>
              </w:rPr>
              <w:t>7</w:t>
            </w:r>
            <w:r>
              <w:rPr>
                <w:webHidden/>
              </w:rPr>
              <w:fldChar w:fldCharType="end"/>
            </w:r>
          </w:hyperlink>
        </w:p>
        <w:p w14:paraId="0B137348" w14:textId="06C58922" w:rsidR="00891062" w:rsidRDefault="00891062">
          <w:pPr>
            <w:pStyle w:val="Verzeichnis1"/>
            <w:rPr>
              <w:rFonts w:asciiTheme="minorHAnsi" w:eastAsiaTheme="minorEastAsia" w:hAnsiTheme="minorHAnsi" w:cstheme="minorBidi"/>
              <w:b w:val="0"/>
              <w:bCs w:val="0"/>
              <w:sz w:val="22"/>
              <w:szCs w:val="22"/>
              <w:lang w:val="en-US"/>
            </w:rPr>
          </w:pPr>
          <w:hyperlink w:anchor="_Toc72748491" w:history="1">
            <w:r w:rsidRPr="006F3F6B">
              <w:rPr>
                <w:rStyle w:val="Hyperlink"/>
              </w:rPr>
              <w:t>1 Problemstellung, Ist-Zustand Soll-Zustand</w:t>
            </w:r>
            <w:r>
              <w:rPr>
                <w:webHidden/>
              </w:rPr>
              <w:tab/>
            </w:r>
            <w:r>
              <w:rPr>
                <w:webHidden/>
              </w:rPr>
              <w:fldChar w:fldCharType="begin"/>
            </w:r>
            <w:r>
              <w:rPr>
                <w:webHidden/>
              </w:rPr>
              <w:instrText xml:space="preserve"> PAGEREF _Toc72748491 \h </w:instrText>
            </w:r>
            <w:r>
              <w:rPr>
                <w:webHidden/>
              </w:rPr>
            </w:r>
            <w:r>
              <w:rPr>
                <w:webHidden/>
              </w:rPr>
              <w:fldChar w:fldCharType="separate"/>
            </w:r>
            <w:r>
              <w:rPr>
                <w:webHidden/>
              </w:rPr>
              <w:t>8</w:t>
            </w:r>
            <w:r>
              <w:rPr>
                <w:webHidden/>
              </w:rPr>
              <w:fldChar w:fldCharType="end"/>
            </w:r>
          </w:hyperlink>
        </w:p>
        <w:p w14:paraId="043A49A8" w14:textId="6439A3FA" w:rsidR="00891062" w:rsidRDefault="00891062">
          <w:pPr>
            <w:pStyle w:val="Verzeichnis1"/>
            <w:rPr>
              <w:rFonts w:asciiTheme="minorHAnsi" w:eastAsiaTheme="minorEastAsia" w:hAnsiTheme="minorHAnsi" w:cstheme="minorBidi"/>
              <w:b w:val="0"/>
              <w:bCs w:val="0"/>
              <w:sz w:val="22"/>
              <w:szCs w:val="22"/>
              <w:lang w:val="en-US"/>
            </w:rPr>
          </w:pPr>
          <w:hyperlink w:anchor="_Toc72748492" w:history="1">
            <w:r w:rsidRPr="006F3F6B">
              <w:rPr>
                <w:rStyle w:val="Hyperlink"/>
              </w:rPr>
              <w:t>2 Verknüpfung zu Vorlesungsinhalten</w:t>
            </w:r>
            <w:r>
              <w:rPr>
                <w:webHidden/>
              </w:rPr>
              <w:tab/>
            </w:r>
            <w:r>
              <w:rPr>
                <w:webHidden/>
              </w:rPr>
              <w:fldChar w:fldCharType="begin"/>
            </w:r>
            <w:r>
              <w:rPr>
                <w:webHidden/>
              </w:rPr>
              <w:instrText xml:space="preserve"> PAGEREF _Toc72748492 \h </w:instrText>
            </w:r>
            <w:r>
              <w:rPr>
                <w:webHidden/>
              </w:rPr>
            </w:r>
            <w:r>
              <w:rPr>
                <w:webHidden/>
              </w:rPr>
              <w:fldChar w:fldCharType="separate"/>
            </w:r>
            <w:r>
              <w:rPr>
                <w:webHidden/>
              </w:rPr>
              <w:t>9</w:t>
            </w:r>
            <w:r>
              <w:rPr>
                <w:webHidden/>
              </w:rPr>
              <w:fldChar w:fldCharType="end"/>
            </w:r>
          </w:hyperlink>
        </w:p>
        <w:p w14:paraId="4B2863DC" w14:textId="0C68894F" w:rsidR="00891062" w:rsidRDefault="00891062">
          <w:pPr>
            <w:pStyle w:val="Verzeichnis1"/>
            <w:rPr>
              <w:rFonts w:asciiTheme="minorHAnsi" w:eastAsiaTheme="minorEastAsia" w:hAnsiTheme="minorHAnsi" w:cstheme="minorBidi"/>
              <w:b w:val="0"/>
              <w:bCs w:val="0"/>
              <w:sz w:val="22"/>
              <w:szCs w:val="22"/>
              <w:lang w:val="en-US"/>
            </w:rPr>
          </w:pPr>
          <w:hyperlink w:anchor="_Toc72748493" w:history="1">
            <w:r w:rsidRPr="006F3F6B">
              <w:rPr>
                <w:rStyle w:val="Hyperlink"/>
              </w:rPr>
              <w:t>3 Vor- und Nachteile einer Zentralisierung</w:t>
            </w:r>
            <w:r>
              <w:rPr>
                <w:webHidden/>
              </w:rPr>
              <w:tab/>
            </w:r>
            <w:r>
              <w:rPr>
                <w:webHidden/>
              </w:rPr>
              <w:fldChar w:fldCharType="begin"/>
            </w:r>
            <w:r>
              <w:rPr>
                <w:webHidden/>
              </w:rPr>
              <w:instrText xml:space="preserve"> PAGEREF _Toc72748493 \h </w:instrText>
            </w:r>
            <w:r>
              <w:rPr>
                <w:webHidden/>
              </w:rPr>
            </w:r>
            <w:r>
              <w:rPr>
                <w:webHidden/>
              </w:rPr>
              <w:fldChar w:fldCharType="separate"/>
            </w:r>
            <w:r>
              <w:rPr>
                <w:webHidden/>
              </w:rPr>
              <w:t>10</w:t>
            </w:r>
            <w:r>
              <w:rPr>
                <w:webHidden/>
              </w:rPr>
              <w:fldChar w:fldCharType="end"/>
            </w:r>
          </w:hyperlink>
        </w:p>
        <w:p w14:paraId="678BC0BE" w14:textId="13A67AA0" w:rsidR="00891062" w:rsidRDefault="00891062">
          <w:pPr>
            <w:pStyle w:val="Verzeichnis1"/>
            <w:rPr>
              <w:rFonts w:asciiTheme="minorHAnsi" w:eastAsiaTheme="minorEastAsia" w:hAnsiTheme="minorHAnsi" w:cstheme="minorBidi"/>
              <w:b w:val="0"/>
              <w:bCs w:val="0"/>
              <w:sz w:val="22"/>
              <w:szCs w:val="22"/>
              <w:lang w:val="en-US"/>
            </w:rPr>
          </w:pPr>
          <w:hyperlink w:anchor="_Toc72748494" w:history="1">
            <w:r w:rsidRPr="006F3F6B">
              <w:rPr>
                <w:rStyle w:val="Hyperlink"/>
              </w:rPr>
              <w:t>4 Grundlagen, Stand der Technik</w:t>
            </w:r>
            <w:r>
              <w:rPr>
                <w:webHidden/>
              </w:rPr>
              <w:tab/>
            </w:r>
            <w:r>
              <w:rPr>
                <w:webHidden/>
              </w:rPr>
              <w:fldChar w:fldCharType="begin"/>
            </w:r>
            <w:r>
              <w:rPr>
                <w:webHidden/>
              </w:rPr>
              <w:instrText xml:space="preserve"> PAGEREF _Toc72748494 \h </w:instrText>
            </w:r>
            <w:r>
              <w:rPr>
                <w:webHidden/>
              </w:rPr>
            </w:r>
            <w:r>
              <w:rPr>
                <w:webHidden/>
              </w:rPr>
              <w:fldChar w:fldCharType="separate"/>
            </w:r>
            <w:r>
              <w:rPr>
                <w:webHidden/>
              </w:rPr>
              <w:t>11</w:t>
            </w:r>
            <w:r>
              <w:rPr>
                <w:webHidden/>
              </w:rPr>
              <w:fldChar w:fldCharType="end"/>
            </w:r>
          </w:hyperlink>
        </w:p>
        <w:p w14:paraId="776E2059" w14:textId="2E62B567" w:rsidR="00891062" w:rsidRDefault="00891062">
          <w:pPr>
            <w:pStyle w:val="Verzeichnis2"/>
            <w:tabs>
              <w:tab w:val="right" w:leader="dot" w:pos="9062"/>
            </w:tabs>
            <w:rPr>
              <w:rFonts w:eastAsiaTheme="minorEastAsia" w:cstheme="minorBidi"/>
              <w:i w:val="0"/>
              <w:iCs w:val="0"/>
              <w:noProof/>
              <w:sz w:val="22"/>
              <w:szCs w:val="22"/>
              <w:lang w:val="en-US"/>
            </w:rPr>
          </w:pPr>
          <w:hyperlink w:anchor="_Toc72748495" w:history="1">
            <w:r w:rsidRPr="006F3F6B">
              <w:rPr>
                <w:rStyle w:val="Hyperlink"/>
                <w:noProof/>
              </w:rPr>
              <w:t>4.1 Atomic Design Pattern</w:t>
            </w:r>
            <w:r>
              <w:rPr>
                <w:noProof/>
                <w:webHidden/>
              </w:rPr>
              <w:tab/>
            </w:r>
            <w:r>
              <w:rPr>
                <w:noProof/>
                <w:webHidden/>
              </w:rPr>
              <w:fldChar w:fldCharType="begin"/>
            </w:r>
            <w:r>
              <w:rPr>
                <w:noProof/>
                <w:webHidden/>
              </w:rPr>
              <w:instrText xml:space="preserve"> PAGEREF _Toc72748495 \h </w:instrText>
            </w:r>
            <w:r>
              <w:rPr>
                <w:noProof/>
                <w:webHidden/>
              </w:rPr>
            </w:r>
            <w:r>
              <w:rPr>
                <w:noProof/>
                <w:webHidden/>
              </w:rPr>
              <w:fldChar w:fldCharType="separate"/>
            </w:r>
            <w:r>
              <w:rPr>
                <w:noProof/>
                <w:webHidden/>
              </w:rPr>
              <w:t>11</w:t>
            </w:r>
            <w:r>
              <w:rPr>
                <w:noProof/>
                <w:webHidden/>
              </w:rPr>
              <w:fldChar w:fldCharType="end"/>
            </w:r>
          </w:hyperlink>
        </w:p>
        <w:p w14:paraId="56DBE2AD" w14:textId="7A7B26BC" w:rsidR="00891062" w:rsidRDefault="00891062">
          <w:pPr>
            <w:pStyle w:val="Verzeichnis3"/>
            <w:tabs>
              <w:tab w:val="right" w:leader="dot" w:pos="9062"/>
            </w:tabs>
            <w:rPr>
              <w:rFonts w:eastAsiaTheme="minorEastAsia" w:cstheme="minorBidi"/>
              <w:noProof/>
              <w:sz w:val="22"/>
              <w:szCs w:val="22"/>
              <w:lang w:val="en-US"/>
            </w:rPr>
          </w:pPr>
          <w:hyperlink w:anchor="_Toc72748496" w:history="1">
            <w:r w:rsidRPr="006F3F6B">
              <w:rPr>
                <w:rStyle w:val="Hyperlink"/>
                <w:rFonts w:cs="Arial"/>
                <w:noProof/>
              </w:rPr>
              <w:t>3.1.1 Atome</w:t>
            </w:r>
            <w:r>
              <w:rPr>
                <w:noProof/>
                <w:webHidden/>
              </w:rPr>
              <w:tab/>
            </w:r>
            <w:r>
              <w:rPr>
                <w:noProof/>
                <w:webHidden/>
              </w:rPr>
              <w:fldChar w:fldCharType="begin"/>
            </w:r>
            <w:r>
              <w:rPr>
                <w:noProof/>
                <w:webHidden/>
              </w:rPr>
              <w:instrText xml:space="preserve"> PAGEREF _Toc72748496 \h </w:instrText>
            </w:r>
            <w:r>
              <w:rPr>
                <w:noProof/>
                <w:webHidden/>
              </w:rPr>
            </w:r>
            <w:r>
              <w:rPr>
                <w:noProof/>
                <w:webHidden/>
              </w:rPr>
              <w:fldChar w:fldCharType="separate"/>
            </w:r>
            <w:r>
              <w:rPr>
                <w:noProof/>
                <w:webHidden/>
              </w:rPr>
              <w:t>11</w:t>
            </w:r>
            <w:r>
              <w:rPr>
                <w:noProof/>
                <w:webHidden/>
              </w:rPr>
              <w:fldChar w:fldCharType="end"/>
            </w:r>
          </w:hyperlink>
        </w:p>
        <w:p w14:paraId="4C93F9DD" w14:textId="34E3D2C7" w:rsidR="00891062" w:rsidRDefault="00891062">
          <w:pPr>
            <w:pStyle w:val="Verzeichnis3"/>
            <w:tabs>
              <w:tab w:val="right" w:leader="dot" w:pos="9062"/>
            </w:tabs>
            <w:rPr>
              <w:rFonts w:eastAsiaTheme="minorEastAsia" w:cstheme="minorBidi"/>
              <w:noProof/>
              <w:sz w:val="22"/>
              <w:szCs w:val="22"/>
              <w:lang w:val="en-US"/>
            </w:rPr>
          </w:pPr>
          <w:hyperlink w:anchor="_Toc72748497" w:history="1">
            <w:r w:rsidRPr="006F3F6B">
              <w:rPr>
                <w:rStyle w:val="Hyperlink"/>
                <w:noProof/>
              </w:rPr>
              <w:t>4.1.2 Moleküle</w:t>
            </w:r>
            <w:r>
              <w:rPr>
                <w:noProof/>
                <w:webHidden/>
              </w:rPr>
              <w:tab/>
            </w:r>
            <w:r>
              <w:rPr>
                <w:noProof/>
                <w:webHidden/>
              </w:rPr>
              <w:fldChar w:fldCharType="begin"/>
            </w:r>
            <w:r>
              <w:rPr>
                <w:noProof/>
                <w:webHidden/>
              </w:rPr>
              <w:instrText xml:space="preserve"> PAGEREF _Toc72748497 \h </w:instrText>
            </w:r>
            <w:r>
              <w:rPr>
                <w:noProof/>
                <w:webHidden/>
              </w:rPr>
            </w:r>
            <w:r>
              <w:rPr>
                <w:noProof/>
                <w:webHidden/>
              </w:rPr>
              <w:fldChar w:fldCharType="separate"/>
            </w:r>
            <w:r>
              <w:rPr>
                <w:noProof/>
                <w:webHidden/>
              </w:rPr>
              <w:t>12</w:t>
            </w:r>
            <w:r>
              <w:rPr>
                <w:noProof/>
                <w:webHidden/>
              </w:rPr>
              <w:fldChar w:fldCharType="end"/>
            </w:r>
          </w:hyperlink>
        </w:p>
        <w:p w14:paraId="63E56627" w14:textId="626D66DE" w:rsidR="00891062" w:rsidRDefault="00891062">
          <w:pPr>
            <w:pStyle w:val="Verzeichnis3"/>
            <w:tabs>
              <w:tab w:val="right" w:leader="dot" w:pos="9062"/>
            </w:tabs>
            <w:rPr>
              <w:rFonts w:eastAsiaTheme="minorEastAsia" w:cstheme="minorBidi"/>
              <w:noProof/>
              <w:sz w:val="22"/>
              <w:szCs w:val="22"/>
              <w:lang w:val="en-US"/>
            </w:rPr>
          </w:pPr>
          <w:hyperlink w:anchor="_Toc72748498" w:history="1">
            <w:r w:rsidRPr="006F3F6B">
              <w:rPr>
                <w:rStyle w:val="Hyperlink"/>
                <w:rFonts w:cs="Arial"/>
                <w:noProof/>
              </w:rPr>
              <w:t>4.1.3 Organismen</w:t>
            </w:r>
            <w:r>
              <w:rPr>
                <w:noProof/>
                <w:webHidden/>
              </w:rPr>
              <w:tab/>
            </w:r>
            <w:r>
              <w:rPr>
                <w:noProof/>
                <w:webHidden/>
              </w:rPr>
              <w:fldChar w:fldCharType="begin"/>
            </w:r>
            <w:r>
              <w:rPr>
                <w:noProof/>
                <w:webHidden/>
              </w:rPr>
              <w:instrText xml:space="preserve"> PAGEREF _Toc72748498 \h </w:instrText>
            </w:r>
            <w:r>
              <w:rPr>
                <w:noProof/>
                <w:webHidden/>
              </w:rPr>
            </w:r>
            <w:r>
              <w:rPr>
                <w:noProof/>
                <w:webHidden/>
              </w:rPr>
              <w:fldChar w:fldCharType="separate"/>
            </w:r>
            <w:r>
              <w:rPr>
                <w:noProof/>
                <w:webHidden/>
              </w:rPr>
              <w:t>12</w:t>
            </w:r>
            <w:r>
              <w:rPr>
                <w:noProof/>
                <w:webHidden/>
              </w:rPr>
              <w:fldChar w:fldCharType="end"/>
            </w:r>
          </w:hyperlink>
        </w:p>
        <w:p w14:paraId="728CE252" w14:textId="1CC94205" w:rsidR="00891062" w:rsidRDefault="00891062">
          <w:pPr>
            <w:pStyle w:val="Verzeichnis3"/>
            <w:tabs>
              <w:tab w:val="right" w:leader="dot" w:pos="9062"/>
            </w:tabs>
            <w:rPr>
              <w:rFonts w:eastAsiaTheme="minorEastAsia" w:cstheme="minorBidi"/>
              <w:noProof/>
              <w:sz w:val="22"/>
              <w:szCs w:val="22"/>
              <w:lang w:val="en-US"/>
            </w:rPr>
          </w:pPr>
          <w:hyperlink w:anchor="_Toc72748499" w:history="1">
            <w:r w:rsidRPr="006F3F6B">
              <w:rPr>
                <w:rStyle w:val="Hyperlink"/>
                <w:rFonts w:cs="Arial"/>
                <w:noProof/>
              </w:rPr>
              <w:t>4.1.4 Templates</w:t>
            </w:r>
            <w:r>
              <w:rPr>
                <w:noProof/>
                <w:webHidden/>
              </w:rPr>
              <w:tab/>
            </w:r>
            <w:r>
              <w:rPr>
                <w:noProof/>
                <w:webHidden/>
              </w:rPr>
              <w:fldChar w:fldCharType="begin"/>
            </w:r>
            <w:r>
              <w:rPr>
                <w:noProof/>
                <w:webHidden/>
              </w:rPr>
              <w:instrText xml:space="preserve"> PAGEREF _Toc72748499 \h </w:instrText>
            </w:r>
            <w:r>
              <w:rPr>
                <w:noProof/>
                <w:webHidden/>
              </w:rPr>
            </w:r>
            <w:r>
              <w:rPr>
                <w:noProof/>
                <w:webHidden/>
              </w:rPr>
              <w:fldChar w:fldCharType="separate"/>
            </w:r>
            <w:r>
              <w:rPr>
                <w:noProof/>
                <w:webHidden/>
              </w:rPr>
              <w:t>13</w:t>
            </w:r>
            <w:r>
              <w:rPr>
                <w:noProof/>
                <w:webHidden/>
              </w:rPr>
              <w:fldChar w:fldCharType="end"/>
            </w:r>
          </w:hyperlink>
        </w:p>
        <w:p w14:paraId="21D3632B" w14:textId="7D8D715F" w:rsidR="00891062" w:rsidRDefault="00891062">
          <w:pPr>
            <w:pStyle w:val="Verzeichnis3"/>
            <w:tabs>
              <w:tab w:val="right" w:leader="dot" w:pos="9062"/>
            </w:tabs>
            <w:rPr>
              <w:rFonts w:eastAsiaTheme="minorEastAsia" w:cstheme="minorBidi"/>
              <w:noProof/>
              <w:sz w:val="22"/>
              <w:szCs w:val="22"/>
              <w:lang w:val="en-US"/>
            </w:rPr>
          </w:pPr>
          <w:hyperlink w:anchor="_Toc72748500" w:history="1">
            <w:r w:rsidRPr="006F3F6B">
              <w:rPr>
                <w:rStyle w:val="Hyperlink"/>
                <w:rFonts w:cs="Arial"/>
                <w:noProof/>
              </w:rPr>
              <w:t>4.1.5 Pages</w:t>
            </w:r>
            <w:r>
              <w:rPr>
                <w:noProof/>
                <w:webHidden/>
              </w:rPr>
              <w:tab/>
            </w:r>
            <w:r>
              <w:rPr>
                <w:noProof/>
                <w:webHidden/>
              </w:rPr>
              <w:fldChar w:fldCharType="begin"/>
            </w:r>
            <w:r>
              <w:rPr>
                <w:noProof/>
                <w:webHidden/>
              </w:rPr>
              <w:instrText xml:space="preserve"> PAGEREF _Toc72748500 \h </w:instrText>
            </w:r>
            <w:r>
              <w:rPr>
                <w:noProof/>
                <w:webHidden/>
              </w:rPr>
            </w:r>
            <w:r>
              <w:rPr>
                <w:noProof/>
                <w:webHidden/>
              </w:rPr>
              <w:fldChar w:fldCharType="separate"/>
            </w:r>
            <w:r>
              <w:rPr>
                <w:noProof/>
                <w:webHidden/>
              </w:rPr>
              <w:t>13</w:t>
            </w:r>
            <w:r>
              <w:rPr>
                <w:noProof/>
                <w:webHidden/>
              </w:rPr>
              <w:fldChar w:fldCharType="end"/>
            </w:r>
          </w:hyperlink>
        </w:p>
        <w:p w14:paraId="45903A5E" w14:textId="4CDC4200" w:rsidR="00891062" w:rsidRDefault="00891062">
          <w:pPr>
            <w:pStyle w:val="Verzeichnis2"/>
            <w:tabs>
              <w:tab w:val="right" w:leader="dot" w:pos="9062"/>
            </w:tabs>
            <w:rPr>
              <w:rFonts w:eastAsiaTheme="minorEastAsia" w:cstheme="minorBidi"/>
              <w:i w:val="0"/>
              <w:iCs w:val="0"/>
              <w:noProof/>
              <w:sz w:val="22"/>
              <w:szCs w:val="22"/>
              <w:lang w:val="en-US"/>
            </w:rPr>
          </w:pPr>
          <w:hyperlink w:anchor="_Toc72748501" w:history="1">
            <w:r w:rsidRPr="006F3F6B">
              <w:rPr>
                <w:rStyle w:val="Hyperlink"/>
                <w:noProof/>
              </w:rPr>
              <w:t>4.2 GitHub</w:t>
            </w:r>
            <w:r>
              <w:rPr>
                <w:noProof/>
                <w:webHidden/>
              </w:rPr>
              <w:tab/>
            </w:r>
            <w:r>
              <w:rPr>
                <w:noProof/>
                <w:webHidden/>
              </w:rPr>
              <w:fldChar w:fldCharType="begin"/>
            </w:r>
            <w:r>
              <w:rPr>
                <w:noProof/>
                <w:webHidden/>
              </w:rPr>
              <w:instrText xml:space="preserve"> PAGEREF _Toc72748501 \h </w:instrText>
            </w:r>
            <w:r>
              <w:rPr>
                <w:noProof/>
                <w:webHidden/>
              </w:rPr>
            </w:r>
            <w:r>
              <w:rPr>
                <w:noProof/>
                <w:webHidden/>
              </w:rPr>
              <w:fldChar w:fldCharType="separate"/>
            </w:r>
            <w:r>
              <w:rPr>
                <w:noProof/>
                <w:webHidden/>
              </w:rPr>
              <w:t>14</w:t>
            </w:r>
            <w:r>
              <w:rPr>
                <w:noProof/>
                <w:webHidden/>
              </w:rPr>
              <w:fldChar w:fldCharType="end"/>
            </w:r>
          </w:hyperlink>
        </w:p>
        <w:p w14:paraId="491C0882" w14:textId="600965BC" w:rsidR="00891062" w:rsidRDefault="00891062">
          <w:pPr>
            <w:pStyle w:val="Verzeichnis2"/>
            <w:tabs>
              <w:tab w:val="right" w:leader="dot" w:pos="9062"/>
            </w:tabs>
            <w:rPr>
              <w:rFonts w:eastAsiaTheme="minorEastAsia" w:cstheme="minorBidi"/>
              <w:i w:val="0"/>
              <w:iCs w:val="0"/>
              <w:noProof/>
              <w:sz w:val="22"/>
              <w:szCs w:val="22"/>
              <w:lang w:val="en-US"/>
            </w:rPr>
          </w:pPr>
          <w:hyperlink w:anchor="_Toc72748502" w:history="1">
            <w:r w:rsidRPr="006F3F6B">
              <w:rPr>
                <w:rStyle w:val="Hyperlink"/>
                <w:noProof/>
              </w:rPr>
              <w:t>4.3 Angular</w:t>
            </w:r>
            <w:r>
              <w:rPr>
                <w:noProof/>
                <w:webHidden/>
              </w:rPr>
              <w:tab/>
            </w:r>
            <w:r>
              <w:rPr>
                <w:noProof/>
                <w:webHidden/>
              </w:rPr>
              <w:fldChar w:fldCharType="begin"/>
            </w:r>
            <w:r>
              <w:rPr>
                <w:noProof/>
                <w:webHidden/>
              </w:rPr>
              <w:instrText xml:space="preserve"> PAGEREF _Toc72748502 \h </w:instrText>
            </w:r>
            <w:r>
              <w:rPr>
                <w:noProof/>
                <w:webHidden/>
              </w:rPr>
            </w:r>
            <w:r>
              <w:rPr>
                <w:noProof/>
                <w:webHidden/>
              </w:rPr>
              <w:fldChar w:fldCharType="separate"/>
            </w:r>
            <w:r>
              <w:rPr>
                <w:noProof/>
                <w:webHidden/>
              </w:rPr>
              <w:t>15</w:t>
            </w:r>
            <w:r>
              <w:rPr>
                <w:noProof/>
                <w:webHidden/>
              </w:rPr>
              <w:fldChar w:fldCharType="end"/>
            </w:r>
          </w:hyperlink>
        </w:p>
        <w:p w14:paraId="537F2D54" w14:textId="2724828F" w:rsidR="00891062" w:rsidRDefault="00891062">
          <w:pPr>
            <w:pStyle w:val="Verzeichnis2"/>
            <w:tabs>
              <w:tab w:val="right" w:leader="dot" w:pos="9062"/>
            </w:tabs>
            <w:rPr>
              <w:rFonts w:eastAsiaTheme="minorEastAsia" w:cstheme="minorBidi"/>
              <w:i w:val="0"/>
              <w:iCs w:val="0"/>
              <w:noProof/>
              <w:sz w:val="22"/>
              <w:szCs w:val="22"/>
              <w:lang w:val="en-US"/>
            </w:rPr>
          </w:pPr>
          <w:hyperlink w:anchor="_Toc72748503" w:history="1">
            <w:r w:rsidRPr="006F3F6B">
              <w:rPr>
                <w:rStyle w:val="Hyperlink"/>
                <w:noProof/>
              </w:rPr>
              <w:t>4.4 Typescript</w:t>
            </w:r>
            <w:r>
              <w:rPr>
                <w:noProof/>
                <w:webHidden/>
              </w:rPr>
              <w:tab/>
            </w:r>
            <w:r>
              <w:rPr>
                <w:noProof/>
                <w:webHidden/>
              </w:rPr>
              <w:fldChar w:fldCharType="begin"/>
            </w:r>
            <w:r>
              <w:rPr>
                <w:noProof/>
                <w:webHidden/>
              </w:rPr>
              <w:instrText xml:space="preserve"> PAGEREF _Toc72748503 \h </w:instrText>
            </w:r>
            <w:r>
              <w:rPr>
                <w:noProof/>
                <w:webHidden/>
              </w:rPr>
            </w:r>
            <w:r>
              <w:rPr>
                <w:noProof/>
                <w:webHidden/>
              </w:rPr>
              <w:fldChar w:fldCharType="separate"/>
            </w:r>
            <w:r>
              <w:rPr>
                <w:noProof/>
                <w:webHidden/>
              </w:rPr>
              <w:t>17</w:t>
            </w:r>
            <w:r>
              <w:rPr>
                <w:noProof/>
                <w:webHidden/>
              </w:rPr>
              <w:fldChar w:fldCharType="end"/>
            </w:r>
          </w:hyperlink>
        </w:p>
        <w:p w14:paraId="50FAE201" w14:textId="78BCA6C7" w:rsidR="00891062" w:rsidRDefault="00891062">
          <w:pPr>
            <w:pStyle w:val="Verzeichnis1"/>
            <w:rPr>
              <w:rFonts w:asciiTheme="minorHAnsi" w:eastAsiaTheme="minorEastAsia" w:hAnsiTheme="minorHAnsi" w:cstheme="minorBidi"/>
              <w:b w:val="0"/>
              <w:bCs w:val="0"/>
              <w:sz w:val="22"/>
              <w:szCs w:val="22"/>
              <w:lang w:val="en-US"/>
            </w:rPr>
          </w:pPr>
          <w:hyperlink w:anchor="_Toc72748504" w:history="1">
            <w:r w:rsidRPr="006F3F6B">
              <w:rPr>
                <w:rStyle w:val="Hyperlink"/>
              </w:rPr>
              <w:t>5 Bereitstellen eines zentralen Repositorys</w:t>
            </w:r>
            <w:r>
              <w:rPr>
                <w:webHidden/>
              </w:rPr>
              <w:tab/>
            </w:r>
            <w:r>
              <w:rPr>
                <w:webHidden/>
              </w:rPr>
              <w:fldChar w:fldCharType="begin"/>
            </w:r>
            <w:r>
              <w:rPr>
                <w:webHidden/>
              </w:rPr>
              <w:instrText xml:space="preserve"> PAGEREF _Toc72748504 \h </w:instrText>
            </w:r>
            <w:r>
              <w:rPr>
                <w:webHidden/>
              </w:rPr>
            </w:r>
            <w:r>
              <w:rPr>
                <w:webHidden/>
              </w:rPr>
              <w:fldChar w:fldCharType="separate"/>
            </w:r>
            <w:r>
              <w:rPr>
                <w:webHidden/>
              </w:rPr>
              <w:t>18</w:t>
            </w:r>
            <w:r>
              <w:rPr>
                <w:webHidden/>
              </w:rPr>
              <w:fldChar w:fldCharType="end"/>
            </w:r>
          </w:hyperlink>
        </w:p>
        <w:p w14:paraId="43BD2F2F" w14:textId="35352512" w:rsidR="00891062" w:rsidRDefault="00891062">
          <w:pPr>
            <w:pStyle w:val="Verzeichnis1"/>
            <w:rPr>
              <w:rFonts w:asciiTheme="minorHAnsi" w:eastAsiaTheme="minorEastAsia" w:hAnsiTheme="minorHAnsi" w:cstheme="minorBidi"/>
              <w:b w:val="0"/>
              <w:bCs w:val="0"/>
              <w:sz w:val="22"/>
              <w:szCs w:val="22"/>
              <w:lang w:val="en-US"/>
            </w:rPr>
          </w:pPr>
          <w:hyperlink w:anchor="_Toc72748505" w:history="1">
            <w:r w:rsidRPr="006F3F6B">
              <w:rPr>
                <w:rStyle w:val="Hyperlink"/>
              </w:rPr>
              <w:t>6 Anpassung des Build-Workflows</w:t>
            </w:r>
            <w:r>
              <w:rPr>
                <w:webHidden/>
              </w:rPr>
              <w:tab/>
            </w:r>
            <w:r>
              <w:rPr>
                <w:webHidden/>
              </w:rPr>
              <w:fldChar w:fldCharType="begin"/>
            </w:r>
            <w:r>
              <w:rPr>
                <w:webHidden/>
              </w:rPr>
              <w:instrText xml:space="preserve"> PAGEREF _Toc72748505 \h </w:instrText>
            </w:r>
            <w:r>
              <w:rPr>
                <w:webHidden/>
              </w:rPr>
            </w:r>
            <w:r>
              <w:rPr>
                <w:webHidden/>
              </w:rPr>
              <w:fldChar w:fldCharType="separate"/>
            </w:r>
            <w:r>
              <w:rPr>
                <w:webHidden/>
              </w:rPr>
              <w:t>19</w:t>
            </w:r>
            <w:r>
              <w:rPr>
                <w:webHidden/>
              </w:rPr>
              <w:fldChar w:fldCharType="end"/>
            </w:r>
          </w:hyperlink>
        </w:p>
        <w:p w14:paraId="4BC7EA5A" w14:textId="06697307" w:rsidR="00891062" w:rsidRDefault="00891062">
          <w:pPr>
            <w:pStyle w:val="Verzeichnis1"/>
            <w:rPr>
              <w:rFonts w:asciiTheme="minorHAnsi" w:eastAsiaTheme="minorEastAsia" w:hAnsiTheme="minorHAnsi" w:cstheme="minorBidi"/>
              <w:b w:val="0"/>
              <w:bCs w:val="0"/>
              <w:sz w:val="22"/>
              <w:szCs w:val="22"/>
              <w:lang w:val="en-US"/>
            </w:rPr>
          </w:pPr>
          <w:hyperlink w:anchor="_Toc72748506" w:history="1">
            <w:r w:rsidRPr="006F3F6B">
              <w:rPr>
                <w:rStyle w:val="Hyperlink"/>
              </w:rPr>
              <w:t>7 Kategorisieren einzelner Komponenten</w:t>
            </w:r>
            <w:r>
              <w:rPr>
                <w:webHidden/>
              </w:rPr>
              <w:tab/>
            </w:r>
            <w:r>
              <w:rPr>
                <w:webHidden/>
              </w:rPr>
              <w:fldChar w:fldCharType="begin"/>
            </w:r>
            <w:r>
              <w:rPr>
                <w:webHidden/>
              </w:rPr>
              <w:instrText xml:space="preserve"> PAGEREF _Toc72748506 \h </w:instrText>
            </w:r>
            <w:r>
              <w:rPr>
                <w:webHidden/>
              </w:rPr>
            </w:r>
            <w:r>
              <w:rPr>
                <w:webHidden/>
              </w:rPr>
              <w:fldChar w:fldCharType="separate"/>
            </w:r>
            <w:r>
              <w:rPr>
                <w:webHidden/>
              </w:rPr>
              <w:t>21</w:t>
            </w:r>
            <w:r>
              <w:rPr>
                <w:webHidden/>
              </w:rPr>
              <w:fldChar w:fldCharType="end"/>
            </w:r>
          </w:hyperlink>
        </w:p>
        <w:p w14:paraId="4F765516" w14:textId="19BDB141" w:rsidR="00891062" w:rsidRDefault="00891062">
          <w:pPr>
            <w:pStyle w:val="Verzeichnis2"/>
            <w:tabs>
              <w:tab w:val="right" w:leader="dot" w:pos="9062"/>
            </w:tabs>
            <w:rPr>
              <w:rFonts w:eastAsiaTheme="minorEastAsia" w:cstheme="minorBidi"/>
              <w:i w:val="0"/>
              <w:iCs w:val="0"/>
              <w:noProof/>
              <w:sz w:val="22"/>
              <w:szCs w:val="22"/>
              <w:lang w:val="en-US"/>
            </w:rPr>
          </w:pPr>
          <w:hyperlink w:anchor="_Toc72748507" w:history="1">
            <w:r w:rsidRPr="006F3F6B">
              <w:rPr>
                <w:rStyle w:val="Hyperlink"/>
                <w:noProof/>
              </w:rPr>
              <w:t>7.1 Atome</w:t>
            </w:r>
            <w:r>
              <w:rPr>
                <w:noProof/>
                <w:webHidden/>
              </w:rPr>
              <w:tab/>
            </w:r>
            <w:r>
              <w:rPr>
                <w:noProof/>
                <w:webHidden/>
              </w:rPr>
              <w:fldChar w:fldCharType="begin"/>
            </w:r>
            <w:r>
              <w:rPr>
                <w:noProof/>
                <w:webHidden/>
              </w:rPr>
              <w:instrText xml:space="preserve"> PAGEREF _Toc72748507 \h </w:instrText>
            </w:r>
            <w:r>
              <w:rPr>
                <w:noProof/>
                <w:webHidden/>
              </w:rPr>
            </w:r>
            <w:r>
              <w:rPr>
                <w:noProof/>
                <w:webHidden/>
              </w:rPr>
              <w:fldChar w:fldCharType="separate"/>
            </w:r>
            <w:r>
              <w:rPr>
                <w:noProof/>
                <w:webHidden/>
              </w:rPr>
              <w:t>21</w:t>
            </w:r>
            <w:r>
              <w:rPr>
                <w:noProof/>
                <w:webHidden/>
              </w:rPr>
              <w:fldChar w:fldCharType="end"/>
            </w:r>
          </w:hyperlink>
        </w:p>
        <w:p w14:paraId="09AB1765" w14:textId="6AFB8BB4" w:rsidR="00891062" w:rsidRDefault="00891062">
          <w:pPr>
            <w:pStyle w:val="Verzeichnis2"/>
            <w:tabs>
              <w:tab w:val="right" w:leader="dot" w:pos="9062"/>
            </w:tabs>
            <w:rPr>
              <w:rFonts w:eastAsiaTheme="minorEastAsia" w:cstheme="minorBidi"/>
              <w:i w:val="0"/>
              <w:iCs w:val="0"/>
              <w:noProof/>
              <w:sz w:val="22"/>
              <w:szCs w:val="22"/>
              <w:lang w:val="en-US"/>
            </w:rPr>
          </w:pPr>
          <w:hyperlink w:anchor="_Toc72748508" w:history="1">
            <w:r w:rsidRPr="006F3F6B">
              <w:rPr>
                <w:rStyle w:val="Hyperlink"/>
                <w:noProof/>
              </w:rPr>
              <w:t>7.2 Moleküle</w:t>
            </w:r>
            <w:r>
              <w:rPr>
                <w:noProof/>
                <w:webHidden/>
              </w:rPr>
              <w:tab/>
            </w:r>
            <w:r>
              <w:rPr>
                <w:noProof/>
                <w:webHidden/>
              </w:rPr>
              <w:fldChar w:fldCharType="begin"/>
            </w:r>
            <w:r>
              <w:rPr>
                <w:noProof/>
                <w:webHidden/>
              </w:rPr>
              <w:instrText xml:space="preserve"> PAGEREF _Toc72748508 \h </w:instrText>
            </w:r>
            <w:r>
              <w:rPr>
                <w:noProof/>
                <w:webHidden/>
              </w:rPr>
            </w:r>
            <w:r>
              <w:rPr>
                <w:noProof/>
                <w:webHidden/>
              </w:rPr>
              <w:fldChar w:fldCharType="separate"/>
            </w:r>
            <w:r>
              <w:rPr>
                <w:noProof/>
                <w:webHidden/>
              </w:rPr>
              <w:t>24</w:t>
            </w:r>
            <w:r>
              <w:rPr>
                <w:noProof/>
                <w:webHidden/>
              </w:rPr>
              <w:fldChar w:fldCharType="end"/>
            </w:r>
          </w:hyperlink>
        </w:p>
        <w:p w14:paraId="03AD2E79" w14:textId="58FAB2D7" w:rsidR="00891062" w:rsidRDefault="00891062">
          <w:pPr>
            <w:pStyle w:val="Verzeichnis3"/>
            <w:tabs>
              <w:tab w:val="right" w:leader="dot" w:pos="9062"/>
            </w:tabs>
            <w:rPr>
              <w:rFonts w:eastAsiaTheme="minorEastAsia" w:cstheme="minorBidi"/>
              <w:noProof/>
              <w:sz w:val="22"/>
              <w:szCs w:val="22"/>
              <w:lang w:val="en-US"/>
            </w:rPr>
          </w:pPr>
          <w:hyperlink w:anchor="_Toc72748509" w:history="1">
            <w:r w:rsidRPr="006F3F6B">
              <w:rPr>
                <w:rStyle w:val="Hyperlink"/>
                <w:noProof/>
              </w:rPr>
              <w:t>7.2.1 Info-Dialog Komponente</w:t>
            </w:r>
            <w:r>
              <w:rPr>
                <w:noProof/>
                <w:webHidden/>
              </w:rPr>
              <w:tab/>
            </w:r>
            <w:r>
              <w:rPr>
                <w:noProof/>
                <w:webHidden/>
              </w:rPr>
              <w:fldChar w:fldCharType="begin"/>
            </w:r>
            <w:r>
              <w:rPr>
                <w:noProof/>
                <w:webHidden/>
              </w:rPr>
              <w:instrText xml:space="preserve"> PAGEREF _Toc72748509 \h </w:instrText>
            </w:r>
            <w:r>
              <w:rPr>
                <w:noProof/>
                <w:webHidden/>
              </w:rPr>
            </w:r>
            <w:r>
              <w:rPr>
                <w:noProof/>
                <w:webHidden/>
              </w:rPr>
              <w:fldChar w:fldCharType="separate"/>
            </w:r>
            <w:r>
              <w:rPr>
                <w:noProof/>
                <w:webHidden/>
              </w:rPr>
              <w:t>24</w:t>
            </w:r>
            <w:r>
              <w:rPr>
                <w:noProof/>
                <w:webHidden/>
              </w:rPr>
              <w:fldChar w:fldCharType="end"/>
            </w:r>
          </w:hyperlink>
        </w:p>
        <w:p w14:paraId="25DC94F3" w14:textId="5EFE0E15" w:rsidR="00891062" w:rsidRDefault="00891062">
          <w:pPr>
            <w:pStyle w:val="Verzeichnis3"/>
            <w:tabs>
              <w:tab w:val="right" w:leader="dot" w:pos="9062"/>
            </w:tabs>
            <w:rPr>
              <w:rFonts w:eastAsiaTheme="minorEastAsia" w:cstheme="minorBidi"/>
              <w:noProof/>
              <w:sz w:val="22"/>
              <w:szCs w:val="22"/>
              <w:lang w:val="en-US"/>
            </w:rPr>
          </w:pPr>
          <w:hyperlink w:anchor="_Toc72748510" w:history="1">
            <w:r w:rsidRPr="006F3F6B">
              <w:rPr>
                <w:rStyle w:val="Hyperlink"/>
                <w:noProof/>
              </w:rPr>
              <w:t>7.2.2 Top-Bar Komponente</w:t>
            </w:r>
            <w:r>
              <w:rPr>
                <w:noProof/>
                <w:webHidden/>
              </w:rPr>
              <w:tab/>
            </w:r>
            <w:r>
              <w:rPr>
                <w:noProof/>
                <w:webHidden/>
              </w:rPr>
              <w:fldChar w:fldCharType="begin"/>
            </w:r>
            <w:r>
              <w:rPr>
                <w:noProof/>
                <w:webHidden/>
              </w:rPr>
              <w:instrText xml:space="preserve"> PAGEREF _Toc72748510 \h </w:instrText>
            </w:r>
            <w:r>
              <w:rPr>
                <w:noProof/>
                <w:webHidden/>
              </w:rPr>
            </w:r>
            <w:r>
              <w:rPr>
                <w:noProof/>
                <w:webHidden/>
              </w:rPr>
              <w:fldChar w:fldCharType="separate"/>
            </w:r>
            <w:r>
              <w:rPr>
                <w:noProof/>
                <w:webHidden/>
              </w:rPr>
              <w:t>25</w:t>
            </w:r>
            <w:r>
              <w:rPr>
                <w:noProof/>
                <w:webHidden/>
              </w:rPr>
              <w:fldChar w:fldCharType="end"/>
            </w:r>
          </w:hyperlink>
        </w:p>
        <w:p w14:paraId="1A4B0293" w14:textId="1AA81DAB" w:rsidR="00891062" w:rsidRDefault="00891062">
          <w:pPr>
            <w:pStyle w:val="Verzeichnis3"/>
            <w:tabs>
              <w:tab w:val="right" w:leader="dot" w:pos="9062"/>
            </w:tabs>
            <w:rPr>
              <w:rFonts w:eastAsiaTheme="minorEastAsia" w:cstheme="minorBidi"/>
              <w:noProof/>
              <w:sz w:val="22"/>
              <w:szCs w:val="22"/>
              <w:lang w:val="en-US"/>
            </w:rPr>
          </w:pPr>
          <w:hyperlink w:anchor="_Toc72748511" w:history="1">
            <w:r w:rsidRPr="006F3F6B">
              <w:rPr>
                <w:rStyle w:val="Hyperlink"/>
                <w:noProof/>
              </w:rPr>
              <w:t>7.2.3 License-Dialog Komponente</w:t>
            </w:r>
            <w:r>
              <w:rPr>
                <w:noProof/>
                <w:webHidden/>
              </w:rPr>
              <w:tab/>
            </w:r>
            <w:r>
              <w:rPr>
                <w:noProof/>
                <w:webHidden/>
              </w:rPr>
              <w:fldChar w:fldCharType="begin"/>
            </w:r>
            <w:r>
              <w:rPr>
                <w:noProof/>
                <w:webHidden/>
              </w:rPr>
              <w:instrText xml:space="preserve"> PAGEREF _Toc72748511 \h </w:instrText>
            </w:r>
            <w:r>
              <w:rPr>
                <w:noProof/>
                <w:webHidden/>
              </w:rPr>
            </w:r>
            <w:r>
              <w:rPr>
                <w:noProof/>
                <w:webHidden/>
              </w:rPr>
              <w:fldChar w:fldCharType="separate"/>
            </w:r>
            <w:r>
              <w:rPr>
                <w:noProof/>
                <w:webHidden/>
              </w:rPr>
              <w:t>26</w:t>
            </w:r>
            <w:r>
              <w:rPr>
                <w:noProof/>
                <w:webHidden/>
              </w:rPr>
              <w:fldChar w:fldCharType="end"/>
            </w:r>
          </w:hyperlink>
        </w:p>
        <w:p w14:paraId="4AAE8224" w14:textId="1E431059" w:rsidR="00891062" w:rsidRDefault="00891062">
          <w:pPr>
            <w:pStyle w:val="Verzeichnis2"/>
            <w:tabs>
              <w:tab w:val="right" w:leader="dot" w:pos="9062"/>
            </w:tabs>
            <w:rPr>
              <w:rFonts w:eastAsiaTheme="minorEastAsia" w:cstheme="minorBidi"/>
              <w:i w:val="0"/>
              <w:iCs w:val="0"/>
              <w:noProof/>
              <w:sz w:val="22"/>
              <w:szCs w:val="22"/>
              <w:lang w:val="en-US"/>
            </w:rPr>
          </w:pPr>
          <w:hyperlink w:anchor="_Toc72748512" w:history="1">
            <w:r w:rsidRPr="006F3F6B">
              <w:rPr>
                <w:rStyle w:val="Hyperlink"/>
                <w:noProof/>
              </w:rPr>
              <w:t>7.3 Organismen</w:t>
            </w:r>
            <w:r>
              <w:rPr>
                <w:noProof/>
                <w:webHidden/>
              </w:rPr>
              <w:tab/>
            </w:r>
            <w:r>
              <w:rPr>
                <w:noProof/>
                <w:webHidden/>
              </w:rPr>
              <w:fldChar w:fldCharType="begin"/>
            </w:r>
            <w:r>
              <w:rPr>
                <w:noProof/>
                <w:webHidden/>
              </w:rPr>
              <w:instrText xml:space="preserve"> PAGEREF _Toc72748512 \h </w:instrText>
            </w:r>
            <w:r>
              <w:rPr>
                <w:noProof/>
                <w:webHidden/>
              </w:rPr>
            </w:r>
            <w:r>
              <w:rPr>
                <w:noProof/>
                <w:webHidden/>
              </w:rPr>
              <w:fldChar w:fldCharType="separate"/>
            </w:r>
            <w:r>
              <w:rPr>
                <w:noProof/>
                <w:webHidden/>
              </w:rPr>
              <w:t>27</w:t>
            </w:r>
            <w:r>
              <w:rPr>
                <w:noProof/>
                <w:webHidden/>
              </w:rPr>
              <w:fldChar w:fldCharType="end"/>
            </w:r>
          </w:hyperlink>
        </w:p>
        <w:p w14:paraId="23C37686" w14:textId="5D6E55BF" w:rsidR="00891062" w:rsidRDefault="00891062">
          <w:pPr>
            <w:pStyle w:val="Verzeichnis3"/>
            <w:tabs>
              <w:tab w:val="right" w:leader="dot" w:pos="9062"/>
            </w:tabs>
            <w:rPr>
              <w:rFonts w:eastAsiaTheme="minorEastAsia" w:cstheme="minorBidi"/>
              <w:noProof/>
              <w:sz w:val="22"/>
              <w:szCs w:val="22"/>
              <w:lang w:val="en-US"/>
            </w:rPr>
          </w:pPr>
          <w:hyperlink w:anchor="_Toc72748513" w:history="1">
            <w:r w:rsidRPr="006F3F6B">
              <w:rPr>
                <w:rStyle w:val="Hyperlink"/>
                <w:noProof/>
              </w:rPr>
              <w:t>7.3.1 Copyright-Footer Komponente</w:t>
            </w:r>
            <w:r>
              <w:rPr>
                <w:noProof/>
                <w:webHidden/>
              </w:rPr>
              <w:tab/>
            </w:r>
            <w:r>
              <w:rPr>
                <w:noProof/>
                <w:webHidden/>
              </w:rPr>
              <w:fldChar w:fldCharType="begin"/>
            </w:r>
            <w:r>
              <w:rPr>
                <w:noProof/>
                <w:webHidden/>
              </w:rPr>
              <w:instrText xml:space="preserve"> PAGEREF _Toc72748513 \h </w:instrText>
            </w:r>
            <w:r>
              <w:rPr>
                <w:noProof/>
                <w:webHidden/>
              </w:rPr>
            </w:r>
            <w:r>
              <w:rPr>
                <w:noProof/>
                <w:webHidden/>
              </w:rPr>
              <w:fldChar w:fldCharType="separate"/>
            </w:r>
            <w:r>
              <w:rPr>
                <w:noProof/>
                <w:webHidden/>
              </w:rPr>
              <w:t>27</w:t>
            </w:r>
            <w:r>
              <w:rPr>
                <w:noProof/>
                <w:webHidden/>
              </w:rPr>
              <w:fldChar w:fldCharType="end"/>
            </w:r>
          </w:hyperlink>
        </w:p>
        <w:p w14:paraId="1CA6A52F" w14:textId="1E0F77EB" w:rsidR="00891062" w:rsidRDefault="00891062">
          <w:pPr>
            <w:pStyle w:val="Verzeichnis2"/>
            <w:tabs>
              <w:tab w:val="right" w:leader="dot" w:pos="9062"/>
            </w:tabs>
            <w:rPr>
              <w:rFonts w:eastAsiaTheme="minorEastAsia" w:cstheme="minorBidi"/>
              <w:i w:val="0"/>
              <w:iCs w:val="0"/>
              <w:noProof/>
              <w:sz w:val="22"/>
              <w:szCs w:val="22"/>
              <w:lang w:val="en-US"/>
            </w:rPr>
          </w:pPr>
          <w:hyperlink w:anchor="_Toc72748514" w:history="1">
            <w:r w:rsidRPr="006F3F6B">
              <w:rPr>
                <w:rStyle w:val="Hyperlink"/>
                <w:noProof/>
                <w:lang w:val="en-US"/>
              </w:rPr>
              <w:t>7.4 Pages</w:t>
            </w:r>
            <w:r>
              <w:rPr>
                <w:noProof/>
                <w:webHidden/>
              </w:rPr>
              <w:tab/>
            </w:r>
            <w:r>
              <w:rPr>
                <w:noProof/>
                <w:webHidden/>
              </w:rPr>
              <w:fldChar w:fldCharType="begin"/>
            </w:r>
            <w:r>
              <w:rPr>
                <w:noProof/>
                <w:webHidden/>
              </w:rPr>
              <w:instrText xml:space="preserve"> PAGEREF _Toc72748514 \h </w:instrText>
            </w:r>
            <w:r>
              <w:rPr>
                <w:noProof/>
                <w:webHidden/>
              </w:rPr>
            </w:r>
            <w:r>
              <w:rPr>
                <w:noProof/>
                <w:webHidden/>
              </w:rPr>
              <w:fldChar w:fldCharType="separate"/>
            </w:r>
            <w:r>
              <w:rPr>
                <w:noProof/>
                <w:webHidden/>
              </w:rPr>
              <w:t>28</w:t>
            </w:r>
            <w:r>
              <w:rPr>
                <w:noProof/>
                <w:webHidden/>
              </w:rPr>
              <w:fldChar w:fldCharType="end"/>
            </w:r>
          </w:hyperlink>
        </w:p>
        <w:p w14:paraId="401BBFE2" w14:textId="1CDFA047" w:rsidR="00891062" w:rsidRDefault="00891062">
          <w:pPr>
            <w:pStyle w:val="Verzeichnis3"/>
            <w:tabs>
              <w:tab w:val="right" w:leader="dot" w:pos="9062"/>
            </w:tabs>
            <w:rPr>
              <w:rFonts w:eastAsiaTheme="minorEastAsia" w:cstheme="minorBidi"/>
              <w:noProof/>
              <w:sz w:val="22"/>
              <w:szCs w:val="22"/>
              <w:lang w:val="en-US"/>
            </w:rPr>
          </w:pPr>
          <w:hyperlink w:anchor="_Toc72748515" w:history="1">
            <w:r w:rsidRPr="006F3F6B">
              <w:rPr>
                <w:rStyle w:val="Hyperlink"/>
                <w:noProof/>
                <w:lang w:val="en-US"/>
              </w:rPr>
              <w:t>7.4.1 Page-Not-Found Komponente</w:t>
            </w:r>
            <w:r>
              <w:rPr>
                <w:noProof/>
                <w:webHidden/>
              </w:rPr>
              <w:tab/>
            </w:r>
            <w:r>
              <w:rPr>
                <w:noProof/>
                <w:webHidden/>
              </w:rPr>
              <w:fldChar w:fldCharType="begin"/>
            </w:r>
            <w:r>
              <w:rPr>
                <w:noProof/>
                <w:webHidden/>
              </w:rPr>
              <w:instrText xml:space="preserve"> PAGEREF _Toc72748515 \h </w:instrText>
            </w:r>
            <w:r>
              <w:rPr>
                <w:noProof/>
                <w:webHidden/>
              </w:rPr>
            </w:r>
            <w:r>
              <w:rPr>
                <w:noProof/>
                <w:webHidden/>
              </w:rPr>
              <w:fldChar w:fldCharType="separate"/>
            </w:r>
            <w:r>
              <w:rPr>
                <w:noProof/>
                <w:webHidden/>
              </w:rPr>
              <w:t>28</w:t>
            </w:r>
            <w:r>
              <w:rPr>
                <w:noProof/>
                <w:webHidden/>
              </w:rPr>
              <w:fldChar w:fldCharType="end"/>
            </w:r>
          </w:hyperlink>
        </w:p>
        <w:p w14:paraId="039D29B5" w14:textId="2252104F" w:rsidR="00891062" w:rsidRDefault="00891062">
          <w:pPr>
            <w:pStyle w:val="Verzeichnis1"/>
            <w:rPr>
              <w:rFonts w:asciiTheme="minorHAnsi" w:eastAsiaTheme="minorEastAsia" w:hAnsiTheme="minorHAnsi" w:cstheme="minorBidi"/>
              <w:b w:val="0"/>
              <w:bCs w:val="0"/>
              <w:sz w:val="22"/>
              <w:szCs w:val="22"/>
              <w:lang w:val="en-US"/>
            </w:rPr>
          </w:pPr>
          <w:hyperlink w:anchor="_Toc72748516" w:history="1">
            <w:r w:rsidRPr="006F3F6B">
              <w:rPr>
                <w:rStyle w:val="Hyperlink"/>
              </w:rPr>
              <w:t>8 Zentralisierung von Atomen</w:t>
            </w:r>
            <w:r>
              <w:rPr>
                <w:webHidden/>
              </w:rPr>
              <w:tab/>
            </w:r>
            <w:r>
              <w:rPr>
                <w:webHidden/>
              </w:rPr>
              <w:fldChar w:fldCharType="begin"/>
            </w:r>
            <w:r>
              <w:rPr>
                <w:webHidden/>
              </w:rPr>
              <w:instrText xml:space="preserve"> PAGEREF _Toc72748516 \h </w:instrText>
            </w:r>
            <w:r>
              <w:rPr>
                <w:webHidden/>
              </w:rPr>
            </w:r>
            <w:r>
              <w:rPr>
                <w:webHidden/>
              </w:rPr>
              <w:fldChar w:fldCharType="separate"/>
            </w:r>
            <w:r>
              <w:rPr>
                <w:webHidden/>
              </w:rPr>
              <w:t>29</w:t>
            </w:r>
            <w:r>
              <w:rPr>
                <w:webHidden/>
              </w:rPr>
              <w:fldChar w:fldCharType="end"/>
            </w:r>
          </w:hyperlink>
        </w:p>
        <w:p w14:paraId="3F55A7BF" w14:textId="0B6C51B9" w:rsidR="00891062" w:rsidRDefault="00891062">
          <w:pPr>
            <w:pStyle w:val="Verzeichnis2"/>
            <w:tabs>
              <w:tab w:val="right" w:leader="dot" w:pos="9062"/>
            </w:tabs>
            <w:rPr>
              <w:rFonts w:eastAsiaTheme="minorEastAsia" w:cstheme="minorBidi"/>
              <w:i w:val="0"/>
              <w:iCs w:val="0"/>
              <w:noProof/>
              <w:sz w:val="22"/>
              <w:szCs w:val="22"/>
              <w:lang w:val="en-US"/>
            </w:rPr>
          </w:pPr>
          <w:hyperlink w:anchor="_Toc72748517" w:history="1">
            <w:r w:rsidRPr="006F3F6B">
              <w:rPr>
                <w:rStyle w:val="Hyperlink"/>
                <w:noProof/>
              </w:rPr>
              <w:t>8.1 CSS-Stylings</w:t>
            </w:r>
            <w:r>
              <w:rPr>
                <w:noProof/>
                <w:webHidden/>
              </w:rPr>
              <w:tab/>
            </w:r>
            <w:r>
              <w:rPr>
                <w:noProof/>
                <w:webHidden/>
              </w:rPr>
              <w:fldChar w:fldCharType="begin"/>
            </w:r>
            <w:r>
              <w:rPr>
                <w:noProof/>
                <w:webHidden/>
              </w:rPr>
              <w:instrText xml:space="preserve"> PAGEREF _Toc72748517 \h </w:instrText>
            </w:r>
            <w:r>
              <w:rPr>
                <w:noProof/>
                <w:webHidden/>
              </w:rPr>
            </w:r>
            <w:r>
              <w:rPr>
                <w:noProof/>
                <w:webHidden/>
              </w:rPr>
              <w:fldChar w:fldCharType="separate"/>
            </w:r>
            <w:r>
              <w:rPr>
                <w:noProof/>
                <w:webHidden/>
              </w:rPr>
              <w:t>29</w:t>
            </w:r>
            <w:r>
              <w:rPr>
                <w:noProof/>
                <w:webHidden/>
              </w:rPr>
              <w:fldChar w:fldCharType="end"/>
            </w:r>
          </w:hyperlink>
        </w:p>
        <w:p w14:paraId="54111D8E" w14:textId="1594D5C4" w:rsidR="00891062" w:rsidRDefault="00891062">
          <w:pPr>
            <w:pStyle w:val="Verzeichnis2"/>
            <w:tabs>
              <w:tab w:val="right" w:leader="dot" w:pos="9062"/>
            </w:tabs>
            <w:rPr>
              <w:rFonts w:eastAsiaTheme="minorEastAsia" w:cstheme="minorBidi"/>
              <w:i w:val="0"/>
              <w:iCs w:val="0"/>
              <w:noProof/>
              <w:sz w:val="22"/>
              <w:szCs w:val="22"/>
              <w:lang w:val="en-US"/>
            </w:rPr>
          </w:pPr>
          <w:hyperlink w:anchor="_Toc72748518" w:history="1">
            <w:r w:rsidRPr="006F3F6B">
              <w:rPr>
                <w:rStyle w:val="Hyperlink"/>
                <w:noProof/>
              </w:rPr>
              <w:t>8.2 Zentralisierung von Angular-Material Themes</w:t>
            </w:r>
            <w:r>
              <w:rPr>
                <w:noProof/>
                <w:webHidden/>
              </w:rPr>
              <w:tab/>
            </w:r>
            <w:r>
              <w:rPr>
                <w:noProof/>
                <w:webHidden/>
              </w:rPr>
              <w:fldChar w:fldCharType="begin"/>
            </w:r>
            <w:r>
              <w:rPr>
                <w:noProof/>
                <w:webHidden/>
              </w:rPr>
              <w:instrText xml:space="preserve"> PAGEREF _Toc72748518 \h </w:instrText>
            </w:r>
            <w:r>
              <w:rPr>
                <w:noProof/>
                <w:webHidden/>
              </w:rPr>
            </w:r>
            <w:r>
              <w:rPr>
                <w:noProof/>
                <w:webHidden/>
              </w:rPr>
              <w:fldChar w:fldCharType="separate"/>
            </w:r>
            <w:r>
              <w:rPr>
                <w:noProof/>
                <w:webHidden/>
              </w:rPr>
              <w:t>30</w:t>
            </w:r>
            <w:r>
              <w:rPr>
                <w:noProof/>
                <w:webHidden/>
              </w:rPr>
              <w:fldChar w:fldCharType="end"/>
            </w:r>
          </w:hyperlink>
        </w:p>
        <w:p w14:paraId="2FA7C241" w14:textId="659034AF" w:rsidR="00891062" w:rsidRDefault="00891062">
          <w:pPr>
            <w:pStyle w:val="Verzeichnis1"/>
            <w:rPr>
              <w:rFonts w:asciiTheme="minorHAnsi" w:eastAsiaTheme="minorEastAsia" w:hAnsiTheme="minorHAnsi" w:cstheme="minorBidi"/>
              <w:b w:val="0"/>
              <w:bCs w:val="0"/>
              <w:sz w:val="22"/>
              <w:szCs w:val="22"/>
              <w:lang w:val="en-US"/>
            </w:rPr>
          </w:pPr>
          <w:hyperlink w:anchor="_Toc72748519" w:history="1">
            <w:r w:rsidRPr="006F3F6B">
              <w:rPr>
                <w:rStyle w:val="Hyperlink"/>
              </w:rPr>
              <w:t>9 Zentralisierung von Molekülen</w:t>
            </w:r>
            <w:r>
              <w:rPr>
                <w:webHidden/>
              </w:rPr>
              <w:tab/>
            </w:r>
            <w:r>
              <w:rPr>
                <w:webHidden/>
              </w:rPr>
              <w:fldChar w:fldCharType="begin"/>
            </w:r>
            <w:r>
              <w:rPr>
                <w:webHidden/>
              </w:rPr>
              <w:instrText xml:space="preserve"> PAGEREF _Toc72748519 \h </w:instrText>
            </w:r>
            <w:r>
              <w:rPr>
                <w:webHidden/>
              </w:rPr>
            </w:r>
            <w:r>
              <w:rPr>
                <w:webHidden/>
              </w:rPr>
              <w:fldChar w:fldCharType="separate"/>
            </w:r>
            <w:r>
              <w:rPr>
                <w:webHidden/>
              </w:rPr>
              <w:t>31</w:t>
            </w:r>
            <w:r>
              <w:rPr>
                <w:webHidden/>
              </w:rPr>
              <w:fldChar w:fldCharType="end"/>
            </w:r>
          </w:hyperlink>
        </w:p>
        <w:p w14:paraId="51D40025" w14:textId="574BB5A9" w:rsidR="00891062" w:rsidRDefault="00891062">
          <w:pPr>
            <w:pStyle w:val="Verzeichnis2"/>
            <w:tabs>
              <w:tab w:val="right" w:leader="dot" w:pos="9062"/>
            </w:tabs>
            <w:rPr>
              <w:rFonts w:eastAsiaTheme="minorEastAsia" w:cstheme="minorBidi"/>
              <w:i w:val="0"/>
              <w:iCs w:val="0"/>
              <w:noProof/>
              <w:sz w:val="22"/>
              <w:szCs w:val="22"/>
              <w:lang w:val="en-US"/>
            </w:rPr>
          </w:pPr>
          <w:hyperlink w:anchor="_Toc72748520" w:history="1">
            <w:r w:rsidRPr="006F3F6B">
              <w:rPr>
                <w:rStyle w:val="Hyperlink"/>
                <w:noProof/>
              </w:rPr>
              <w:t>9.1 Info-Dialog Komponente</w:t>
            </w:r>
            <w:r>
              <w:rPr>
                <w:noProof/>
                <w:webHidden/>
              </w:rPr>
              <w:tab/>
            </w:r>
            <w:r>
              <w:rPr>
                <w:noProof/>
                <w:webHidden/>
              </w:rPr>
              <w:fldChar w:fldCharType="begin"/>
            </w:r>
            <w:r>
              <w:rPr>
                <w:noProof/>
                <w:webHidden/>
              </w:rPr>
              <w:instrText xml:space="preserve"> PAGEREF _Toc72748520 \h </w:instrText>
            </w:r>
            <w:r>
              <w:rPr>
                <w:noProof/>
                <w:webHidden/>
              </w:rPr>
            </w:r>
            <w:r>
              <w:rPr>
                <w:noProof/>
                <w:webHidden/>
              </w:rPr>
              <w:fldChar w:fldCharType="separate"/>
            </w:r>
            <w:r>
              <w:rPr>
                <w:noProof/>
                <w:webHidden/>
              </w:rPr>
              <w:t>31</w:t>
            </w:r>
            <w:r>
              <w:rPr>
                <w:noProof/>
                <w:webHidden/>
              </w:rPr>
              <w:fldChar w:fldCharType="end"/>
            </w:r>
          </w:hyperlink>
        </w:p>
        <w:p w14:paraId="4D165EB0" w14:textId="7EB5C112" w:rsidR="00891062" w:rsidRDefault="00891062">
          <w:pPr>
            <w:pStyle w:val="Verzeichnis2"/>
            <w:tabs>
              <w:tab w:val="right" w:leader="dot" w:pos="9062"/>
            </w:tabs>
            <w:rPr>
              <w:rFonts w:eastAsiaTheme="minorEastAsia" w:cstheme="minorBidi"/>
              <w:i w:val="0"/>
              <w:iCs w:val="0"/>
              <w:noProof/>
              <w:sz w:val="22"/>
              <w:szCs w:val="22"/>
              <w:lang w:val="en-US"/>
            </w:rPr>
          </w:pPr>
          <w:hyperlink w:anchor="_Toc72748521" w:history="1">
            <w:r w:rsidRPr="006F3F6B">
              <w:rPr>
                <w:rStyle w:val="Hyperlink"/>
                <w:noProof/>
              </w:rPr>
              <w:t>9.2 Top-Bar Komponente</w:t>
            </w:r>
            <w:r>
              <w:rPr>
                <w:noProof/>
                <w:webHidden/>
              </w:rPr>
              <w:tab/>
            </w:r>
            <w:r>
              <w:rPr>
                <w:noProof/>
                <w:webHidden/>
              </w:rPr>
              <w:fldChar w:fldCharType="begin"/>
            </w:r>
            <w:r>
              <w:rPr>
                <w:noProof/>
                <w:webHidden/>
              </w:rPr>
              <w:instrText xml:space="preserve"> PAGEREF _Toc72748521 \h </w:instrText>
            </w:r>
            <w:r>
              <w:rPr>
                <w:noProof/>
                <w:webHidden/>
              </w:rPr>
            </w:r>
            <w:r>
              <w:rPr>
                <w:noProof/>
                <w:webHidden/>
              </w:rPr>
              <w:fldChar w:fldCharType="separate"/>
            </w:r>
            <w:r>
              <w:rPr>
                <w:noProof/>
                <w:webHidden/>
              </w:rPr>
              <w:t>33</w:t>
            </w:r>
            <w:r>
              <w:rPr>
                <w:noProof/>
                <w:webHidden/>
              </w:rPr>
              <w:fldChar w:fldCharType="end"/>
            </w:r>
          </w:hyperlink>
        </w:p>
        <w:p w14:paraId="6E3B5835" w14:textId="71D6BEB7" w:rsidR="00891062" w:rsidRDefault="00891062">
          <w:pPr>
            <w:pStyle w:val="Verzeichnis2"/>
            <w:tabs>
              <w:tab w:val="right" w:leader="dot" w:pos="9062"/>
            </w:tabs>
            <w:rPr>
              <w:rFonts w:eastAsiaTheme="minorEastAsia" w:cstheme="minorBidi"/>
              <w:i w:val="0"/>
              <w:iCs w:val="0"/>
              <w:noProof/>
              <w:sz w:val="22"/>
              <w:szCs w:val="22"/>
              <w:lang w:val="en-US"/>
            </w:rPr>
          </w:pPr>
          <w:hyperlink w:anchor="_Toc72748522" w:history="1">
            <w:r w:rsidRPr="006F3F6B">
              <w:rPr>
                <w:rStyle w:val="Hyperlink"/>
                <w:noProof/>
              </w:rPr>
              <w:t>9.3 License-Dialog Komponente</w:t>
            </w:r>
            <w:r>
              <w:rPr>
                <w:noProof/>
                <w:webHidden/>
              </w:rPr>
              <w:tab/>
            </w:r>
            <w:r>
              <w:rPr>
                <w:noProof/>
                <w:webHidden/>
              </w:rPr>
              <w:fldChar w:fldCharType="begin"/>
            </w:r>
            <w:r>
              <w:rPr>
                <w:noProof/>
                <w:webHidden/>
              </w:rPr>
              <w:instrText xml:space="preserve"> PAGEREF _Toc72748522 \h </w:instrText>
            </w:r>
            <w:r>
              <w:rPr>
                <w:noProof/>
                <w:webHidden/>
              </w:rPr>
            </w:r>
            <w:r>
              <w:rPr>
                <w:noProof/>
                <w:webHidden/>
              </w:rPr>
              <w:fldChar w:fldCharType="separate"/>
            </w:r>
            <w:r>
              <w:rPr>
                <w:noProof/>
                <w:webHidden/>
              </w:rPr>
              <w:t>35</w:t>
            </w:r>
            <w:r>
              <w:rPr>
                <w:noProof/>
                <w:webHidden/>
              </w:rPr>
              <w:fldChar w:fldCharType="end"/>
            </w:r>
          </w:hyperlink>
        </w:p>
        <w:p w14:paraId="75B3D406" w14:textId="5F954612" w:rsidR="00891062" w:rsidRDefault="00891062">
          <w:pPr>
            <w:pStyle w:val="Verzeichnis1"/>
            <w:rPr>
              <w:rFonts w:asciiTheme="minorHAnsi" w:eastAsiaTheme="minorEastAsia" w:hAnsiTheme="minorHAnsi" w:cstheme="minorBidi"/>
              <w:b w:val="0"/>
              <w:bCs w:val="0"/>
              <w:sz w:val="22"/>
              <w:szCs w:val="22"/>
              <w:lang w:val="en-US"/>
            </w:rPr>
          </w:pPr>
          <w:hyperlink w:anchor="_Toc72748523" w:history="1">
            <w:r w:rsidRPr="006F3F6B">
              <w:rPr>
                <w:rStyle w:val="Hyperlink"/>
              </w:rPr>
              <w:t>10 Zentralisierung von Organismen</w:t>
            </w:r>
            <w:r>
              <w:rPr>
                <w:webHidden/>
              </w:rPr>
              <w:tab/>
            </w:r>
            <w:r>
              <w:rPr>
                <w:webHidden/>
              </w:rPr>
              <w:fldChar w:fldCharType="begin"/>
            </w:r>
            <w:r>
              <w:rPr>
                <w:webHidden/>
              </w:rPr>
              <w:instrText xml:space="preserve"> PAGEREF _Toc72748523 \h </w:instrText>
            </w:r>
            <w:r>
              <w:rPr>
                <w:webHidden/>
              </w:rPr>
            </w:r>
            <w:r>
              <w:rPr>
                <w:webHidden/>
              </w:rPr>
              <w:fldChar w:fldCharType="separate"/>
            </w:r>
            <w:r>
              <w:rPr>
                <w:webHidden/>
              </w:rPr>
              <w:t>37</w:t>
            </w:r>
            <w:r>
              <w:rPr>
                <w:webHidden/>
              </w:rPr>
              <w:fldChar w:fldCharType="end"/>
            </w:r>
          </w:hyperlink>
        </w:p>
        <w:p w14:paraId="0ED9E43E" w14:textId="5DEC5714" w:rsidR="00891062" w:rsidRDefault="00891062">
          <w:pPr>
            <w:pStyle w:val="Verzeichnis2"/>
            <w:tabs>
              <w:tab w:val="right" w:leader="dot" w:pos="9062"/>
            </w:tabs>
            <w:rPr>
              <w:rFonts w:eastAsiaTheme="minorEastAsia" w:cstheme="minorBidi"/>
              <w:i w:val="0"/>
              <w:iCs w:val="0"/>
              <w:noProof/>
              <w:sz w:val="22"/>
              <w:szCs w:val="22"/>
              <w:lang w:val="en-US"/>
            </w:rPr>
          </w:pPr>
          <w:hyperlink w:anchor="_Toc72748524" w:history="1">
            <w:r w:rsidRPr="006F3F6B">
              <w:rPr>
                <w:rStyle w:val="Hyperlink"/>
                <w:noProof/>
              </w:rPr>
              <w:t>10.1 Copyright-Footer</w:t>
            </w:r>
            <w:r>
              <w:rPr>
                <w:noProof/>
                <w:webHidden/>
              </w:rPr>
              <w:tab/>
            </w:r>
            <w:r>
              <w:rPr>
                <w:noProof/>
                <w:webHidden/>
              </w:rPr>
              <w:fldChar w:fldCharType="begin"/>
            </w:r>
            <w:r>
              <w:rPr>
                <w:noProof/>
                <w:webHidden/>
              </w:rPr>
              <w:instrText xml:space="preserve"> PAGEREF _Toc72748524 \h </w:instrText>
            </w:r>
            <w:r>
              <w:rPr>
                <w:noProof/>
                <w:webHidden/>
              </w:rPr>
            </w:r>
            <w:r>
              <w:rPr>
                <w:noProof/>
                <w:webHidden/>
              </w:rPr>
              <w:fldChar w:fldCharType="separate"/>
            </w:r>
            <w:r>
              <w:rPr>
                <w:noProof/>
                <w:webHidden/>
              </w:rPr>
              <w:t>37</w:t>
            </w:r>
            <w:r>
              <w:rPr>
                <w:noProof/>
                <w:webHidden/>
              </w:rPr>
              <w:fldChar w:fldCharType="end"/>
            </w:r>
          </w:hyperlink>
        </w:p>
        <w:p w14:paraId="5815CDF4" w14:textId="54953D12" w:rsidR="00891062" w:rsidRDefault="00891062">
          <w:pPr>
            <w:pStyle w:val="Verzeichnis1"/>
            <w:rPr>
              <w:rFonts w:asciiTheme="minorHAnsi" w:eastAsiaTheme="minorEastAsia" w:hAnsiTheme="minorHAnsi" w:cstheme="minorBidi"/>
              <w:b w:val="0"/>
              <w:bCs w:val="0"/>
              <w:sz w:val="22"/>
              <w:szCs w:val="22"/>
              <w:lang w:val="en-US"/>
            </w:rPr>
          </w:pPr>
          <w:hyperlink w:anchor="_Toc72748525" w:history="1">
            <w:r w:rsidRPr="006F3F6B">
              <w:rPr>
                <w:rStyle w:val="Hyperlink"/>
              </w:rPr>
              <w:t>11 Zentralisierung von Pages</w:t>
            </w:r>
            <w:r>
              <w:rPr>
                <w:webHidden/>
              </w:rPr>
              <w:tab/>
            </w:r>
            <w:r>
              <w:rPr>
                <w:webHidden/>
              </w:rPr>
              <w:fldChar w:fldCharType="begin"/>
            </w:r>
            <w:r>
              <w:rPr>
                <w:webHidden/>
              </w:rPr>
              <w:instrText xml:space="preserve"> PAGEREF _Toc72748525 \h </w:instrText>
            </w:r>
            <w:r>
              <w:rPr>
                <w:webHidden/>
              </w:rPr>
            </w:r>
            <w:r>
              <w:rPr>
                <w:webHidden/>
              </w:rPr>
              <w:fldChar w:fldCharType="separate"/>
            </w:r>
            <w:r>
              <w:rPr>
                <w:webHidden/>
              </w:rPr>
              <w:t>39</w:t>
            </w:r>
            <w:r>
              <w:rPr>
                <w:webHidden/>
              </w:rPr>
              <w:fldChar w:fldCharType="end"/>
            </w:r>
          </w:hyperlink>
        </w:p>
        <w:p w14:paraId="578AE2A8" w14:textId="34C47771" w:rsidR="00891062" w:rsidRDefault="00891062">
          <w:pPr>
            <w:pStyle w:val="Verzeichnis2"/>
            <w:tabs>
              <w:tab w:val="right" w:leader="dot" w:pos="9062"/>
            </w:tabs>
            <w:rPr>
              <w:rFonts w:eastAsiaTheme="minorEastAsia" w:cstheme="minorBidi"/>
              <w:i w:val="0"/>
              <w:iCs w:val="0"/>
              <w:noProof/>
              <w:sz w:val="22"/>
              <w:szCs w:val="22"/>
              <w:lang w:val="en-US"/>
            </w:rPr>
          </w:pPr>
          <w:hyperlink w:anchor="_Toc72748526" w:history="1">
            <w:r w:rsidRPr="006F3F6B">
              <w:rPr>
                <w:rStyle w:val="Hyperlink"/>
                <w:noProof/>
              </w:rPr>
              <w:t>11.1 Page-Not-Found</w:t>
            </w:r>
            <w:r>
              <w:rPr>
                <w:noProof/>
                <w:webHidden/>
              </w:rPr>
              <w:tab/>
            </w:r>
            <w:r>
              <w:rPr>
                <w:noProof/>
                <w:webHidden/>
              </w:rPr>
              <w:fldChar w:fldCharType="begin"/>
            </w:r>
            <w:r>
              <w:rPr>
                <w:noProof/>
                <w:webHidden/>
              </w:rPr>
              <w:instrText xml:space="preserve"> PAGEREF _Toc72748526 \h </w:instrText>
            </w:r>
            <w:r>
              <w:rPr>
                <w:noProof/>
                <w:webHidden/>
              </w:rPr>
            </w:r>
            <w:r>
              <w:rPr>
                <w:noProof/>
                <w:webHidden/>
              </w:rPr>
              <w:fldChar w:fldCharType="separate"/>
            </w:r>
            <w:r>
              <w:rPr>
                <w:noProof/>
                <w:webHidden/>
              </w:rPr>
              <w:t>39</w:t>
            </w:r>
            <w:r>
              <w:rPr>
                <w:noProof/>
                <w:webHidden/>
              </w:rPr>
              <w:fldChar w:fldCharType="end"/>
            </w:r>
          </w:hyperlink>
        </w:p>
        <w:p w14:paraId="062618C8" w14:textId="24634B7E" w:rsidR="00891062" w:rsidRDefault="00891062">
          <w:pPr>
            <w:pStyle w:val="Verzeichnis1"/>
            <w:rPr>
              <w:rFonts w:asciiTheme="minorHAnsi" w:eastAsiaTheme="minorEastAsia" w:hAnsiTheme="minorHAnsi" w:cstheme="minorBidi"/>
              <w:b w:val="0"/>
              <w:bCs w:val="0"/>
              <w:sz w:val="22"/>
              <w:szCs w:val="22"/>
              <w:lang w:val="en-US"/>
            </w:rPr>
          </w:pPr>
          <w:hyperlink w:anchor="_Toc72748527" w:history="1">
            <w:r w:rsidRPr="006F3F6B">
              <w:rPr>
                <w:rStyle w:val="Hyperlink"/>
              </w:rPr>
              <w:t>12 Kritische Reflexion</w:t>
            </w:r>
            <w:r>
              <w:rPr>
                <w:webHidden/>
              </w:rPr>
              <w:tab/>
            </w:r>
            <w:r>
              <w:rPr>
                <w:webHidden/>
              </w:rPr>
              <w:fldChar w:fldCharType="begin"/>
            </w:r>
            <w:r>
              <w:rPr>
                <w:webHidden/>
              </w:rPr>
              <w:instrText xml:space="preserve"> PAGEREF _Toc72748527 \h </w:instrText>
            </w:r>
            <w:r>
              <w:rPr>
                <w:webHidden/>
              </w:rPr>
            </w:r>
            <w:r>
              <w:rPr>
                <w:webHidden/>
              </w:rPr>
              <w:fldChar w:fldCharType="separate"/>
            </w:r>
            <w:r>
              <w:rPr>
                <w:webHidden/>
              </w:rPr>
              <w:t>40</w:t>
            </w:r>
            <w:r>
              <w:rPr>
                <w:webHidden/>
              </w:rPr>
              <w:fldChar w:fldCharType="end"/>
            </w:r>
          </w:hyperlink>
        </w:p>
        <w:p w14:paraId="7E916AA6" w14:textId="6BA47D58" w:rsidR="00891062" w:rsidRDefault="00891062">
          <w:pPr>
            <w:pStyle w:val="Verzeichnis1"/>
            <w:rPr>
              <w:rFonts w:asciiTheme="minorHAnsi" w:eastAsiaTheme="minorEastAsia" w:hAnsiTheme="minorHAnsi" w:cstheme="minorBidi"/>
              <w:b w:val="0"/>
              <w:bCs w:val="0"/>
              <w:sz w:val="22"/>
              <w:szCs w:val="22"/>
              <w:lang w:val="en-US"/>
            </w:rPr>
          </w:pPr>
          <w:hyperlink w:anchor="_Toc72748528" w:history="1">
            <w:r w:rsidRPr="006F3F6B">
              <w:rPr>
                <w:rStyle w:val="Hyperlink"/>
              </w:rPr>
              <w:t>13 Zusammenfassung und Ausblick</w:t>
            </w:r>
            <w:r>
              <w:rPr>
                <w:webHidden/>
              </w:rPr>
              <w:tab/>
            </w:r>
            <w:r>
              <w:rPr>
                <w:webHidden/>
              </w:rPr>
              <w:fldChar w:fldCharType="begin"/>
            </w:r>
            <w:r>
              <w:rPr>
                <w:webHidden/>
              </w:rPr>
              <w:instrText xml:space="preserve"> PAGEREF _Toc72748528 \h </w:instrText>
            </w:r>
            <w:r>
              <w:rPr>
                <w:webHidden/>
              </w:rPr>
            </w:r>
            <w:r>
              <w:rPr>
                <w:webHidden/>
              </w:rPr>
              <w:fldChar w:fldCharType="separate"/>
            </w:r>
            <w:r>
              <w:rPr>
                <w:webHidden/>
              </w:rPr>
              <w:t>41</w:t>
            </w:r>
            <w:r>
              <w:rPr>
                <w:webHidden/>
              </w:rPr>
              <w:fldChar w:fldCharType="end"/>
            </w:r>
          </w:hyperlink>
        </w:p>
        <w:p w14:paraId="2BB552C6" w14:textId="4DE19042" w:rsidR="00891062" w:rsidRDefault="00891062">
          <w:pPr>
            <w:pStyle w:val="Verzeichnis1"/>
            <w:rPr>
              <w:rFonts w:asciiTheme="minorHAnsi" w:eastAsiaTheme="minorEastAsia" w:hAnsiTheme="minorHAnsi" w:cstheme="minorBidi"/>
              <w:b w:val="0"/>
              <w:bCs w:val="0"/>
              <w:sz w:val="22"/>
              <w:szCs w:val="22"/>
              <w:lang w:val="en-US"/>
            </w:rPr>
          </w:pPr>
          <w:hyperlink w:anchor="_Toc72748529" w:history="1">
            <w:r w:rsidRPr="006F3F6B">
              <w:rPr>
                <w:rStyle w:val="Hyperlink"/>
              </w:rPr>
              <w:t>Literaturverzeichnis</w:t>
            </w:r>
            <w:r>
              <w:rPr>
                <w:webHidden/>
              </w:rPr>
              <w:tab/>
            </w:r>
            <w:r>
              <w:rPr>
                <w:webHidden/>
              </w:rPr>
              <w:fldChar w:fldCharType="begin"/>
            </w:r>
            <w:r>
              <w:rPr>
                <w:webHidden/>
              </w:rPr>
              <w:instrText xml:space="preserve"> PAGEREF _Toc72748529 \h </w:instrText>
            </w:r>
            <w:r>
              <w:rPr>
                <w:webHidden/>
              </w:rPr>
            </w:r>
            <w:r>
              <w:rPr>
                <w:webHidden/>
              </w:rPr>
              <w:fldChar w:fldCharType="separate"/>
            </w:r>
            <w:r>
              <w:rPr>
                <w:webHidden/>
              </w:rPr>
              <w:t>42</w:t>
            </w:r>
            <w:r>
              <w:rPr>
                <w:webHidden/>
              </w:rPr>
              <w:fldChar w:fldCharType="end"/>
            </w:r>
          </w:hyperlink>
        </w:p>
        <w:p w14:paraId="66354221" w14:textId="0DB3EF60" w:rsidR="00891062" w:rsidRDefault="00891062">
          <w:pPr>
            <w:pStyle w:val="Verzeichnis2"/>
            <w:tabs>
              <w:tab w:val="right" w:leader="dot" w:pos="9062"/>
            </w:tabs>
            <w:rPr>
              <w:rFonts w:eastAsiaTheme="minorEastAsia" w:cstheme="minorBidi"/>
              <w:i w:val="0"/>
              <w:iCs w:val="0"/>
              <w:noProof/>
              <w:sz w:val="22"/>
              <w:szCs w:val="22"/>
              <w:lang w:val="en-US"/>
            </w:rPr>
          </w:pPr>
          <w:hyperlink w:anchor="_Toc72748530" w:history="1">
            <w:r w:rsidRPr="006F3F6B">
              <w:rPr>
                <w:rStyle w:val="Hyperlink"/>
                <w:noProof/>
              </w:rPr>
              <w:t>Bücher und Schriften</w:t>
            </w:r>
            <w:r>
              <w:rPr>
                <w:noProof/>
                <w:webHidden/>
              </w:rPr>
              <w:tab/>
            </w:r>
            <w:r>
              <w:rPr>
                <w:noProof/>
                <w:webHidden/>
              </w:rPr>
              <w:fldChar w:fldCharType="begin"/>
            </w:r>
            <w:r>
              <w:rPr>
                <w:noProof/>
                <w:webHidden/>
              </w:rPr>
              <w:instrText xml:space="preserve"> PAGEREF _Toc72748530 \h </w:instrText>
            </w:r>
            <w:r>
              <w:rPr>
                <w:noProof/>
                <w:webHidden/>
              </w:rPr>
            </w:r>
            <w:r>
              <w:rPr>
                <w:noProof/>
                <w:webHidden/>
              </w:rPr>
              <w:fldChar w:fldCharType="separate"/>
            </w:r>
            <w:r>
              <w:rPr>
                <w:noProof/>
                <w:webHidden/>
              </w:rPr>
              <w:t>42</w:t>
            </w:r>
            <w:r>
              <w:rPr>
                <w:noProof/>
                <w:webHidden/>
              </w:rPr>
              <w:fldChar w:fldCharType="end"/>
            </w:r>
          </w:hyperlink>
        </w:p>
        <w:p w14:paraId="2436E1C7" w14:textId="5AAB3CE8" w:rsidR="00891062" w:rsidRDefault="00891062">
          <w:pPr>
            <w:pStyle w:val="Verzeichnis2"/>
            <w:tabs>
              <w:tab w:val="right" w:leader="dot" w:pos="9062"/>
            </w:tabs>
            <w:rPr>
              <w:rFonts w:eastAsiaTheme="minorEastAsia" w:cstheme="minorBidi"/>
              <w:i w:val="0"/>
              <w:iCs w:val="0"/>
              <w:noProof/>
              <w:sz w:val="22"/>
              <w:szCs w:val="22"/>
              <w:lang w:val="en-US"/>
            </w:rPr>
          </w:pPr>
          <w:hyperlink w:anchor="_Toc72748531" w:history="1">
            <w:r w:rsidRPr="006F3F6B">
              <w:rPr>
                <w:rStyle w:val="Hyperlink"/>
                <w:noProof/>
              </w:rPr>
              <w:t>Internetquellen</w:t>
            </w:r>
            <w:r>
              <w:rPr>
                <w:noProof/>
                <w:webHidden/>
              </w:rPr>
              <w:tab/>
            </w:r>
            <w:r>
              <w:rPr>
                <w:noProof/>
                <w:webHidden/>
              </w:rPr>
              <w:fldChar w:fldCharType="begin"/>
            </w:r>
            <w:r>
              <w:rPr>
                <w:noProof/>
                <w:webHidden/>
              </w:rPr>
              <w:instrText xml:space="preserve"> PAGEREF _Toc72748531 \h </w:instrText>
            </w:r>
            <w:r>
              <w:rPr>
                <w:noProof/>
                <w:webHidden/>
              </w:rPr>
            </w:r>
            <w:r>
              <w:rPr>
                <w:noProof/>
                <w:webHidden/>
              </w:rPr>
              <w:fldChar w:fldCharType="separate"/>
            </w:r>
            <w:r>
              <w:rPr>
                <w:noProof/>
                <w:webHidden/>
              </w:rPr>
              <w:t>42</w:t>
            </w:r>
            <w:r>
              <w:rPr>
                <w:noProof/>
                <w:webHidden/>
              </w:rPr>
              <w:fldChar w:fldCharType="end"/>
            </w:r>
          </w:hyperlink>
        </w:p>
        <w:p w14:paraId="79C6CBF3" w14:textId="08B0843E" w:rsidR="000D15DF" w:rsidRDefault="000D15DF">
          <w:r>
            <w:rPr>
              <w:b/>
              <w:bCs/>
            </w:rPr>
            <w:fldChar w:fldCharType="end"/>
          </w:r>
        </w:p>
      </w:sdtContent>
    </w:sdt>
    <w:p w14:paraId="5EEB9A6B" w14:textId="4AAC134A" w:rsidR="0007672E" w:rsidRPr="00E97185" w:rsidRDefault="00DE284F" w:rsidP="000D15DF">
      <w:pPr>
        <w:pStyle w:val="berschrift1"/>
      </w:pPr>
      <w:r w:rsidRPr="000F51E9">
        <w:br w:type="page"/>
      </w:r>
      <w:bookmarkStart w:id="9" w:name="_Toc69992590"/>
    </w:p>
    <w:p w14:paraId="4CD1EAC1" w14:textId="794500ED" w:rsidR="00DE284F" w:rsidRPr="00CF380E" w:rsidRDefault="00DE284F" w:rsidP="00CF380E">
      <w:pPr>
        <w:pStyle w:val="berschrift1"/>
      </w:pPr>
      <w:bookmarkStart w:id="10" w:name="_Toc72742766"/>
      <w:bookmarkStart w:id="11" w:name="_Toc72748490"/>
      <w:r w:rsidRPr="00D6135B">
        <w:lastRenderedPageBreak/>
        <w:t>Abbildungsverzeichnis</w:t>
      </w:r>
      <w:bookmarkEnd w:id="9"/>
      <w:bookmarkEnd w:id="10"/>
      <w:bookmarkEnd w:id="11"/>
    </w:p>
    <w:p w14:paraId="5ED85B0B" w14:textId="55F1D616" w:rsidR="009B289B" w:rsidRDefault="009B289B" w:rsidP="009B289B"/>
    <w:p w14:paraId="39AEFFA1" w14:textId="586C1943" w:rsidR="00470E61" w:rsidRDefault="00470E61" w:rsidP="009B289B">
      <w:r>
        <w:t xml:space="preserve">Alle Abbildungen in dieser Projektarbeiten wurden eigenständig erstellt oder </w:t>
      </w:r>
      <w:r w:rsidR="00EE7493">
        <w:t>aus programmiertem Softwarecode entnommen. Es sind hier keine fremden Quellen anzugeben.</w:t>
      </w:r>
    </w:p>
    <w:p w14:paraId="1DB4FF52" w14:textId="43B3ADAD" w:rsidR="00EE7493" w:rsidRDefault="00EE7493" w:rsidP="009B289B"/>
    <w:p w14:paraId="5F1AAB39" w14:textId="1EFCF6B6" w:rsidR="00EE7493" w:rsidRDefault="00EE7493" w:rsidP="009B289B">
      <w:r>
        <w:t xml:space="preserve">(Über dieses Verzeichnis muss ich mich nochmals informieren, wie dies bei der DHBW gehandhabt </w:t>
      </w:r>
      <w:r w:rsidR="00C41E49">
        <w:t>wird,</w:t>
      </w:r>
      <w:r>
        <w:t xml:space="preserve"> wenn man keine fremden Quellen für Abbildungen nutzt.)</w:t>
      </w:r>
    </w:p>
    <w:p w14:paraId="54D53CC7" w14:textId="72D8C1C7" w:rsidR="00DE284F" w:rsidRPr="000F51E9" w:rsidRDefault="00DE284F" w:rsidP="00C25C8E">
      <w:pPr>
        <w:rPr>
          <w:rFonts w:cs="Arial"/>
          <w:szCs w:val="24"/>
        </w:rPr>
      </w:pPr>
    </w:p>
    <w:p w14:paraId="78938B0A" w14:textId="35F546CC" w:rsidR="006161BA" w:rsidRPr="000F51E9" w:rsidRDefault="006161BA" w:rsidP="00C25C8E">
      <w:pPr>
        <w:rPr>
          <w:rFonts w:cs="Arial"/>
          <w:szCs w:val="24"/>
        </w:rPr>
      </w:pPr>
    </w:p>
    <w:p w14:paraId="1B7F1ABA" w14:textId="7631117B" w:rsidR="00DE284F" w:rsidRPr="000F51E9" w:rsidRDefault="00DE284F" w:rsidP="00C25C8E">
      <w:pPr>
        <w:jc w:val="right"/>
        <w:rPr>
          <w:rFonts w:cs="Arial"/>
          <w:szCs w:val="24"/>
        </w:rPr>
      </w:pPr>
    </w:p>
    <w:p w14:paraId="53789990" w14:textId="54A80925" w:rsidR="00DE284F" w:rsidRPr="000F51E9" w:rsidRDefault="00DE284F" w:rsidP="00C25C8E">
      <w:pPr>
        <w:rPr>
          <w:rFonts w:cs="Arial"/>
          <w:szCs w:val="24"/>
        </w:rPr>
      </w:pPr>
    </w:p>
    <w:p w14:paraId="4D73B67E" w14:textId="6B2CE8BF" w:rsidR="00DE284F" w:rsidRPr="000F51E9" w:rsidRDefault="00DE284F" w:rsidP="00C25C8E">
      <w:pPr>
        <w:rPr>
          <w:rFonts w:cs="Arial"/>
          <w:szCs w:val="24"/>
        </w:rPr>
      </w:pPr>
    </w:p>
    <w:p w14:paraId="34E9D396" w14:textId="0966E010" w:rsidR="00DE284F" w:rsidRPr="000F51E9" w:rsidRDefault="00DE284F" w:rsidP="00C25C8E">
      <w:pPr>
        <w:rPr>
          <w:rFonts w:cs="Arial"/>
          <w:szCs w:val="24"/>
        </w:rPr>
      </w:pPr>
    </w:p>
    <w:p w14:paraId="4AAE6CA0" w14:textId="208A136A" w:rsidR="00DE284F" w:rsidRPr="000F51E9" w:rsidRDefault="00DE284F" w:rsidP="00C25C8E">
      <w:pPr>
        <w:rPr>
          <w:rFonts w:cs="Arial"/>
          <w:szCs w:val="24"/>
        </w:rPr>
      </w:pPr>
    </w:p>
    <w:p w14:paraId="6C178273" w14:textId="5CF477C7" w:rsidR="00DE284F" w:rsidRPr="000F51E9" w:rsidRDefault="00DE284F" w:rsidP="00C25C8E">
      <w:pPr>
        <w:rPr>
          <w:rFonts w:cs="Arial"/>
          <w:szCs w:val="24"/>
        </w:rPr>
      </w:pPr>
    </w:p>
    <w:p w14:paraId="29A3ECD4" w14:textId="10C14B33" w:rsidR="00DE284F" w:rsidRPr="000F51E9" w:rsidRDefault="00DE284F" w:rsidP="00C25C8E">
      <w:pPr>
        <w:rPr>
          <w:rFonts w:cs="Arial"/>
          <w:szCs w:val="24"/>
        </w:rPr>
      </w:pPr>
    </w:p>
    <w:p w14:paraId="626E9042" w14:textId="46A11EAD" w:rsidR="00DE284F" w:rsidRPr="000F51E9" w:rsidRDefault="00DE284F" w:rsidP="00C25C8E">
      <w:pPr>
        <w:rPr>
          <w:rFonts w:cs="Arial"/>
          <w:szCs w:val="24"/>
        </w:rPr>
      </w:pPr>
    </w:p>
    <w:p w14:paraId="2E229F80" w14:textId="014DC460" w:rsidR="00DE284F" w:rsidRPr="000F51E9" w:rsidRDefault="00DE284F" w:rsidP="00C25C8E">
      <w:pPr>
        <w:rPr>
          <w:rFonts w:cs="Arial"/>
          <w:szCs w:val="24"/>
        </w:rPr>
      </w:pPr>
    </w:p>
    <w:p w14:paraId="1F73464F" w14:textId="245CF75B" w:rsidR="00DE284F" w:rsidRPr="000F51E9" w:rsidRDefault="00DE284F" w:rsidP="00C25C8E">
      <w:pPr>
        <w:rPr>
          <w:rFonts w:cs="Arial"/>
          <w:szCs w:val="24"/>
        </w:rPr>
      </w:pPr>
    </w:p>
    <w:p w14:paraId="1D8A14F2" w14:textId="5552508E" w:rsidR="00DE284F" w:rsidRPr="000F51E9" w:rsidRDefault="00DE284F" w:rsidP="00C25C8E">
      <w:pPr>
        <w:rPr>
          <w:rFonts w:cs="Arial"/>
          <w:szCs w:val="24"/>
        </w:rPr>
      </w:pPr>
    </w:p>
    <w:p w14:paraId="51E94877" w14:textId="7D8DDC89" w:rsidR="00DE284F" w:rsidRPr="000F51E9" w:rsidRDefault="00DE284F" w:rsidP="00C25C8E">
      <w:pPr>
        <w:rPr>
          <w:rFonts w:cs="Arial"/>
          <w:szCs w:val="24"/>
        </w:rPr>
      </w:pPr>
    </w:p>
    <w:p w14:paraId="465275C5" w14:textId="647CE619" w:rsidR="00DE284F" w:rsidRPr="000F51E9" w:rsidRDefault="00DE284F" w:rsidP="00C25C8E">
      <w:pPr>
        <w:rPr>
          <w:rFonts w:cs="Arial"/>
          <w:szCs w:val="24"/>
        </w:rPr>
      </w:pPr>
    </w:p>
    <w:p w14:paraId="040B8724" w14:textId="494C2188" w:rsidR="00CF380E" w:rsidRDefault="00CF380E" w:rsidP="00CF380E"/>
    <w:p w14:paraId="08AF33C1" w14:textId="0991A413" w:rsidR="00470E61" w:rsidRDefault="00470E61">
      <w:pPr>
        <w:spacing w:line="259" w:lineRule="auto"/>
        <w:jc w:val="left"/>
      </w:pPr>
      <w:r>
        <w:br w:type="page"/>
      </w:r>
    </w:p>
    <w:p w14:paraId="2528B052" w14:textId="0F5E595B" w:rsidR="00DE284F" w:rsidRPr="000F51E9" w:rsidRDefault="00DE284F" w:rsidP="00D6135B">
      <w:pPr>
        <w:pStyle w:val="berschrift1"/>
      </w:pPr>
      <w:bookmarkStart w:id="12" w:name="_Toc69992593"/>
      <w:bookmarkStart w:id="13" w:name="_Toc72742767"/>
      <w:bookmarkStart w:id="14" w:name="_Toc72748491"/>
      <w:r w:rsidRPr="000F51E9">
        <w:lastRenderedPageBreak/>
        <w:t>1 Problemstellung, Ist-Zustand Soll-Zustand</w:t>
      </w:r>
      <w:bookmarkEnd w:id="12"/>
      <w:bookmarkEnd w:id="13"/>
      <w:bookmarkEnd w:id="14"/>
    </w:p>
    <w:p w14:paraId="491EF273" w14:textId="4347FC05" w:rsidR="00DE284F" w:rsidRPr="000F51E9" w:rsidRDefault="00DE284F" w:rsidP="00C25C8E">
      <w:pPr>
        <w:rPr>
          <w:rFonts w:cs="Arial"/>
          <w:szCs w:val="24"/>
        </w:rPr>
      </w:pPr>
    </w:p>
    <w:p w14:paraId="5BA36BB7" w14:textId="5AB2584D" w:rsidR="00D626C7" w:rsidRDefault="00D96831" w:rsidP="00242912">
      <w:pPr>
        <w:rPr>
          <w:rFonts w:cs="Arial"/>
          <w:szCs w:val="24"/>
        </w:rPr>
      </w:pPr>
      <w:r>
        <w:rPr>
          <w:rFonts w:cs="Arial"/>
          <w:szCs w:val="24"/>
        </w:rPr>
        <w:t>Betroffen dieser Zentralisierung und Modularisierung sind drei</w:t>
      </w:r>
      <w:r w:rsidR="000A4EB2">
        <w:rPr>
          <w:rFonts w:cs="Arial"/>
          <w:szCs w:val="24"/>
        </w:rPr>
        <w:t xml:space="preserve"> bereits </w:t>
      </w:r>
      <w:r w:rsidR="003A4FC8">
        <w:rPr>
          <w:rFonts w:cs="Arial"/>
          <w:szCs w:val="24"/>
        </w:rPr>
        <w:t>existierende, voneinander</w:t>
      </w:r>
      <w:r>
        <w:rPr>
          <w:rFonts w:cs="Arial"/>
          <w:szCs w:val="24"/>
        </w:rPr>
        <w:t xml:space="preserve"> autark agierende Userinterfaces, welche in einem gemeinsamen Git</w:t>
      </w:r>
      <w:r w:rsidR="00E06EAB">
        <w:rPr>
          <w:rFonts w:cs="Arial"/>
          <w:szCs w:val="24"/>
        </w:rPr>
        <w:t>Hub</w:t>
      </w:r>
      <w:r>
        <w:rPr>
          <w:rFonts w:cs="Arial"/>
          <w:szCs w:val="24"/>
        </w:rPr>
        <w:t xml:space="preserve"> Repository liegen. Aufgrund </w:t>
      </w:r>
      <w:r w:rsidR="00D626C7">
        <w:rPr>
          <w:rFonts w:cs="Arial"/>
          <w:szCs w:val="24"/>
        </w:rPr>
        <w:t>des Sourcecode Umfangs dieser drei Userinterfaces, ihrer Kopplung und ihrer monolithischen Sof</w:t>
      </w:r>
      <w:r w:rsidR="00E06EAB">
        <w:rPr>
          <w:rFonts w:cs="Arial"/>
          <w:szCs w:val="24"/>
        </w:rPr>
        <w:t>t</w:t>
      </w:r>
      <w:r w:rsidR="00D626C7">
        <w:rPr>
          <w:rFonts w:cs="Arial"/>
          <w:szCs w:val="24"/>
        </w:rPr>
        <w:t xml:space="preserve">warestruktur, sollen sich stark ähnelnde Komponenten dieser zentralisiert werden, sodass eine Reduktion von Sourcecode sowie eine einheitliche User Experience erzielt werden kann. Zur Kategorisierung der einzelnen Komponenten soll das Atomic Design Pattern angewendet werden, um eine klar definierte Reihenfolge der zu </w:t>
      </w:r>
      <w:r w:rsidR="00E06EAB">
        <w:rPr>
          <w:rFonts w:cs="Arial"/>
          <w:szCs w:val="24"/>
        </w:rPr>
        <w:t>Zentralisierten</w:t>
      </w:r>
      <w:r w:rsidR="00D626C7">
        <w:rPr>
          <w:rFonts w:cs="Arial"/>
          <w:szCs w:val="24"/>
        </w:rPr>
        <w:t xml:space="preserve"> Komponenten aufstellen zu können. </w:t>
      </w:r>
      <w:r w:rsidR="003A4FC8">
        <w:rPr>
          <w:rFonts w:cs="Arial"/>
          <w:szCs w:val="24"/>
        </w:rPr>
        <w:t xml:space="preserve">Ohne diese festgelegte Reihenfolge der Zentralisierung kann es zu sogenannten </w:t>
      </w:r>
      <w:proofErr w:type="spellStart"/>
      <w:r w:rsidR="003A4FC8">
        <w:rPr>
          <w:rFonts w:cs="Arial"/>
          <w:szCs w:val="24"/>
        </w:rPr>
        <w:t>Crossimports</w:t>
      </w:r>
      <w:proofErr w:type="spellEnd"/>
      <w:r w:rsidR="003A4FC8">
        <w:rPr>
          <w:rFonts w:cs="Arial"/>
          <w:szCs w:val="24"/>
        </w:rPr>
        <w:t xml:space="preserve"> kommen, welche zu einer stark unübersichtlichen Softwarecodestruktur führt.</w:t>
      </w:r>
    </w:p>
    <w:p w14:paraId="3AF0650D" w14:textId="0836EDCA" w:rsidR="00D626C7" w:rsidRDefault="00D626C7" w:rsidP="00242912">
      <w:pPr>
        <w:rPr>
          <w:rFonts w:cs="Arial"/>
          <w:szCs w:val="24"/>
        </w:rPr>
      </w:pPr>
      <w:r>
        <w:rPr>
          <w:rFonts w:cs="Arial"/>
          <w:szCs w:val="24"/>
        </w:rPr>
        <w:t xml:space="preserve">Da die Userinterfaces auf dem Framework Angular und der Programmiersprache </w:t>
      </w:r>
      <w:r w:rsidR="00E06EAB">
        <w:rPr>
          <w:rFonts w:cs="Arial"/>
          <w:szCs w:val="24"/>
        </w:rPr>
        <w:t>Typescript</w:t>
      </w:r>
      <w:r>
        <w:rPr>
          <w:rFonts w:cs="Arial"/>
          <w:szCs w:val="24"/>
        </w:rPr>
        <w:t xml:space="preserve"> basieren, soll der technologische Fokus auf diese</w:t>
      </w:r>
      <w:r w:rsidR="003A4FC8">
        <w:rPr>
          <w:rFonts w:cs="Arial"/>
          <w:szCs w:val="24"/>
        </w:rPr>
        <w:t xml:space="preserve"> beiden Technologien</w:t>
      </w:r>
      <w:r>
        <w:rPr>
          <w:rFonts w:cs="Arial"/>
          <w:szCs w:val="24"/>
        </w:rPr>
        <w:t xml:space="preserve"> gelegt werden. Die Module erfordern nicht nur eine </w:t>
      </w:r>
      <w:r w:rsidR="00E06EAB">
        <w:rPr>
          <w:rFonts w:cs="Arial"/>
          <w:szCs w:val="24"/>
        </w:rPr>
        <w:t>Separierung</w:t>
      </w:r>
      <w:r>
        <w:rPr>
          <w:rFonts w:cs="Arial"/>
          <w:szCs w:val="24"/>
        </w:rPr>
        <w:t xml:space="preserve"> im Code, sondern auch auf der Ebene der Source Code Verwaltung. Hier gilt es ein zentrales Repository bereitzustellen, aus dem die Komponenten konsumiert werden. Mit dieser Erweiterung muss außerdem ein</w:t>
      </w:r>
      <w:r w:rsidR="00E06EAB">
        <w:rPr>
          <w:rFonts w:cs="Arial"/>
          <w:szCs w:val="24"/>
        </w:rPr>
        <w:t>e Integration der Separierung in den Build-Workflow des Endsystems durchgeführt werden.</w:t>
      </w:r>
    </w:p>
    <w:p w14:paraId="20C97B0F" w14:textId="0F42CC82" w:rsidR="00DE284F" w:rsidRPr="000F51E9" w:rsidRDefault="00E06EAB" w:rsidP="00C25C8E">
      <w:pPr>
        <w:rPr>
          <w:rFonts w:cs="Arial"/>
          <w:szCs w:val="24"/>
        </w:rPr>
      </w:pPr>
      <w:r>
        <w:rPr>
          <w:rFonts w:cs="Arial"/>
          <w:szCs w:val="24"/>
        </w:rPr>
        <w:t>Die relevanten Komponenten werden konkret angepasst, modularisiert und zentralisiert.</w:t>
      </w:r>
    </w:p>
    <w:p w14:paraId="6F1F9E01" w14:textId="2AFD6C7F" w:rsidR="00DE284F" w:rsidRPr="000F51E9" w:rsidRDefault="00DE284F" w:rsidP="00C25C8E">
      <w:pPr>
        <w:rPr>
          <w:rFonts w:cs="Arial"/>
          <w:szCs w:val="24"/>
        </w:rPr>
      </w:pPr>
    </w:p>
    <w:p w14:paraId="34888EA8" w14:textId="75D59334" w:rsidR="00DE284F" w:rsidRPr="000F51E9" w:rsidRDefault="00DE284F" w:rsidP="00C25C8E">
      <w:pPr>
        <w:rPr>
          <w:rFonts w:cs="Arial"/>
          <w:szCs w:val="24"/>
        </w:rPr>
      </w:pPr>
    </w:p>
    <w:p w14:paraId="1D7D195E" w14:textId="6342FF24" w:rsidR="00DE284F" w:rsidRPr="000F51E9" w:rsidRDefault="00DE284F" w:rsidP="00C25C8E">
      <w:pPr>
        <w:rPr>
          <w:rFonts w:cs="Arial"/>
          <w:szCs w:val="24"/>
        </w:rPr>
      </w:pPr>
    </w:p>
    <w:p w14:paraId="1C42F9AC" w14:textId="5070FD0C" w:rsidR="00DE284F" w:rsidRPr="000F51E9" w:rsidRDefault="00DE284F" w:rsidP="00C25C8E">
      <w:pPr>
        <w:rPr>
          <w:rFonts w:cs="Arial"/>
          <w:szCs w:val="24"/>
        </w:rPr>
      </w:pPr>
    </w:p>
    <w:p w14:paraId="45B45C57" w14:textId="33474807" w:rsidR="00345D92" w:rsidRDefault="00345D92" w:rsidP="00C25C8E">
      <w:pPr>
        <w:rPr>
          <w:rFonts w:cs="Arial"/>
          <w:szCs w:val="24"/>
        </w:rPr>
      </w:pPr>
    </w:p>
    <w:p w14:paraId="4DE53FC2" w14:textId="6ECBE62B" w:rsidR="00345D92" w:rsidRDefault="00345D92" w:rsidP="00C25C8E">
      <w:pPr>
        <w:rPr>
          <w:rFonts w:cs="Arial"/>
          <w:szCs w:val="24"/>
        </w:rPr>
      </w:pPr>
    </w:p>
    <w:p w14:paraId="3445D22A" w14:textId="01B7CDAA" w:rsidR="00F1615C" w:rsidRPr="000F51E9" w:rsidRDefault="00345D92" w:rsidP="00637D7F">
      <w:pPr>
        <w:rPr>
          <w:rFonts w:cs="Arial"/>
          <w:szCs w:val="24"/>
        </w:rPr>
      </w:pPr>
      <w:r>
        <w:rPr>
          <w:rFonts w:cs="Arial"/>
          <w:szCs w:val="24"/>
        </w:rPr>
        <w:br w:type="page"/>
      </w:r>
    </w:p>
    <w:p w14:paraId="12DA377D" w14:textId="1ECC577E" w:rsidR="00470E61" w:rsidRDefault="00CD2B47" w:rsidP="00470E61">
      <w:pPr>
        <w:pStyle w:val="berschrift1"/>
      </w:pPr>
      <w:bookmarkStart w:id="15" w:name="_Toc69992594"/>
      <w:bookmarkStart w:id="16" w:name="_Toc72742768"/>
      <w:bookmarkStart w:id="17" w:name="_Toc72748492"/>
      <w:r>
        <w:lastRenderedPageBreak/>
        <w:t xml:space="preserve">2 </w:t>
      </w:r>
      <w:r w:rsidR="000D15DF">
        <w:t>Verknüpfung zu Vorlesungsinhalten</w:t>
      </w:r>
      <w:bookmarkEnd w:id="17"/>
    </w:p>
    <w:p w14:paraId="5710353B" w14:textId="23D6FFFD" w:rsidR="00470E61" w:rsidRDefault="00470E61" w:rsidP="00470E61"/>
    <w:p w14:paraId="703C5489" w14:textId="429FA70E" w:rsidR="00470E61" w:rsidRPr="00470E61" w:rsidRDefault="00470E61" w:rsidP="00470E61">
      <w:r>
        <w:t xml:space="preserve">Das Zentralisieren und Modularisieren von Angular Komponenten ist direkt nicht mit den Vorlesungsinhalten verknüpfbar, eher die einzelnen Vorgänge für sich. </w:t>
      </w:r>
      <w:r>
        <w:br/>
        <w:t xml:space="preserve">Ein wichtiger Bestandteil dieses Prozesses ist die Programmierung und korrekte Strukturierung von Softwarecode, welches in den Praxissemestern A und B in den Fächern </w:t>
      </w:r>
      <w:r w:rsidRPr="00470E61">
        <w:rPr>
          <w:rStyle w:val="CommandsZchn"/>
        </w:rPr>
        <w:t>Programmieren in C</w:t>
      </w:r>
      <w:r>
        <w:t xml:space="preserve"> und </w:t>
      </w:r>
      <w:r w:rsidRPr="00470E61">
        <w:rPr>
          <w:rStyle w:val="CommandsZchn"/>
        </w:rPr>
        <w:t>Programmieren in Java</w:t>
      </w:r>
      <w:r>
        <w:t xml:space="preserve"> stark vermittelt wurden. Auch die Frontendentwicklung spielt in dieser Projektarbeit eine große Rolle, welche sehr gut verknüpfbar mit den Inhalten der Vorlesung </w:t>
      </w:r>
      <w:r w:rsidRPr="00470E61">
        <w:rPr>
          <w:rStyle w:val="CommandsZchn"/>
        </w:rPr>
        <w:t>Webengineering</w:t>
      </w:r>
      <w:r>
        <w:t xml:space="preserve"> ist.</w:t>
      </w:r>
      <w:r>
        <w:br/>
        <w:t xml:space="preserve">Aber nicht nur das Arbeiten an Softwarecode, sondern auch das Arbeiten in einem schon bestehenden Team und das Mitwirken im Scrum-Prozess sowie das Teilhaben an praktischen Projektmanagement-Prozessen, lässt sich zweifelsohne mit den Inhalten der Vorlesung </w:t>
      </w:r>
      <w:r w:rsidRPr="00470E61">
        <w:rPr>
          <w:rStyle w:val="CommandsZchn"/>
        </w:rPr>
        <w:t>Projektmanagement</w:t>
      </w:r>
      <w:r>
        <w:t xml:space="preserve"> in den Semestern A und B verknüpfen.</w:t>
      </w:r>
    </w:p>
    <w:p w14:paraId="264CB442" w14:textId="119A6FBF" w:rsidR="000D15DF" w:rsidRDefault="000D15DF" w:rsidP="00637D7F">
      <w:pPr>
        <w:pStyle w:val="berschrift1"/>
      </w:pPr>
    </w:p>
    <w:p w14:paraId="6CBDBDC3" w14:textId="4625D7B4" w:rsidR="00470E61" w:rsidRDefault="00470E61" w:rsidP="00470E61"/>
    <w:p w14:paraId="34D0E397" w14:textId="4CB7F178" w:rsidR="00470E61" w:rsidRDefault="00470E61" w:rsidP="00470E61"/>
    <w:p w14:paraId="47B76BB9" w14:textId="62AC7DF5" w:rsidR="00470E61" w:rsidRDefault="00470E61" w:rsidP="00470E61"/>
    <w:p w14:paraId="0E691379" w14:textId="701CB8E9" w:rsidR="00470E61" w:rsidRPr="00470E61" w:rsidRDefault="00470E61" w:rsidP="00470E61"/>
    <w:p w14:paraId="18EEA614" w14:textId="1666023E" w:rsidR="00470E61" w:rsidRPr="00470E61" w:rsidRDefault="00470E61" w:rsidP="00470E61"/>
    <w:p w14:paraId="6270C81B" w14:textId="1BB9ADDF" w:rsidR="00470E61" w:rsidRPr="00470E61" w:rsidRDefault="00470E61" w:rsidP="00470E61"/>
    <w:p w14:paraId="3D4FF35E" w14:textId="3F382F32" w:rsidR="00470E61" w:rsidRPr="00470E61" w:rsidRDefault="00470E61" w:rsidP="00470E61"/>
    <w:p w14:paraId="69776708" w14:textId="24B87DE4" w:rsidR="00470E61" w:rsidRPr="00470E61" w:rsidRDefault="00470E61" w:rsidP="00470E61"/>
    <w:p w14:paraId="54C26174" w14:textId="40217FE0" w:rsidR="00470E61" w:rsidRPr="00470E61" w:rsidRDefault="00470E61" w:rsidP="00470E61"/>
    <w:p w14:paraId="60337AF5" w14:textId="3200E6E4" w:rsidR="00470E61" w:rsidRPr="00470E61" w:rsidRDefault="00470E61" w:rsidP="00470E61"/>
    <w:p w14:paraId="67A68328" w14:textId="7A02768F" w:rsidR="00470E61" w:rsidRPr="00470E61" w:rsidRDefault="00470E61" w:rsidP="00470E61"/>
    <w:p w14:paraId="4B8B54C5" w14:textId="3B3FD71E" w:rsidR="00470E61" w:rsidRDefault="00470E61" w:rsidP="00470E61"/>
    <w:p w14:paraId="1B2C73AA" w14:textId="135E0B77" w:rsidR="00470E61" w:rsidRDefault="00470E61">
      <w:pPr>
        <w:spacing w:line="259" w:lineRule="auto"/>
        <w:jc w:val="left"/>
      </w:pPr>
      <w:r>
        <w:br w:type="page"/>
      </w:r>
    </w:p>
    <w:p w14:paraId="59E53326" w14:textId="1CFC2F06" w:rsidR="00637D7F" w:rsidRDefault="00CD2B47" w:rsidP="00637D7F">
      <w:pPr>
        <w:pStyle w:val="berschrift1"/>
      </w:pPr>
      <w:bookmarkStart w:id="18" w:name="_Toc72748493"/>
      <w:r>
        <w:lastRenderedPageBreak/>
        <w:t>3</w:t>
      </w:r>
      <w:r w:rsidR="00637D7F">
        <w:t xml:space="preserve"> Vor- und Nachteile einer Zentralisierung</w:t>
      </w:r>
      <w:bookmarkEnd w:id="16"/>
      <w:bookmarkEnd w:id="18"/>
    </w:p>
    <w:p w14:paraId="700F387B" w14:textId="77777777" w:rsidR="00637D7F" w:rsidRPr="00637D7F" w:rsidRDefault="00637D7F" w:rsidP="00637D7F"/>
    <w:p w14:paraId="552EEF37" w14:textId="79ED7BCA" w:rsidR="00637D7F" w:rsidRPr="000F51E9" w:rsidRDefault="00F75AB8" w:rsidP="00637D7F">
      <w:pPr>
        <w:rPr>
          <w:rFonts w:cs="Arial"/>
          <w:szCs w:val="24"/>
        </w:rPr>
      </w:pPr>
      <w:r>
        <w:rPr>
          <w:rFonts w:cs="Arial"/>
          <w:noProof/>
          <w:szCs w:val="24"/>
        </w:rPr>
        <mc:AlternateContent>
          <mc:Choice Requires="wpg">
            <w:drawing>
              <wp:anchor distT="0" distB="0" distL="114300" distR="114300" simplePos="0" relativeHeight="251645952" behindDoc="0" locked="0" layoutInCell="1" allowOverlap="1" wp14:anchorId="26B2FA95" wp14:editId="121F62CD">
                <wp:simplePos x="0" y="0"/>
                <wp:positionH relativeFrom="column">
                  <wp:posOffset>-1298</wp:posOffset>
                </wp:positionH>
                <wp:positionV relativeFrom="paragraph">
                  <wp:posOffset>2177967</wp:posOffset>
                </wp:positionV>
                <wp:extent cx="2641932" cy="2536466"/>
                <wp:effectExtent l="0" t="0" r="6350" b="0"/>
                <wp:wrapSquare wrapText="bothSides"/>
                <wp:docPr id="32" name="Gruppieren 32"/>
                <wp:cNvGraphicFramePr/>
                <a:graphic xmlns:a="http://schemas.openxmlformats.org/drawingml/2006/main">
                  <a:graphicData uri="http://schemas.microsoft.com/office/word/2010/wordprocessingGroup">
                    <wpg:wgp>
                      <wpg:cNvGrpSpPr/>
                      <wpg:grpSpPr>
                        <a:xfrm>
                          <a:off x="0" y="0"/>
                          <a:ext cx="2641932" cy="2536466"/>
                          <a:chOff x="0" y="0"/>
                          <a:chExt cx="2641932" cy="2536466"/>
                        </a:xfrm>
                      </wpg:grpSpPr>
                      <pic:pic xmlns:pic="http://schemas.openxmlformats.org/drawingml/2006/picture">
                        <pic:nvPicPr>
                          <pic:cNvPr id="2" name="Grafik 2"/>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7952" y="0"/>
                            <a:ext cx="2633980" cy="2048510"/>
                          </a:xfrm>
                          <a:prstGeom prst="rect">
                            <a:avLst/>
                          </a:prstGeom>
                          <a:noFill/>
                          <a:ln>
                            <a:noFill/>
                          </a:ln>
                        </pic:spPr>
                      </pic:pic>
                      <wps:wsp>
                        <wps:cNvPr id="5" name="Textfeld 5"/>
                        <wps:cNvSpPr txBox="1"/>
                        <wps:spPr>
                          <a:xfrm>
                            <a:off x="0" y="2313830"/>
                            <a:ext cx="2633980" cy="222636"/>
                          </a:xfrm>
                          <a:prstGeom prst="rect">
                            <a:avLst/>
                          </a:prstGeom>
                          <a:solidFill>
                            <a:prstClr val="white"/>
                          </a:solidFill>
                          <a:ln>
                            <a:noFill/>
                          </a:ln>
                        </wps:spPr>
                        <wps:txbx>
                          <w:txbxContent>
                            <w:p w14:paraId="61C17193" w14:textId="05B497F8" w:rsidR="000F24A7" w:rsidRPr="006064CB" w:rsidRDefault="000F24A7" w:rsidP="00637D7F">
                              <w:pPr>
                                <w:pStyle w:val="Beschriftung"/>
                                <w:rPr>
                                  <w:noProof/>
                                </w:rPr>
                              </w:pPr>
                              <w:r>
                                <w:t xml:space="preserve">Abbildung </w:t>
                              </w:r>
                              <w:r>
                                <w:fldChar w:fldCharType="begin"/>
                              </w:r>
                              <w:r>
                                <w:instrText xml:space="preserve"> SEQ Abbildung \* ARABIC </w:instrText>
                              </w:r>
                              <w:r>
                                <w:fldChar w:fldCharType="separate"/>
                              </w:r>
                              <w:r w:rsidR="009F19D2">
                                <w:rPr>
                                  <w:noProof/>
                                </w:rPr>
                                <w:t>1</w:t>
                              </w:r>
                              <w:r>
                                <w:rPr>
                                  <w:noProof/>
                                </w:rPr>
                                <w:fldChar w:fldCharType="end"/>
                              </w:r>
                              <w:r>
                                <w:t>: Visualisierung der Zentralisieru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6B2FA95" id="Gruppieren 32" o:spid="_x0000_s1034" style="position:absolute;left:0;text-align:left;margin-left:-.1pt;margin-top:171.5pt;width:208.05pt;height:199.7pt;z-index:251645952" coordsize="26419,253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 o:spid="_x0000_s1035" type="#_x0000_t75" style="position:absolute;left:79;width:26340;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">
                  <v:imagedata r:id="rId10" o:title=""/>
                </v:shape>
                <v:shape id="Textfeld 5" o:spid="_x0000_s1036" type="#_x0000_t202" style="position:absolute;top:23138;width:26339;height:2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14:paraId="61C17193" w14:textId="05B497F8" w:rsidR="000F24A7" w:rsidRPr="006064CB" w:rsidRDefault="000F24A7" w:rsidP="00637D7F">
                        <w:pPr>
                          <w:pStyle w:val="Beschriftung"/>
                          <w:rPr>
                            <w:noProof/>
                          </w:rPr>
                        </w:pPr>
                        <w:r>
                          <w:t xml:space="preserve">Abbildung </w:t>
                        </w:r>
                        <w:r>
                          <w:fldChar w:fldCharType="begin"/>
                        </w:r>
                        <w:r>
                          <w:instrText xml:space="preserve"> SEQ Abbildung \* ARABIC </w:instrText>
                        </w:r>
                        <w:r>
                          <w:fldChar w:fldCharType="separate"/>
                        </w:r>
                        <w:r w:rsidR="009F19D2">
                          <w:rPr>
                            <w:noProof/>
                          </w:rPr>
                          <w:t>1</w:t>
                        </w:r>
                        <w:r>
                          <w:rPr>
                            <w:noProof/>
                          </w:rPr>
                          <w:fldChar w:fldCharType="end"/>
                        </w:r>
                        <w:r>
                          <w:t>: Visualisierung der Zentralisierung</w:t>
                        </w:r>
                      </w:p>
                    </w:txbxContent>
                  </v:textbox>
                </v:shape>
                <w10:wrap type="square"/>
              </v:group>
            </w:pict>
          </mc:Fallback>
        </mc:AlternateContent>
      </w:r>
      <w:r w:rsidR="00637D7F" w:rsidRPr="000F51E9">
        <w:rPr>
          <w:rFonts w:cs="Arial"/>
          <w:szCs w:val="24"/>
        </w:rPr>
        <w:t>Die Zentralisierung von Softwarecode bringt eine Menge Vorteile mit sich. Nicht nur die Möglichkeit, gleiche Funktionalität bei weniger Sourcecode beizubehalten, sondern kann durch diese auch über mehrere Userinterfaces hinweg ein einheitlicher Style eingehalten und so eine einheitliche User Experience gewahrt werden. Außerdem ist man in der Lage Änderungen in einer einzelnen Komponente vorzunehmen, welche sich direkt auf alle Userinterfaces auswirken, welche diese Komponente eingebunden haben. Mit dieser Vorgehensweise, kann man sich von der Monolithischen Struktur eines Softwarecodes hervorragend distanzieren.</w:t>
      </w:r>
    </w:p>
    <w:p w14:paraId="049BF085" w14:textId="13AB5942" w:rsidR="00637D7F" w:rsidRPr="000F51E9" w:rsidRDefault="00637D7F" w:rsidP="00637D7F">
      <w:pPr>
        <w:rPr>
          <w:rFonts w:cs="Arial"/>
          <w:szCs w:val="24"/>
        </w:rPr>
      </w:pPr>
    </w:p>
    <w:p w14:paraId="6D66C221" w14:textId="77777777" w:rsidR="00637D7F" w:rsidRPr="000F51E9" w:rsidRDefault="00637D7F" w:rsidP="00637D7F">
      <w:pPr>
        <w:rPr>
          <w:rFonts w:cs="Arial"/>
          <w:szCs w:val="24"/>
        </w:rPr>
      </w:pPr>
    </w:p>
    <w:p w14:paraId="1A326573" w14:textId="77777777" w:rsidR="00637D7F" w:rsidRPr="000F51E9" w:rsidRDefault="00637D7F" w:rsidP="00637D7F">
      <w:pPr>
        <w:rPr>
          <w:rFonts w:cs="Arial"/>
          <w:szCs w:val="24"/>
        </w:rPr>
      </w:pPr>
    </w:p>
    <w:p w14:paraId="1A6AB131" w14:textId="77777777" w:rsidR="00637D7F" w:rsidRPr="000F51E9" w:rsidRDefault="00637D7F" w:rsidP="00637D7F">
      <w:pPr>
        <w:rPr>
          <w:rFonts w:cs="Arial"/>
          <w:szCs w:val="24"/>
        </w:rPr>
      </w:pPr>
    </w:p>
    <w:p w14:paraId="0A1C5210" w14:textId="77777777" w:rsidR="00637D7F" w:rsidRDefault="00637D7F" w:rsidP="00637D7F">
      <w:pPr>
        <w:rPr>
          <w:rFonts w:cs="Arial"/>
          <w:szCs w:val="24"/>
        </w:rPr>
      </w:pPr>
    </w:p>
    <w:p w14:paraId="7B84D832" w14:textId="77777777" w:rsidR="00637D7F" w:rsidRDefault="00637D7F" w:rsidP="00637D7F">
      <w:pPr>
        <w:rPr>
          <w:rFonts w:cs="Arial"/>
          <w:szCs w:val="24"/>
        </w:rPr>
      </w:pPr>
    </w:p>
    <w:p w14:paraId="3266F2B2" w14:textId="14A1659A" w:rsidR="00637D7F" w:rsidRPr="000F51E9" w:rsidRDefault="00637D7F" w:rsidP="00637D7F">
      <w:pPr>
        <w:rPr>
          <w:rFonts w:cs="Arial"/>
          <w:szCs w:val="24"/>
        </w:rPr>
      </w:pPr>
    </w:p>
    <w:p w14:paraId="38F4EC8E" w14:textId="0830FD6E" w:rsidR="00637D7F" w:rsidRDefault="00637D7F" w:rsidP="00637D7F">
      <w:pPr>
        <w:rPr>
          <w:rFonts w:cs="Arial"/>
          <w:szCs w:val="24"/>
        </w:rPr>
      </w:pPr>
      <w:r w:rsidRPr="000F51E9">
        <w:rPr>
          <w:rFonts w:cs="Arial"/>
          <w:szCs w:val="24"/>
        </w:rPr>
        <w:t>Das Auslagern von Softwarecode kann aber auch ein Nachteil sein. So schön es klingt, dass nur eine Änderung in einer zentralisierten Komponente vorgenommen werden muss und dies sich auf alle Userinterfaces auswirkt, genauso gefährlich ist dies auch. Durch eine kleine Änderung in einer Datei können unzählige Fehler auftreten.</w:t>
      </w:r>
      <w:r w:rsidRPr="000F51E9">
        <w:rPr>
          <w:rFonts w:cs="Arial"/>
          <w:szCs w:val="24"/>
        </w:rPr>
        <w:br/>
        <w:t xml:space="preserve">Weitere stark überwiegende Nachteile birgt die Zentralisierung </w:t>
      </w:r>
      <w:r w:rsidR="003A4FC8">
        <w:rPr>
          <w:rFonts w:cs="Arial"/>
          <w:szCs w:val="24"/>
        </w:rPr>
        <w:t xml:space="preserve">jedoch </w:t>
      </w:r>
      <w:r w:rsidRPr="000F51E9">
        <w:rPr>
          <w:rFonts w:cs="Arial"/>
          <w:szCs w:val="24"/>
        </w:rPr>
        <w:t>nicht. Hat man einmal die richtigen Tools, wie hier GitHub, Angular, Typescript, bereits existierende Userinterfaces und ein Buildsystem, so steht der Zentralisierung nichts mehr im Weg</w:t>
      </w:r>
      <w:r>
        <w:rPr>
          <w:rFonts w:cs="Arial"/>
          <w:szCs w:val="24"/>
        </w:rPr>
        <w:t>.</w:t>
      </w:r>
    </w:p>
    <w:p w14:paraId="24E9FC2B" w14:textId="77777777" w:rsidR="00637D7F" w:rsidRDefault="00637D7F" w:rsidP="00C25C8E">
      <w:pPr>
        <w:pStyle w:val="berschrift2"/>
        <w:rPr>
          <w:rFonts w:cs="Arial"/>
          <w:sz w:val="24"/>
          <w:szCs w:val="24"/>
        </w:rPr>
      </w:pPr>
    </w:p>
    <w:p w14:paraId="0C47E414" w14:textId="77777777" w:rsidR="00637D7F" w:rsidRDefault="00637D7F" w:rsidP="00C25C8E">
      <w:pPr>
        <w:pStyle w:val="berschrift2"/>
        <w:rPr>
          <w:rFonts w:cs="Arial"/>
          <w:sz w:val="24"/>
          <w:szCs w:val="24"/>
        </w:rPr>
      </w:pPr>
    </w:p>
    <w:p w14:paraId="240B54D0" w14:textId="3EA1F881" w:rsidR="00637D7F" w:rsidRDefault="00637D7F" w:rsidP="00C25C8E">
      <w:pPr>
        <w:pStyle w:val="berschrift2"/>
        <w:rPr>
          <w:rFonts w:cs="Arial"/>
          <w:sz w:val="24"/>
          <w:szCs w:val="24"/>
        </w:rPr>
      </w:pPr>
    </w:p>
    <w:p w14:paraId="3C70FB2C" w14:textId="5560A671" w:rsidR="00637D7F" w:rsidRDefault="00637D7F" w:rsidP="00637D7F"/>
    <w:p w14:paraId="77DE269F" w14:textId="768EAE8B" w:rsidR="00637D7F" w:rsidRDefault="00CD2B47" w:rsidP="00637D7F">
      <w:pPr>
        <w:pStyle w:val="berschrift1"/>
      </w:pPr>
      <w:bookmarkStart w:id="19" w:name="_Toc72742769"/>
      <w:bookmarkStart w:id="20" w:name="_Toc72748494"/>
      <w:r>
        <w:lastRenderedPageBreak/>
        <w:t>4</w:t>
      </w:r>
      <w:r w:rsidR="00637D7F">
        <w:t xml:space="preserve"> Grundlagen, Stand der Technik</w:t>
      </w:r>
      <w:bookmarkEnd w:id="19"/>
      <w:bookmarkEnd w:id="20"/>
    </w:p>
    <w:p w14:paraId="3FB47BA7" w14:textId="77777777" w:rsidR="00637D7F" w:rsidRPr="00637D7F" w:rsidRDefault="00637D7F" w:rsidP="00637D7F"/>
    <w:p w14:paraId="3CDDD75A" w14:textId="39C54E04" w:rsidR="00F1615C" w:rsidRPr="00F13E56" w:rsidRDefault="00CD2B47" w:rsidP="00F13E56">
      <w:pPr>
        <w:pStyle w:val="berschrift2"/>
      </w:pPr>
      <w:bookmarkStart w:id="21" w:name="_Toc72742770"/>
      <w:bookmarkStart w:id="22" w:name="_Toc72748495"/>
      <w:r>
        <w:t>4</w:t>
      </w:r>
      <w:r w:rsidR="00F13E56" w:rsidRPr="00F13E56">
        <w:t>.1</w:t>
      </w:r>
      <w:r w:rsidR="00F1615C" w:rsidRPr="00F13E56">
        <w:t xml:space="preserve"> Atomic Design Pattern</w:t>
      </w:r>
      <w:bookmarkEnd w:id="15"/>
      <w:bookmarkEnd w:id="21"/>
      <w:bookmarkEnd w:id="22"/>
    </w:p>
    <w:p w14:paraId="6BF686C6" w14:textId="6B9D4DFE" w:rsidR="00F1615C" w:rsidRPr="000F51E9" w:rsidRDefault="00F1615C" w:rsidP="00C25C8E">
      <w:pPr>
        <w:rPr>
          <w:rFonts w:cs="Arial"/>
          <w:szCs w:val="24"/>
        </w:rPr>
      </w:pPr>
    </w:p>
    <w:p w14:paraId="0CC5F10D" w14:textId="2FE5FC31" w:rsidR="00F1615C" w:rsidRPr="000F51E9" w:rsidRDefault="00754050" w:rsidP="00C25C8E">
      <w:pPr>
        <w:rPr>
          <w:rFonts w:cs="Arial"/>
          <w:szCs w:val="24"/>
        </w:rPr>
      </w:pPr>
      <w:r w:rsidRPr="000F51E9">
        <w:rPr>
          <w:rFonts w:cs="Arial"/>
          <w:szCs w:val="24"/>
        </w:rPr>
        <w:t>Das Atomic Design Pattern nach Brad Frost, beschreibt die Zerlegung von komplexem Softwarecode in kleine, für jeden Softwareengineer nachvollziehbare Elemente. So wird aus einem enormen Code für ein Userinterface ein deutlich schlankerer, welche</w:t>
      </w:r>
      <w:r w:rsidR="001225F6">
        <w:rPr>
          <w:rFonts w:cs="Arial"/>
          <w:szCs w:val="24"/>
        </w:rPr>
        <w:t>r</w:t>
      </w:r>
      <w:r w:rsidRPr="000F51E9">
        <w:rPr>
          <w:rFonts w:cs="Arial"/>
          <w:szCs w:val="24"/>
        </w:rPr>
        <w:t xml:space="preserve"> einzelne Komponenten aufruft. Diese wiederrum können auch wieder zerlegt werden. </w:t>
      </w:r>
    </w:p>
    <w:p w14:paraId="1982669F" w14:textId="4D316EDF" w:rsidR="00754050" w:rsidRPr="000F51E9" w:rsidRDefault="00754050" w:rsidP="00C25C8E">
      <w:pPr>
        <w:rPr>
          <w:rFonts w:cs="Arial"/>
          <w:szCs w:val="24"/>
        </w:rPr>
      </w:pPr>
      <w:r w:rsidRPr="000F51E9">
        <w:rPr>
          <w:rFonts w:cs="Arial"/>
          <w:szCs w:val="24"/>
        </w:rPr>
        <w:t xml:space="preserve">Das von Brad Frost entwickelte Pattern findet seinen Ursprung in der Chemie. </w:t>
      </w:r>
      <w:r w:rsidR="00AE72EE" w:rsidRPr="000F51E9">
        <w:rPr>
          <w:rFonts w:cs="Arial"/>
          <w:szCs w:val="24"/>
        </w:rPr>
        <w:t>Er</w:t>
      </w:r>
      <w:r w:rsidRPr="000F51E9">
        <w:rPr>
          <w:rFonts w:cs="Arial"/>
          <w:szCs w:val="24"/>
        </w:rPr>
        <w:t xml:space="preserve"> beschreibt die Hinführung und den Gedankengang, welcher zur Entwicklung dieses Design Patterns</w:t>
      </w:r>
      <w:r w:rsidR="001225F6">
        <w:rPr>
          <w:rFonts w:cs="Arial"/>
          <w:szCs w:val="24"/>
        </w:rPr>
        <w:t xml:space="preserve"> beitrugen</w:t>
      </w:r>
      <w:r w:rsidRPr="000F51E9">
        <w:rPr>
          <w:rFonts w:cs="Arial"/>
          <w:szCs w:val="24"/>
        </w:rPr>
        <w:t xml:space="preserve">, in seinem Buch „Atomic Design“, welches 2016 erschienen ist, </w:t>
      </w:r>
      <w:r w:rsidR="001225F6">
        <w:rPr>
          <w:rFonts w:cs="Arial"/>
          <w:szCs w:val="24"/>
        </w:rPr>
        <w:t>genauer</w:t>
      </w:r>
      <w:r w:rsidRPr="000F51E9">
        <w:rPr>
          <w:rFonts w:cs="Arial"/>
          <w:szCs w:val="24"/>
        </w:rPr>
        <w:t>.</w:t>
      </w:r>
      <w:r w:rsidR="00AE72EE" w:rsidRPr="000F51E9">
        <w:rPr>
          <w:rFonts w:cs="Arial"/>
          <w:szCs w:val="24"/>
        </w:rPr>
        <w:t xml:space="preserve"> Faszinierend ist aber nicht die Geschichte, sondern die Theorie sowie die Anwendung des Atomic Designs.</w:t>
      </w:r>
    </w:p>
    <w:p w14:paraId="6BC6CD0A" w14:textId="05E08CDC" w:rsidR="00AE72EE" w:rsidRPr="000F51E9" w:rsidRDefault="00AE72EE" w:rsidP="00C25C8E">
      <w:pPr>
        <w:rPr>
          <w:rFonts w:cs="Arial"/>
          <w:szCs w:val="24"/>
        </w:rPr>
      </w:pPr>
      <w:r w:rsidRPr="000F51E9">
        <w:rPr>
          <w:rFonts w:cs="Arial"/>
          <w:szCs w:val="24"/>
        </w:rPr>
        <w:t xml:space="preserve">Dieses Design unterteilt Softwarecode in fünf </w:t>
      </w:r>
      <w:r w:rsidR="00FD41BC" w:rsidRPr="000F51E9">
        <w:rPr>
          <w:rFonts w:cs="Arial"/>
          <w:szCs w:val="24"/>
        </w:rPr>
        <w:t>Kategorien</w:t>
      </w:r>
      <w:r w:rsidRPr="000F51E9">
        <w:rPr>
          <w:rFonts w:cs="Arial"/>
          <w:szCs w:val="24"/>
        </w:rPr>
        <w:t>, nämlich in:</w:t>
      </w:r>
    </w:p>
    <w:p w14:paraId="59DD6AD0" w14:textId="3BE60C38" w:rsidR="000006EA" w:rsidRPr="000F51E9" w:rsidRDefault="002C1ED4" w:rsidP="00C25C8E">
      <w:pPr>
        <w:rPr>
          <w:rFonts w:cs="Arial"/>
          <w:szCs w:val="24"/>
        </w:rPr>
      </w:pPr>
      <w:r>
        <w:rPr>
          <w:rFonts w:cs="Arial"/>
          <w:noProof/>
          <w:szCs w:val="24"/>
        </w:rPr>
        <mc:AlternateContent>
          <mc:Choice Requires="wpg">
            <w:drawing>
              <wp:anchor distT="0" distB="0" distL="114300" distR="114300" simplePos="0" relativeHeight="251802624" behindDoc="0" locked="0" layoutInCell="1" allowOverlap="1" wp14:anchorId="036F8309" wp14:editId="5D7C70C3">
                <wp:simplePos x="0" y="0"/>
                <wp:positionH relativeFrom="column">
                  <wp:posOffset>601459</wp:posOffset>
                </wp:positionH>
                <wp:positionV relativeFrom="paragraph">
                  <wp:posOffset>69442</wp:posOffset>
                </wp:positionV>
                <wp:extent cx="4605607" cy="1557646"/>
                <wp:effectExtent l="0" t="0" r="5080" b="5080"/>
                <wp:wrapSquare wrapText="bothSides"/>
                <wp:docPr id="148" name="Gruppieren 148"/>
                <wp:cNvGraphicFramePr/>
                <a:graphic xmlns:a="http://schemas.openxmlformats.org/drawingml/2006/main">
                  <a:graphicData uri="http://schemas.microsoft.com/office/word/2010/wordprocessingGroup">
                    <wpg:wgp>
                      <wpg:cNvGrpSpPr/>
                      <wpg:grpSpPr>
                        <a:xfrm>
                          <a:off x="0" y="0"/>
                          <a:ext cx="4605607" cy="1557646"/>
                          <a:chOff x="0" y="0"/>
                          <a:chExt cx="4605607" cy="1557646"/>
                        </a:xfrm>
                      </wpg:grpSpPr>
                      <wps:wsp>
                        <wps:cNvPr id="7" name="Textfeld 7"/>
                        <wps:cNvSpPr txBox="1"/>
                        <wps:spPr>
                          <a:xfrm>
                            <a:off x="593677" y="1398896"/>
                            <a:ext cx="4011930" cy="158750"/>
                          </a:xfrm>
                          <a:prstGeom prst="rect">
                            <a:avLst/>
                          </a:prstGeom>
                          <a:solidFill>
                            <a:prstClr val="white"/>
                          </a:solidFill>
                          <a:ln>
                            <a:noFill/>
                          </a:ln>
                        </wps:spPr>
                        <wps:txbx>
                          <w:txbxContent>
                            <w:p w14:paraId="6524E873" w14:textId="24CC111B" w:rsidR="000F24A7" w:rsidRPr="003265B8" w:rsidRDefault="000F24A7" w:rsidP="006161BA">
                              <w:pPr>
                                <w:pStyle w:val="Beschriftung"/>
                              </w:pPr>
                              <w:bookmarkStart w:id="23" w:name="_Toc69812859"/>
                              <w:bookmarkStart w:id="24" w:name="_Toc69812912"/>
                              <w:r>
                                <w:t xml:space="preserve">Abbildung </w:t>
                              </w:r>
                              <w:r>
                                <w:fldChar w:fldCharType="begin"/>
                              </w:r>
                              <w:r>
                                <w:instrText xml:space="preserve"> SEQ Abbildung \* ARABIC </w:instrText>
                              </w:r>
                              <w:r>
                                <w:fldChar w:fldCharType="separate"/>
                              </w:r>
                              <w:r w:rsidR="009F19D2">
                                <w:rPr>
                                  <w:noProof/>
                                </w:rPr>
                                <w:t>2</w:t>
                              </w:r>
                              <w:r>
                                <w:rPr>
                                  <w:noProof/>
                                </w:rPr>
                                <w:fldChar w:fldCharType="end"/>
                              </w:r>
                              <w:r>
                                <w:t>: Atomic Design Pattern</w:t>
                              </w:r>
                              <w:bookmarkEnd w:id="23"/>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47" name="Grafik 147"/>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58030" cy="1221740"/>
                          </a:xfrm>
                          <a:prstGeom prst="rect">
                            <a:avLst/>
                          </a:prstGeom>
                          <a:noFill/>
                          <a:ln>
                            <a:noFill/>
                          </a:ln>
                        </pic:spPr>
                      </pic:pic>
                    </wpg:wgp>
                  </a:graphicData>
                </a:graphic>
              </wp:anchor>
            </w:drawing>
          </mc:Choice>
          <mc:Fallback>
            <w:pict>
              <v:group w14:anchorId="036F8309" id="Gruppieren 148" o:spid="_x0000_s1037" style="position:absolute;left:0;text-align:left;margin-left:47.35pt;margin-top:5.45pt;width:362.65pt;height:122.65pt;z-index:251802624" coordsize="46056,15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">
                <v:shape id="Textfeld 7" o:spid="_x0000_s1038" type="#_x0000_t202" style="position:absolute;left:5936;top:13988;width:40120;height:1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14:paraId="6524E873" w14:textId="24CC111B" w:rsidR="000F24A7" w:rsidRPr="003265B8" w:rsidRDefault="000F24A7" w:rsidP="006161BA">
                        <w:pPr>
                          <w:pStyle w:val="Beschriftung"/>
                        </w:pPr>
                        <w:bookmarkStart w:id="25" w:name="_Toc69812859"/>
                        <w:bookmarkStart w:id="26" w:name="_Toc69812912"/>
                        <w:r>
                          <w:t xml:space="preserve">Abbildung </w:t>
                        </w:r>
                        <w:r>
                          <w:fldChar w:fldCharType="begin"/>
                        </w:r>
                        <w:r>
                          <w:instrText xml:space="preserve"> SEQ Abbildung \* ARABIC </w:instrText>
                        </w:r>
                        <w:r>
                          <w:fldChar w:fldCharType="separate"/>
                        </w:r>
                        <w:r w:rsidR="009F19D2">
                          <w:rPr>
                            <w:noProof/>
                          </w:rPr>
                          <w:t>2</w:t>
                        </w:r>
                        <w:r>
                          <w:rPr>
                            <w:noProof/>
                          </w:rPr>
                          <w:fldChar w:fldCharType="end"/>
                        </w:r>
                        <w:r>
                          <w:t>: Atomic Design Pattern</w:t>
                        </w:r>
                        <w:bookmarkEnd w:id="25"/>
                        <w:bookmarkEnd w:id="26"/>
                      </w:p>
                    </w:txbxContent>
                  </v:textbox>
                </v:shape>
                <v:shape id="Grafik 147" o:spid="_x0000_s1039" type="#_x0000_t75" style="position:absolute;width:45580;height:122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">
                  <v:imagedata r:id="rId12" o:title=""/>
                </v:shape>
                <w10:wrap type="square"/>
              </v:group>
            </w:pict>
          </mc:Fallback>
        </mc:AlternateContent>
      </w:r>
    </w:p>
    <w:p w14:paraId="4B20ED50" w14:textId="6A6A0553" w:rsidR="000006EA" w:rsidRPr="000F51E9" w:rsidRDefault="000006EA" w:rsidP="00C25C8E">
      <w:pPr>
        <w:rPr>
          <w:rFonts w:cs="Arial"/>
          <w:szCs w:val="24"/>
        </w:rPr>
      </w:pPr>
    </w:p>
    <w:p w14:paraId="4092F0B0" w14:textId="04A06084" w:rsidR="000006EA" w:rsidRPr="000F51E9" w:rsidRDefault="000006EA" w:rsidP="00C25C8E">
      <w:pPr>
        <w:rPr>
          <w:rFonts w:cs="Arial"/>
          <w:szCs w:val="24"/>
        </w:rPr>
      </w:pPr>
    </w:p>
    <w:p w14:paraId="07B13D04" w14:textId="77777777" w:rsidR="000006EA" w:rsidRPr="000F51E9" w:rsidRDefault="000006EA" w:rsidP="00C25C8E">
      <w:pPr>
        <w:rPr>
          <w:rFonts w:cs="Arial"/>
          <w:szCs w:val="24"/>
        </w:rPr>
      </w:pPr>
    </w:p>
    <w:p w14:paraId="5DB3140C" w14:textId="2C7E4615" w:rsidR="00AE72EE" w:rsidRPr="000F51E9" w:rsidRDefault="00AE72EE" w:rsidP="00C25C8E">
      <w:pPr>
        <w:rPr>
          <w:rFonts w:cs="Arial"/>
          <w:szCs w:val="24"/>
        </w:rPr>
      </w:pPr>
    </w:p>
    <w:p w14:paraId="5C2A0521" w14:textId="2C5F0993" w:rsidR="00727F07" w:rsidRPr="000F51E9" w:rsidRDefault="00F13E56" w:rsidP="00C25C8E">
      <w:pPr>
        <w:pStyle w:val="berschrift3"/>
        <w:rPr>
          <w:rFonts w:cs="Arial"/>
        </w:rPr>
      </w:pPr>
      <w:bookmarkStart w:id="27" w:name="_Toc69992595"/>
      <w:bookmarkStart w:id="28" w:name="_Toc72742771"/>
      <w:bookmarkStart w:id="29" w:name="_Toc72748496"/>
      <w:r>
        <w:rPr>
          <w:rFonts w:cs="Arial"/>
        </w:rPr>
        <w:t>3</w:t>
      </w:r>
      <w:r w:rsidR="00727F07" w:rsidRPr="000F51E9">
        <w:rPr>
          <w:rFonts w:cs="Arial"/>
        </w:rPr>
        <w:t>.1.1 Atome</w:t>
      </w:r>
      <w:bookmarkEnd w:id="27"/>
      <w:bookmarkEnd w:id="28"/>
      <w:bookmarkEnd w:id="29"/>
    </w:p>
    <w:p w14:paraId="205740BF" w14:textId="65B497A2" w:rsidR="00AE72EE" w:rsidRPr="000F51E9" w:rsidRDefault="00AE72EE" w:rsidP="00C25C8E">
      <w:pPr>
        <w:rPr>
          <w:rFonts w:cs="Arial"/>
          <w:szCs w:val="24"/>
        </w:rPr>
      </w:pPr>
      <w:r w:rsidRPr="000F51E9">
        <w:rPr>
          <w:rFonts w:cs="Arial"/>
          <w:szCs w:val="24"/>
        </w:rPr>
        <w:t xml:space="preserve">Selbstverständlich gibt es in der Chemie kleinere Einheiten als ein Atom, beispielsweise Neutronen oder Protonen. Das Atom aber, ist die kleinste funktionelle Einheit, und somit stellt es auch im Atomic Design, die kleinstmögliche Einheit da. </w:t>
      </w:r>
    </w:p>
    <w:p w14:paraId="490BC3DC" w14:textId="11859B62" w:rsidR="00053A1B" w:rsidRPr="000F51E9" w:rsidRDefault="000006EA" w:rsidP="00C25C8E">
      <w:pPr>
        <w:rPr>
          <w:rFonts w:cs="Arial"/>
          <w:szCs w:val="24"/>
        </w:rPr>
      </w:pPr>
      <w:r w:rsidRPr="000F51E9">
        <w:rPr>
          <w:rFonts w:cs="Arial"/>
          <w:szCs w:val="24"/>
        </w:rPr>
        <w:t>Ein Atom, nach Brad Frost, enthält</w:t>
      </w:r>
      <w:r w:rsidR="00C826BC" w:rsidRPr="000F51E9">
        <w:rPr>
          <w:rFonts w:cs="Arial"/>
          <w:szCs w:val="24"/>
        </w:rPr>
        <w:t xml:space="preserve"> grundlegende HTML </w:t>
      </w:r>
      <w:r w:rsidR="00942CF2" w:rsidRPr="000F51E9">
        <w:rPr>
          <w:rFonts w:cs="Arial"/>
          <w:szCs w:val="24"/>
        </w:rPr>
        <w:t>E</w:t>
      </w:r>
      <w:r w:rsidR="00C826BC" w:rsidRPr="000F51E9">
        <w:rPr>
          <w:rFonts w:cs="Arial"/>
          <w:szCs w:val="24"/>
        </w:rPr>
        <w:t>lem</w:t>
      </w:r>
      <w:r w:rsidR="00942CF2" w:rsidRPr="000F51E9">
        <w:rPr>
          <w:rFonts w:cs="Arial"/>
          <w:szCs w:val="24"/>
        </w:rPr>
        <w:t>en</w:t>
      </w:r>
      <w:r w:rsidR="00C826BC" w:rsidRPr="000F51E9">
        <w:rPr>
          <w:rFonts w:cs="Arial"/>
          <w:szCs w:val="24"/>
        </w:rPr>
        <w:t>te wie beispielweise einen Knopf zum Schließen eines Fensters oder ein Label in welches etwas hineingeschrieben</w:t>
      </w:r>
      <w:r w:rsidR="00C25C8E">
        <w:rPr>
          <w:rFonts w:cs="Arial"/>
          <w:szCs w:val="24"/>
        </w:rPr>
        <w:t xml:space="preserve"> </w:t>
      </w:r>
      <w:r w:rsidR="00C826BC" w:rsidRPr="000F51E9">
        <w:rPr>
          <w:rFonts w:cs="Arial"/>
          <w:szCs w:val="24"/>
        </w:rPr>
        <w:t>wird.</w:t>
      </w:r>
      <w:r w:rsidR="00784ED8" w:rsidRPr="000F51E9">
        <w:rPr>
          <w:rStyle w:val="Funotenzeichen"/>
          <w:rFonts w:cs="Arial"/>
          <w:szCs w:val="24"/>
        </w:rPr>
        <w:footnoteReference w:customMarkFollows="1" w:id="1"/>
        <w:t>1)</w:t>
      </w:r>
      <w:r w:rsidR="00242912">
        <w:rPr>
          <w:rFonts w:cs="Arial"/>
          <w:szCs w:val="24"/>
        </w:rPr>
        <w:t xml:space="preserve"> </w:t>
      </w:r>
      <w:r w:rsidR="00942CF2" w:rsidRPr="000F51E9">
        <w:rPr>
          <w:rFonts w:cs="Arial"/>
          <w:szCs w:val="24"/>
        </w:rPr>
        <w:t>Zu Atomen zählen aber auch die verschiedenen Styles eines jeweiligen Elements, zum Beispiel die Farbe und Größe eines Knopfes.</w:t>
      </w:r>
    </w:p>
    <w:p w14:paraId="34547665" w14:textId="279E27A2" w:rsidR="00727F07" w:rsidRPr="00637D7F" w:rsidRDefault="00053A1B" w:rsidP="00C25C8E">
      <w:pPr>
        <w:pStyle w:val="berschrift3"/>
      </w:pPr>
      <w:r w:rsidRPr="000F51E9">
        <w:br w:type="page"/>
      </w:r>
      <w:bookmarkStart w:id="30" w:name="_Toc69992596"/>
      <w:bookmarkStart w:id="31" w:name="_Toc72742772"/>
      <w:bookmarkStart w:id="32" w:name="_Toc72748497"/>
      <w:r w:rsidR="00CD2B47">
        <w:lastRenderedPageBreak/>
        <w:t>4</w:t>
      </w:r>
      <w:r w:rsidR="00727F07" w:rsidRPr="00637D7F">
        <w:rPr>
          <w:rStyle w:val="berschrift3Zchn"/>
        </w:rPr>
        <w:t>.1.2 Moleküle</w:t>
      </w:r>
      <w:bookmarkEnd w:id="30"/>
      <w:bookmarkEnd w:id="31"/>
      <w:bookmarkEnd w:id="32"/>
    </w:p>
    <w:p w14:paraId="34683A2A" w14:textId="710C16E8" w:rsidR="00C826BC" w:rsidRPr="000F51E9" w:rsidRDefault="00F75AB8" w:rsidP="00C25C8E">
      <w:pPr>
        <w:rPr>
          <w:rFonts w:cs="Arial"/>
          <w:szCs w:val="24"/>
        </w:rPr>
      </w:pPr>
      <w:r>
        <w:rPr>
          <w:rFonts w:cs="Arial"/>
          <w:noProof/>
          <w:szCs w:val="24"/>
        </w:rPr>
        <mc:AlternateContent>
          <mc:Choice Requires="wpg">
            <w:drawing>
              <wp:anchor distT="0" distB="0" distL="114300" distR="114300" simplePos="0" relativeHeight="251619328" behindDoc="0" locked="0" layoutInCell="1" allowOverlap="1" wp14:anchorId="70566426" wp14:editId="6F1C355A">
                <wp:simplePos x="0" y="0"/>
                <wp:positionH relativeFrom="column">
                  <wp:posOffset>3544984</wp:posOffset>
                </wp:positionH>
                <wp:positionV relativeFrom="paragraph">
                  <wp:posOffset>6157</wp:posOffset>
                </wp:positionV>
                <wp:extent cx="2240635" cy="1776730"/>
                <wp:effectExtent l="0" t="0" r="7620" b="0"/>
                <wp:wrapSquare wrapText="bothSides"/>
                <wp:docPr id="30" name="Gruppieren 30"/>
                <wp:cNvGraphicFramePr/>
                <a:graphic xmlns:a="http://schemas.openxmlformats.org/drawingml/2006/main">
                  <a:graphicData uri="http://schemas.microsoft.com/office/word/2010/wordprocessingGroup">
                    <wpg:wgp>
                      <wpg:cNvGrpSpPr/>
                      <wpg:grpSpPr>
                        <a:xfrm>
                          <a:off x="0" y="0"/>
                          <a:ext cx="2240635" cy="1776730"/>
                          <a:chOff x="0" y="0"/>
                          <a:chExt cx="2240635" cy="1776730"/>
                        </a:xfrm>
                      </wpg:grpSpPr>
                      <pic:pic xmlns:pic="http://schemas.openxmlformats.org/drawingml/2006/picture">
                        <pic:nvPicPr>
                          <pic:cNvPr id="4" name="Grafik 4"/>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17420" cy="1431290"/>
                          </a:xfrm>
                          <a:prstGeom prst="rect">
                            <a:avLst/>
                          </a:prstGeom>
                          <a:noFill/>
                          <a:ln>
                            <a:noFill/>
                          </a:ln>
                        </pic:spPr>
                      </pic:pic>
                      <wps:wsp>
                        <wps:cNvPr id="8" name="Textfeld 8"/>
                        <wps:cNvSpPr txBox="1"/>
                        <wps:spPr>
                          <a:xfrm>
                            <a:off x="23850" y="1518285"/>
                            <a:ext cx="2216785" cy="258445"/>
                          </a:xfrm>
                          <a:prstGeom prst="rect">
                            <a:avLst/>
                          </a:prstGeom>
                          <a:solidFill>
                            <a:prstClr val="white"/>
                          </a:solidFill>
                          <a:ln>
                            <a:noFill/>
                          </a:ln>
                        </wps:spPr>
                        <wps:txbx>
                          <w:txbxContent>
                            <w:p w14:paraId="6264321D" w14:textId="2AD0A532" w:rsidR="000F24A7" w:rsidRPr="009767BE" w:rsidRDefault="000F24A7" w:rsidP="006161BA">
                              <w:pPr>
                                <w:pStyle w:val="Beschriftung"/>
                                <w:rPr>
                                  <w:noProof/>
                                </w:rPr>
                              </w:pPr>
                              <w:bookmarkStart w:id="33" w:name="_Toc69812860"/>
                              <w:bookmarkStart w:id="34" w:name="_Toc69812913"/>
                              <w:r w:rsidRPr="006161BA">
                                <w:t xml:space="preserve">Abbildung </w:t>
                              </w:r>
                              <w:r>
                                <w:fldChar w:fldCharType="begin"/>
                              </w:r>
                              <w:r w:rsidRPr="006161BA">
                                <w:instrText xml:space="preserve"> SEQ Abbildung \* ARABIC </w:instrText>
                              </w:r>
                              <w:r>
                                <w:fldChar w:fldCharType="separate"/>
                              </w:r>
                              <w:r w:rsidR="009F19D2">
                                <w:rPr>
                                  <w:noProof/>
                                </w:rPr>
                                <w:t>3</w:t>
                              </w:r>
                              <w:r>
                                <w:fldChar w:fldCharType="end"/>
                              </w:r>
                              <w:r w:rsidRPr="006161BA">
                                <w:t>: Beispiel Molekül</w:t>
                              </w:r>
                              <w:bookmarkEnd w:id="33"/>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566426" id="Gruppieren 30" o:spid="_x0000_s1040" style="position:absolute;left:0;text-align:left;margin-left:279.15pt;margin-top:.5pt;width:176.45pt;height:139.9pt;z-index:251619328" coordsize="22406,177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">
                <v:shape id="Grafik 4" o:spid="_x0000_s1041" type="#_x0000_t75" style="position:absolute;width:22174;height:14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">
                  <v:imagedata r:id="rId14" o:title=""/>
                </v:shape>
                <v:shape id="Textfeld 8" o:spid="_x0000_s1042" type="#_x0000_t202" style="position:absolute;left:238;top:15182;width:22168;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6264321D" w14:textId="2AD0A532" w:rsidR="000F24A7" w:rsidRPr="009767BE" w:rsidRDefault="000F24A7" w:rsidP="006161BA">
                        <w:pPr>
                          <w:pStyle w:val="Beschriftung"/>
                          <w:rPr>
                            <w:noProof/>
                          </w:rPr>
                        </w:pPr>
                        <w:bookmarkStart w:id="35" w:name="_Toc69812860"/>
                        <w:bookmarkStart w:id="36" w:name="_Toc69812913"/>
                        <w:r w:rsidRPr="006161BA">
                          <w:t xml:space="preserve">Abbildung </w:t>
                        </w:r>
                        <w:r>
                          <w:fldChar w:fldCharType="begin"/>
                        </w:r>
                        <w:r w:rsidRPr="006161BA">
                          <w:instrText xml:space="preserve"> SEQ Abbildung \* ARABIC </w:instrText>
                        </w:r>
                        <w:r>
                          <w:fldChar w:fldCharType="separate"/>
                        </w:r>
                        <w:r w:rsidR="009F19D2">
                          <w:rPr>
                            <w:noProof/>
                          </w:rPr>
                          <w:t>3</w:t>
                        </w:r>
                        <w:r>
                          <w:fldChar w:fldCharType="end"/>
                        </w:r>
                        <w:r w:rsidRPr="006161BA">
                          <w:t>: Beispiel Molekül</w:t>
                        </w:r>
                        <w:bookmarkEnd w:id="35"/>
                        <w:bookmarkEnd w:id="36"/>
                      </w:p>
                    </w:txbxContent>
                  </v:textbox>
                </v:shape>
                <w10:wrap type="square"/>
              </v:group>
            </w:pict>
          </mc:Fallback>
        </mc:AlternateContent>
      </w:r>
      <w:r w:rsidR="00EA1AEE" w:rsidRPr="000F51E9">
        <w:rPr>
          <w:rFonts w:cs="Arial"/>
          <w:szCs w:val="24"/>
        </w:rPr>
        <w:t xml:space="preserve">In der Chemie ist ein Molekül ein Zusammenschluss aus mindestens zwei Atomen, was auch für das Atomic </w:t>
      </w:r>
      <w:r w:rsidR="001225F6" w:rsidRPr="000F51E9">
        <w:rPr>
          <w:rFonts w:cs="Arial"/>
          <w:szCs w:val="24"/>
        </w:rPr>
        <w:t>Design</w:t>
      </w:r>
      <w:r w:rsidR="00EA1AEE" w:rsidRPr="000F51E9">
        <w:rPr>
          <w:rFonts w:cs="Arial"/>
          <w:szCs w:val="24"/>
        </w:rPr>
        <w:t xml:space="preserve"> Pattern gilt. Das Beispiel Molekül in Abbildung </w:t>
      </w:r>
      <w:r w:rsidR="00C41E49">
        <w:rPr>
          <w:rFonts w:cs="Arial"/>
          <w:szCs w:val="24"/>
        </w:rPr>
        <w:t>3</w:t>
      </w:r>
      <w:r w:rsidR="00EA1AEE" w:rsidRPr="000F51E9">
        <w:rPr>
          <w:rFonts w:cs="Arial"/>
          <w:szCs w:val="24"/>
        </w:rPr>
        <w:t xml:space="preserve"> enthält einen Knopf zum </w:t>
      </w:r>
      <w:r w:rsidR="001225F6" w:rsidRPr="000F51E9">
        <w:rPr>
          <w:rFonts w:cs="Arial"/>
          <w:szCs w:val="24"/>
        </w:rPr>
        <w:t>Schließen</w:t>
      </w:r>
      <w:r w:rsidR="00EA1AEE" w:rsidRPr="000F51E9">
        <w:rPr>
          <w:rFonts w:cs="Arial"/>
          <w:szCs w:val="24"/>
        </w:rPr>
        <w:t xml:space="preserve"> des Fensters und ein Label, in welchem der Fülltext steht. Somit besteht dieses Molekül aus zwei Atomen.</w:t>
      </w:r>
    </w:p>
    <w:p w14:paraId="2F03493D" w14:textId="757BD5D8" w:rsidR="00EA1AEE" w:rsidRPr="000F51E9" w:rsidRDefault="00EA1AEE" w:rsidP="00C25C8E">
      <w:pPr>
        <w:rPr>
          <w:rFonts w:cs="Arial"/>
          <w:szCs w:val="24"/>
        </w:rPr>
      </w:pPr>
      <w:r w:rsidRPr="000F51E9">
        <w:rPr>
          <w:rFonts w:cs="Arial"/>
          <w:szCs w:val="24"/>
        </w:rPr>
        <w:t>Werden zwei verschiedene Atome kombiniert, so erlangen diese einen Sinn.</w:t>
      </w:r>
      <w:r w:rsidR="00784ED8" w:rsidRPr="000F51E9">
        <w:rPr>
          <w:rStyle w:val="Funotenzeichen"/>
          <w:rFonts w:cs="Arial"/>
          <w:szCs w:val="24"/>
        </w:rPr>
        <w:footnoteReference w:customMarkFollows="1" w:id="2"/>
        <w:t>2)</w:t>
      </w:r>
      <w:r w:rsidRPr="000F51E9">
        <w:rPr>
          <w:rFonts w:cs="Arial"/>
          <w:szCs w:val="24"/>
        </w:rPr>
        <w:t xml:space="preserve"> Schon jetzt zeigt sich deutlich, inwiefern </w:t>
      </w:r>
      <w:r w:rsidR="001225F6" w:rsidRPr="000F51E9">
        <w:rPr>
          <w:rFonts w:cs="Arial"/>
          <w:szCs w:val="24"/>
        </w:rPr>
        <w:t>dieses Prinzip</w:t>
      </w:r>
      <w:r w:rsidRPr="000F51E9">
        <w:rPr>
          <w:rFonts w:cs="Arial"/>
          <w:szCs w:val="24"/>
        </w:rPr>
        <w:t xml:space="preserve"> im späteren Verlauf von Nutzen sein kann</w:t>
      </w:r>
    </w:p>
    <w:p w14:paraId="16EFC489" w14:textId="0753770B" w:rsidR="00EA1AEE" w:rsidRPr="000F51E9" w:rsidRDefault="00EA1AEE" w:rsidP="00C25C8E">
      <w:pPr>
        <w:rPr>
          <w:rFonts w:cs="Arial"/>
          <w:szCs w:val="24"/>
        </w:rPr>
      </w:pPr>
    </w:p>
    <w:p w14:paraId="51A91C3E" w14:textId="701C8553" w:rsidR="00BC478A" w:rsidRPr="000F51E9" w:rsidRDefault="00CD2B47" w:rsidP="00C25C8E">
      <w:pPr>
        <w:pStyle w:val="berschrift3"/>
        <w:rPr>
          <w:rFonts w:cs="Arial"/>
        </w:rPr>
      </w:pPr>
      <w:bookmarkStart w:id="37" w:name="_Toc69992597"/>
      <w:bookmarkStart w:id="38" w:name="_Toc72742773"/>
      <w:bookmarkStart w:id="39" w:name="_Toc72748498"/>
      <w:r>
        <w:rPr>
          <w:rFonts w:cs="Arial"/>
        </w:rPr>
        <w:t>4</w:t>
      </w:r>
      <w:r w:rsidR="00BC478A" w:rsidRPr="000F51E9">
        <w:rPr>
          <w:rFonts w:cs="Arial"/>
        </w:rPr>
        <w:t xml:space="preserve">.1.3 </w:t>
      </w:r>
      <w:r w:rsidR="00EA1AEE" w:rsidRPr="000F51E9">
        <w:rPr>
          <w:rFonts w:cs="Arial"/>
        </w:rPr>
        <w:t>Organismen</w:t>
      </w:r>
      <w:bookmarkEnd w:id="37"/>
      <w:bookmarkEnd w:id="38"/>
      <w:bookmarkEnd w:id="39"/>
    </w:p>
    <w:p w14:paraId="280A881C" w14:textId="25E4ACDB" w:rsidR="00EA1AEE" w:rsidRPr="000F51E9" w:rsidRDefault="00EA1AEE" w:rsidP="00C25C8E">
      <w:pPr>
        <w:rPr>
          <w:rFonts w:cs="Arial"/>
          <w:szCs w:val="24"/>
        </w:rPr>
      </w:pPr>
      <w:r w:rsidRPr="000F51E9">
        <w:rPr>
          <w:rFonts w:cs="Arial"/>
          <w:szCs w:val="24"/>
        </w:rPr>
        <w:t>Ein Organismus ist</w:t>
      </w:r>
      <w:r w:rsidR="001225F6">
        <w:rPr>
          <w:rFonts w:cs="Arial"/>
          <w:szCs w:val="24"/>
        </w:rPr>
        <w:t xml:space="preserve"> </w:t>
      </w:r>
      <w:r w:rsidRPr="000F51E9">
        <w:rPr>
          <w:rFonts w:cs="Arial"/>
          <w:szCs w:val="24"/>
        </w:rPr>
        <w:t>ein</w:t>
      </w:r>
      <w:r w:rsidR="001225F6">
        <w:rPr>
          <w:rFonts w:cs="Arial"/>
          <w:szCs w:val="24"/>
        </w:rPr>
        <w:t xml:space="preserve"> schon</w:t>
      </w:r>
      <w:r w:rsidRPr="000F51E9">
        <w:rPr>
          <w:rFonts w:cs="Arial"/>
          <w:szCs w:val="24"/>
        </w:rPr>
        <w:t xml:space="preserve"> deutlich komplexeres Softwareelement</w:t>
      </w:r>
      <w:r w:rsidR="00F33EF4" w:rsidRPr="000F51E9">
        <w:rPr>
          <w:rFonts w:cs="Arial"/>
          <w:szCs w:val="24"/>
        </w:rPr>
        <w:t xml:space="preserve">, denn sie können aus verschiedensten Zusammensetzungen von Atomen und Molekülen bestehen. Auch können sie das gleiche Atom oder Molekül beliebig oft </w:t>
      </w:r>
      <w:r w:rsidR="001225F6">
        <w:rPr>
          <w:rFonts w:cs="Arial"/>
          <w:szCs w:val="24"/>
        </w:rPr>
        <w:t>beinhalten</w:t>
      </w:r>
      <w:r w:rsidR="00F33EF4" w:rsidRPr="000F51E9">
        <w:rPr>
          <w:rFonts w:cs="Arial"/>
          <w:szCs w:val="24"/>
        </w:rPr>
        <w:t xml:space="preserve">. Ein perfektes Beispiel, dessen sich auch Brad Frost in seinem Buch „Atomic Design“ bedient, ist die Kopfzeile, bzw. </w:t>
      </w:r>
      <w:r w:rsidR="00053A1B" w:rsidRPr="000F51E9">
        <w:rPr>
          <w:rFonts w:cs="Arial"/>
          <w:szCs w:val="24"/>
        </w:rPr>
        <w:t>d</w:t>
      </w:r>
      <w:r w:rsidR="00F33EF4" w:rsidRPr="000F51E9">
        <w:rPr>
          <w:rFonts w:cs="Arial"/>
          <w:szCs w:val="24"/>
        </w:rPr>
        <w:t xml:space="preserve">er sogenannte Header einer Website. </w:t>
      </w:r>
    </w:p>
    <w:p w14:paraId="545A56D9" w14:textId="521EE7FB" w:rsidR="00C826BC" w:rsidRPr="000F51E9" w:rsidRDefault="00F75AB8" w:rsidP="00C25C8E">
      <w:pPr>
        <w:rPr>
          <w:rFonts w:cs="Arial"/>
          <w:szCs w:val="24"/>
        </w:rPr>
      </w:pPr>
      <w:r>
        <w:rPr>
          <w:rFonts w:cs="Arial"/>
          <w:noProof/>
          <w:szCs w:val="24"/>
        </w:rPr>
        <mc:AlternateContent>
          <mc:Choice Requires="wpg">
            <w:drawing>
              <wp:anchor distT="0" distB="0" distL="114300" distR="114300" simplePos="0" relativeHeight="251623424" behindDoc="0" locked="0" layoutInCell="1" allowOverlap="1" wp14:anchorId="06B65C7B" wp14:editId="2837BCC7">
                <wp:simplePos x="0" y="0"/>
                <wp:positionH relativeFrom="column">
                  <wp:posOffset>746125</wp:posOffset>
                </wp:positionH>
                <wp:positionV relativeFrom="paragraph">
                  <wp:posOffset>-2540</wp:posOffset>
                </wp:positionV>
                <wp:extent cx="4344173" cy="828206"/>
                <wp:effectExtent l="0" t="0" r="0" b="0"/>
                <wp:wrapNone/>
                <wp:docPr id="29" name="Gruppieren 29"/>
                <wp:cNvGraphicFramePr/>
                <a:graphic xmlns:a="http://schemas.openxmlformats.org/drawingml/2006/main">
                  <a:graphicData uri="http://schemas.microsoft.com/office/word/2010/wordprocessingGroup">
                    <wpg:wgp>
                      <wpg:cNvGrpSpPr/>
                      <wpg:grpSpPr>
                        <a:xfrm>
                          <a:off x="0" y="0"/>
                          <a:ext cx="4344173" cy="828206"/>
                          <a:chOff x="0" y="0"/>
                          <a:chExt cx="4344173" cy="828206"/>
                        </a:xfrm>
                      </wpg:grpSpPr>
                      <pic:pic xmlns:pic="http://schemas.openxmlformats.org/drawingml/2006/picture">
                        <pic:nvPicPr>
                          <pic:cNvPr id="9" name="Grafik 9"/>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64660" cy="465455"/>
                          </a:xfrm>
                          <a:prstGeom prst="rect">
                            <a:avLst/>
                          </a:prstGeom>
                          <a:noFill/>
                          <a:ln>
                            <a:noFill/>
                          </a:ln>
                        </pic:spPr>
                      </pic:pic>
                      <wps:wsp>
                        <wps:cNvPr id="10" name="Textfeld 10"/>
                        <wps:cNvSpPr txBox="1"/>
                        <wps:spPr>
                          <a:xfrm>
                            <a:off x="79513" y="644056"/>
                            <a:ext cx="4264660" cy="184150"/>
                          </a:xfrm>
                          <a:prstGeom prst="rect">
                            <a:avLst/>
                          </a:prstGeom>
                          <a:solidFill>
                            <a:prstClr val="white"/>
                          </a:solidFill>
                          <a:ln>
                            <a:noFill/>
                          </a:ln>
                        </wps:spPr>
                        <wps:txbx>
                          <w:txbxContent>
                            <w:p w14:paraId="6D744409" w14:textId="26C5C669" w:rsidR="000F24A7" w:rsidRPr="001D6A10" w:rsidRDefault="000F24A7" w:rsidP="00F33EF4">
                              <w:pPr>
                                <w:pStyle w:val="Beschriftung"/>
                                <w:rPr>
                                  <w:noProof/>
                                </w:rPr>
                              </w:pPr>
                              <w:r>
                                <w:t xml:space="preserve">Abbildung </w:t>
                              </w:r>
                              <w:r>
                                <w:fldChar w:fldCharType="begin"/>
                              </w:r>
                              <w:r>
                                <w:instrText xml:space="preserve"> SEQ Abbildung \* ARABIC </w:instrText>
                              </w:r>
                              <w:r>
                                <w:fldChar w:fldCharType="separate"/>
                              </w:r>
                              <w:r w:rsidR="009F19D2">
                                <w:rPr>
                                  <w:noProof/>
                                </w:rPr>
                                <w:t>4</w:t>
                              </w:r>
                              <w:r>
                                <w:rPr>
                                  <w:noProof/>
                                </w:rPr>
                                <w:fldChar w:fldCharType="end"/>
                              </w:r>
                              <w:r>
                                <w:t>: Beispiel Head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6B65C7B" id="Gruppieren 29" o:spid="_x0000_s1043" style="position:absolute;left:0;text-align:left;margin-left:58.75pt;margin-top:-.2pt;width:342.05pt;height:65.2pt;z-index:251623424" coordsize="43441,82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">
                <v:shape id="Grafik 9" o:spid="_x0000_s1044" type="#_x0000_t75" style="position:absolute;width:42646;height:46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">
                  <v:imagedata r:id="rId16" o:title=""/>
                </v:shape>
                <v:shape id="Textfeld 10" o:spid="_x0000_s1045" type="#_x0000_t202" style="position:absolute;left:795;top:6440;width:42646;height:1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D744409" w14:textId="26C5C669" w:rsidR="000F24A7" w:rsidRPr="001D6A10" w:rsidRDefault="000F24A7" w:rsidP="00F33EF4">
                        <w:pPr>
                          <w:pStyle w:val="Beschriftung"/>
                          <w:rPr>
                            <w:noProof/>
                          </w:rPr>
                        </w:pPr>
                        <w:r>
                          <w:t xml:space="preserve">Abbildung </w:t>
                        </w:r>
                        <w:r>
                          <w:fldChar w:fldCharType="begin"/>
                        </w:r>
                        <w:r>
                          <w:instrText xml:space="preserve"> SEQ Abbildung \* ARABIC </w:instrText>
                        </w:r>
                        <w:r>
                          <w:fldChar w:fldCharType="separate"/>
                        </w:r>
                        <w:r w:rsidR="009F19D2">
                          <w:rPr>
                            <w:noProof/>
                          </w:rPr>
                          <w:t>4</w:t>
                        </w:r>
                        <w:r>
                          <w:rPr>
                            <w:noProof/>
                          </w:rPr>
                          <w:fldChar w:fldCharType="end"/>
                        </w:r>
                        <w:r>
                          <w:t>: Beispiel Header</w:t>
                        </w:r>
                      </w:p>
                    </w:txbxContent>
                  </v:textbox>
                </v:shape>
              </v:group>
            </w:pict>
          </mc:Fallback>
        </mc:AlternateContent>
      </w:r>
    </w:p>
    <w:p w14:paraId="4BBC72C5" w14:textId="7607111A" w:rsidR="00C826BC" w:rsidRPr="000F51E9" w:rsidRDefault="00C826BC" w:rsidP="00C25C8E">
      <w:pPr>
        <w:rPr>
          <w:rFonts w:cs="Arial"/>
          <w:szCs w:val="24"/>
        </w:rPr>
      </w:pPr>
    </w:p>
    <w:p w14:paraId="7C5C18FD" w14:textId="7A766A61" w:rsidR="00053A1B" w:rsidRPr="000F51E9" w:rsidRDefault="00053A1B" w:rsidP="00C25C8E">
      <w:pPr>
        <w:rPr>
          <w:rFonts w:cs="Arial"/>
          <w:szCs w:val="24"/>
        </w:rPr>
      </w:pPr>
    </w:p>
    <w:p w14:paraId="02BB3876" w14:textId="26FFF241" w:rsidR="00053A1B" w:rsidRPr="000F51E9" w:rsidRDefault="00053A1B" w:rsidP="00C25C8E">
      <w:pPr>
        <w:rPr>
          <w:rFonts w:cs="Arial"/>
          <w:szCs w:val="24"/>
        </w:rPr>
      </w:pPr>
      <w:r w:rsidRPr="000F51E9">
        <w:rPr>
          <w:rFonts w:cs="Arial"/>
          <w:szCs w:val="24"/>
        </w:rPr>
        <w:t xml:space="preserve">Der Beispiel Header in Abbildung </w:t>
      </w:r>
      <w:r w:rsidR="00C41E49">
        <w:rPr>
          <w:rFonts w:cs="Arial"/>
          <w:szCs w:val="24"/>
        </w:rPr>
        <w:t>4</w:t>
      </w:r>
      <w:r w:rsidRPr="000F51E9">
        <w:rPr>
          <w:rFonts w:cs="Arial"/>
          <w:szCs w:val="24"/>
        </w:rPr>
        <w:t xml:space="preserve"> ist ein Beispiel für eine sehr einfache Kopfzeile einer Website. Dort befinden sich</w:t>
      </w:r>
      <w:r w:rsidR="001225F6">
        <w:rPr>
          <w:rFonts w:cs="Arial"/>
          <w:szCs w:val="24"/>
        </w:rPr>
        <w:t xml:space="preserve">, </w:t>
      </w:r>
      <w:r w:rsidRPr="000F51E9">
        <w:rPr>
          <w:rFonts w:cs="Arial"/>
          <w:szCs w:val="24"/>
        </w:rPr>
        <w:t>von links betrachtet</w:t>
      </w:r>
      <w:r w:rsidR="001225F6">
        <w:rPr>
          <w:rFonts w:cs="Arial"/>
          <w:szCs w:val="24"/>
        </w:rPr>
        <w:t>,</w:t>
      </w:r>
      <w:r w:rsidRPr="000F51E9">
        <w:rPr>
          <w:rFonts w:cs="Arial"/>
          <w:szCs w:val="24"/>
        </w:rPr>
        <w:t xml:space="preserve"> drei Knöpfe und rechts davon ein Molekül. Dieses Molekül besteht aus einem Eingabefeld und einem Knopf. Somit ist hier eine steigende Komplexität festzustellen</w:t>
      </w:r>
    </w:p>
    <w:p w14:paraId="68D2444F" w14:textId="32209414" w:rsidR="00942CF2" w:rsidRDefault="00942CF2" w:rsidP="00C25C8E">
      <w:pPr>
        <w:rPr>
          <w:rFonts w:cs="Arial"/>
          <w:szCs w:val="24"/>
        </w:rPr>
      </w:pPr>
    </w:p>
    <w:p w14:paraId="26DDA067" w14:textId="1F5F60CB" w:rsidR="00C25C8E" w:rsidRDefault="00C25C8E" w:rsidP="00C25C8E">
      <w:pPr>
        <w:rPr>
          <w:rFonts w:cs="Arial"/>
          <w:szCs w:val="24"/>
        </w:rPr>
      </w:pPr>
    </w:p>
    <w:p w14:paraId="29110944" w14:textId="77777777" w:rsidR="00C25C8E" w:rsidRPr="000F51E9" w:rsidRDefault="00C25C8E" w:rsidP="00C25C8E">
      <w:pPr>
        <w:rPr>
          <w:rFonts w:cs="Arial"/>
          <w:szCs w:val="24"/>
        </w:rPr>
      </w:pPr>
    </w:p>
    <w:p w14:paraId="1F38DA23" w14:textId="090F1780" w:rsidR="00BC478A" w:rsidRPr="000F51E9" w:rsidRDefault="00CD2B47" w:rsidP="00C25C8E">
      <w:pPr>
        <w:pStyle w:val="berschrift3"/>
        <w:rPr>
          <w:rFonts w:cs="Arial"/>
        </w:rPr>
      </w:pPr>
      <w:bookmarkStart w:id="40" w:name="_Toc69992598"/>
      <w:bookmarkStart w:id="41" w:name="_Toc72742774"/>
      <w:bookmarkStart w:id="42" w:name="_Toc72748499"/>
      <w:r>
        <w:rPr>
          <w:rFonts w:cs="Arial"/>
        </w:rPr>
        <w:lastRenderedPageBreak/>
        <w:t>4</w:t>
      </w:r>
      <w:r w:rsidR="00BC478A" w:rsidRPr="000F51E9">
        <w:rPr>
          <w:rFonts w:cs="Arial"/>
        </w:rPr>
        <w:t xml:space="preserve">.1.4 </w:t>
      </w:r>
      <w:r w:rsidR="00053A1B" w:rsidRPr="000F51E9">
        <w:rPr>
          <w:rFonts w:cs="Arial"/>
        </w:rPr>
        <w:t>Templates</w:t>
      </w:r>
      <w:bookmarkEnd w:id="40"/>
      <w:bookmarkEnd w:id="41"/>
      <w:bookmarkEnd w:id="42"/>
    </w:p>
    <w:p w14:paraId="41BEA4F0" w14:textId="343CE563" w:rsidR="00953DB5" w:rsidRPr="000F51E9" w:rsidRDefault="00053A1B" w:rsidP="00C25C8E">
      <w:pPr>
        <w:rPr>
          <w:rFonts w:cs="Arial"/>
          <w:szCs w:val="24"/>
        </w:rPr>
      </w:pPr>
      <w:r w:rsidRPr="000F51E9">
        <w:rPr>
          <w:rFonts w:cs="Arial"/>
          <w:szCs w:val="24"/>
        </w:rPr>
        <w:t xml:space="preserve">Templates beziehungsweise Vorlagen kommen nicht mehr in der Chemie vor, sie wurden </w:t>
      </w:r>
      <w:r w:rsidR="00953DB5" w:rsidRPr="000F51E9">
        <w:rPr>
          <w:rFonts w:cs="Arial"/>
          <w:szCs w:val="24"/>
        </w:rPr>
        <w:t>von Brad Frost in diese Reihe gegliedert. Sie beschreiben den grundlegenden Aufbau einer Webseite zum Beispiel welche Komponenten an welche Stelle eingefügt werden. Sie beachten aber nicht, welchen Inhalt eine Komponente besitzt.</w:t>
      </w:r>
    </w:p>
    <w:p w14:paraId="679DD917" w14:textId="56817BE8" w:rsidR="00942CF2" w:rsidRPr="000F51E9" w:rsidRDefault="00953DB5" w:rsidP="00C25C8E">
      <w:pPr>
        <w:rPr>
          <w:rFonts w:cs="Arial"/>
          <w:szCs w:val="24"/>
        </w:rPr>
      </w:pPr>
      <w:r w:rsidRPr="000F51E9">
        <w:rPr>
          <w:rFonts w:cs="Arial"/>
          <w:szCs w:val="24"/>
        </w:rPr>
        <w:t>„</w:t>
      </w:r>
      <w:proofErr w:type="spellStart"/>
      <w:r w:rsidRPr="000F51E9">
        <w:rPr>
          <w:rFonts w:cs="Arial"/>
          <w:szCs w:val="24"/>
        </w:rPr>
        <w:t>You</w:t>
      </w:r>
      <w:proofErr w:type="spellEnd"/>
      <w:r w:rsidRPr="000F51E9">
        <w:rPr>
          <w:rFonts w:cs="Arial"/>
          <w:szCs w:val="24"/>
        </w:rPr>
        <w:t xml:space="preserve"> </w:t>
      </w:r>
      <w:proofErr w:type="spellStart"/>
      <w:r w:rsidRPr="000F51E9">
        <w:rPr>
          <w:rFonts w:cs="Arial"/>
          <w:szCs w:val="24"/>
        </w:rPr>
        <w:t>can</w:t>
      </w:r>
      <w:proofErr w:type="spellEnd"/>
      <w:r w:rsidRPr="000F51E9">
        <w:rPr>
          <w:rFonts w:cs="Arial"/>
          <w:szCs w:val="24"/>
        </w:rPr>
        <w:t xml:space="preserve"> </w:t>
      </w:r>
      <w:proofErr w:type="spellStart"/>
      <w:r w:rsidRPr="000F51E9">
        <w:rPr>
          <w:rFonts w:cs="Arial"/>
          <w:szCs w:val="24"/>
        </w:rPr>
        <w:t>create</w:t>
      </w:r>
      <w:proofErr w:type="spellEnd"/>
      <w:r w:rsidRPr="000F51E9">
        <w:rPr>
          <w:rFonts w:cs="Arial"/>
          <w:szCs w:val="24"/>
        </w:rPr>
        <w:t xml:space="preserve"> </w:t>
      </w:r>
      <w:proofErr w:type="spellStart"/>
      <w:r w:rsidRPr="000F51E9">
        <w:rPr>
          <w:rFonts w:cs="Arial"/>
          <w:szCs w:val="24"/>
        </w:rPr>
        <w:t>good</w:t>
      </w:r>
      <w:proofErr w:type="spellEnd"/>
      <w:r w:rsidRPr="000F51E9">
        <w:rPr>
          <w:rFonts w:cs="Arial"/>
          <w:szCs w:val="24"/>
        </w:rPr>
        <w:t xml:space="preserve"> </w:t>
      </w:r>
      <w:proofErr w:type="spellStart"/>
      <w:r w:rsidRPr="000F51E9">
        <w:rPr>
          <w:rFonts w:cs="Arial"/>
          <w:szCs w:val="24"/>
        </w:rPr>
        <w:t>experiences</w:t>
      </w:r>
      <w:proofErr w:type="spellEnd"/>
      <w:r w:rsidRPr="000F51E9">
        <w:rPr>
          <w:rFonts w:cs="Arial"/>
          <w:szCs w:val="24"/>
        </w:rPr>
        <w:t xml:space="preserve"> </w:t>
      </w:r>
      <w:proofErr w:type="spellStart"/>
      <w:r w:rsidRPr="000F51E9">
        <w:rPr>
          <w:rFonts w:cs="Arial"/>
          <w:szCs w:val="24"/>
        </w:rPr>
        <w:t>without</w:t>
      </w:r>
      <w:proofErr w:type="spellEnd"/>
      <w:r w:rsidRPr="000F51E9">
        <w:rPr>
          <w:rFonts w:cs="Arial"/>
          <w:szCs w:val="24"/>
        </w:rPr>
        <w:t xml:space="preserve"> </w:t>
      </w:r>
      <w:proofErr w:type="spellStart"/>
      <w:r w:rsidRPr="000F51E9">
        <w:rPr>
          <w:rFonts w:cs="Arial"/>
          <w:szCs w:val="24"/>
        </w:rPr>
        <w:t>knowing</w:t>
      </w:r>
      <w:proofErr w:type="spellEnd"/>
      <w:r w:rsidRPr="000F51E9">
        <w:rPr>
          <w:rFonts w:cs="Arial"/>
          <w:szCs w:val="24"/>
        </w:rPr>
        <w:t xml:space="preserve"> </w:t>
      </w:r>
      <w:proofErr w:type="spellStart"/>
      <w:r w:rsidRPr="000F51E9">
        <w:rPr>
          <w:rFonts w:cs="Arial"/>
          <w:szCs w:val="24"/>
        </w:rPr>
        <w:t>the</w:t>
      </w:r>
      <w:proofErr w:type="spellEnd"/>
      <w:r w:rsidRPr="000F51E9">
        <w:rPr>
          <w:rFonts w:cs="Arial"/>
          <w:szCs w:val="24"/>
        </w:rPr>
        <w:t xml:space="preserve"> </w:t>
      </w:r>
      <w:proofErr w:type="spellStart"/>
      <w:r w:rsidRPr="000F51E9">
        <w:rPr>
          <w:rFonts w:cs="Arial"/>
          <w:szCs w:val="24"/>
        </w:rPr>
        <w:t>content</w:t>
      </w:r>
      <w:proofErr w:type="spellEnd"/>
      <w:r w:rsidRPr="000F51E9">
        <w:rPr>
          <w:rFonts w:cs="Arial"/>
          <w:szCs w:val="24"/>
        </w:rPr>
        <w:t xml:space="preserve">. </w:t>
      </w:r>
      <w:proofErr w:type="spellStart"/>
      <w:r w:rsidRPr="000F51E9">
        <w:rPr>
          <w:rFonts w:cs="Arial"/>
          <w:szCs w:val="24"/>
        </w:rPr>
        <w:t>What</w:t>
      </w:r>
      <w:proofErr w:type="spellEnd"/>
      <w:r w:rsidRPr="000F51E9">
        <w:rPr>
          <w:rFonts w:cs="Arial"/>
          <w:szCs w:val="24"/>
        </w:rPr>
        <w:t xml:space="preserve"> </w:t>
      </w:r>
      <w:proofErr w:type="spellStart"/>
      <w:r w:rsidRPr="000F51E9">
        <w:rPr>
          <w:rFonts w:cs="Arial"/>
          <w:szCs w:val="24"/>
        </w:rPr>
        <w:t>you</w:t>
      </w:r>
      <w:proofErr w:type="spellEnd"/>
      <w:r w:rsidRPr="000F51E9">
        <w:rPr>
          <w:rFonts w:cs="Arial"/>
          <w:szCs w:val="24"/>
        </w:rPr>
        <w:t xml:space="preserve"> </w:t>
      </w:r>
      <w:proofErr w:type="spellStart"/>
      <w:r w:rsidRPr="000F51E9">
        <w:rPr>
          <w:rFonts w:cs="Arial"/>
          <w:szCs w:val="24"/>
        </w:rPr>
        <w:t>can’t</w:t>
      </w:r>
      <w:proofErr w:type="spellEnd"/>
      <w:r w:rsidRPr="000F51E9">
        <w:rPr>
          <w:rFonts w:cs="Arial"/>
          <w:szCs w:val="24"/>
        </w:rPr>
        <w:t xml:space="preserve"> do </w:t>
      </w:r>
      <w:proofErr w:type="spellStart"/>
      <w:r w:rsidRPr="000F51E9">
        <w:rPr>
          <w:rFonts w:cs="Arial"/>
          <w:szCs w:val="24"/>
        </w:rPr>
        <w:t>is</w:t>
      </w:r>
      <w:proofErr w:type="spellEnd"/>
      <w:r w:rsidRPr="000F51E9">
        <w:rPr>
          <w:rFonts w:cs="Arial"/>
          <w:szCs w:val="24"/>
        </w:rPr>
        <w:t xml:space="preserve"> </w:t>
      </w:r>
      <w:proofErr w:type="spellStart"/>
      <w:r w:rsidRPr="000F51E9">
        <w:rPr>
          <w:rFonts w:cs="Arial"/>
          <w:szCs w:val="24"/>
        </w:rPr>
        <w:t>create</w:t>
      </w:r>
      <w:proofErr w:type="spellEnd"/>
      <w:r w:rsidRPr="000F51E9">
        <w:rPr>
          <w:rFonts w:cs="Arial"/>
          <w:szCs w:val="24"/>
        </w:rPr>
        <w:t xml:space="preserve"> </w:t>
      </w:r>
      <w:proofErr w:type="spellStart"/>
      <w:r w:rsidRPr="000F51E9">
        <w:rPr>
          <w:rFonts w:cs="Arial"/>
          <w:szCs w:val="24"/>
        </w:rPr>
        <w:t>good</w:t>
      </w:r>
      <w:proofErr w:type="spellEnd"/>
      <w:r w:rsidRPr="000F51E9">
        <w:rPr>
          <w:rFonts w:cs="Arial"/>
          <w:szCs w:val="24"/>
        </w:rPr>
        <w:t xml:space="preserve"> </w:t>
      </w:r>
      <w:proofErr w:type="spellStart"/>
      <w:r w:rsidRPr="000F51E9">
        <w:rPr>
          <w:rFonts w:cs="Arial"/>
          <w:szCs w:val="24"/>
        </w:rPr>
        <w:t>experiences</w:t>
      </w:r>
      <w:proofErr w:type="spellEnd"/>
      <w:r w:rsidRPr="000F51E9">
        <w:rPr>
          <w:rFonts w:cs="Arial"/>
          <w:szCs w:val="24"/>
        </w:rPr>
        <w:t xml:space="preserve"> </w:t>
      </w:r>
      <w:proofErr w:type="spellStart"/>
      <w:r w:rsidRPr="000F51E9">
        <w:rPr>
          <w:rFonts w:cs="Arial"/>
          <w:szCs w:val="24"/>
        </w:rPr>
        <w:t>without</w:t>
      </w:r>
      <w:proofErr w:type="spellEnd"/>
      <w:r w:rsidRPr="000F51E9">
        <w:rPr>
          <w:rFonts w:cs="Arial"/>
          <w:szCs w:val="24"/>
        </w:rPr>
        <w:t xml:space="preserve"> </w:t>
      </w:r>
      <w:proofErr w:type="spellStart"/>
      <w:r w:rsidRPr="000F51E9">
        <w:rPr>
          <w:rFonts w:cs="Arial"/>
          <w:szCs w:val="24"/>
        </w:rPr>
        <w:t>knowing</w:t>
      </w:r>
      <w:proofErr w:type="spellEnd"/>
      <w:r w:rsidRPr="000F51E9">
        <w:rPr>
          <w:rFonts w:cs="Arial"/>
          <w:szCs w:val="24"/>
        </w:rPr>
        <w:t xml:space="preserve"> </w:t>
      </w:r>
      <w:proofErr w:type="spellStart"/>
      <w:r w:rsidRPr="000F51E9">
        <w:rPr>
          <w:rFonts w:cs="Arial"/>
          <w:szCs w:val="24"/>
        </w:rPr>
        <w:t>your</w:t>
      </w:r>
      <w:proofErr w:type="spellEnd"/>
      <w:r w:rsidRPr="000F51E9">
        <w:rPr>
          <w:rFonts w:cs="Arial"/>
          <w:szCs w:val="24"/>
        </w:rPr>
        <w:t xml:space="preserve"> </w:t>
      </w:r>
      <w:proofErr w:type="spellStart"/>
      <w:r w:rsidRPr="000F51E9">
        <w:rPr>
          <w:rFonts w:cs="Arial"/>
          <w:szCs w:val="24"/>
        </w:rPr>
        <w:t>content</w:t>
      </w:r>
      <w:proofErr w:type="spellEnd"/>
      <w:r w:rsidRPr="000F51E9">
        <w:rPr>
          <w:rFonts w:cs="Arial"/>
          <w:szCs w:val="24"/>
        </w:rPr>
        <w:t xml:space="preserve"> structure”</w:t>
      </w:r>
      <w:r w:rsidR="00784ED8" w:rsidRPr="000F51E9">
        <w:rPr>
          <w:rStyle w:val="Funotenzeichen"/>
          <w:rFonts w:cs="Arial"/>
          <w:szCs w:val="24"/>
        </w:rPr>
        <w:footnoteReference w:customMarkFollows="1" w:id="3"/>
        <w:t>3)</w:t>
      </w:r>
      <w:r w:rsidR="003749AB" w:rsidRPr="000F51E9">
        <w:rPr>
          <w:rFonts w:cs="Arial"/>
          <w:szCs w:val="24"/>
        </w:rPr>
        <w:t xml:space="preserve">, ein Zitat von Mark </w:t>
      </w:r>
      <w:proofErr w:type="spellStart"/>
      <w:r w:rsidR="003749AB" w:rsidRPr="000F51E9">
        <w:rPr>
          <w:rFonts w:cs="Arial"/>
          <w:szCs w:val="24"/>
        </w:rPr>
        <w:t>Boulton</w:t>
      </w:r>
      <w:proofErr w:type="spellEnd"/>
      <w:r w:rsidR="003749AB" w:rsidRPr="000F51E9">
        <w:rPr>
          <w:rFonts w:cs="Arial"/>
          <w:szCs w:val="24"/>
        </w:rPr>
        <w:t xml:space="preserve">, welches die Wichtigkeit </w:t>
      </w:r>
      <w:r w:rsidR="001225F6" w:rsidRPr="000F51E9">
        <w:rPr>
          <w:rFonts w:cs="Arial"/>
          <w:szCs w:val="24"/>
        </w:rPr>
        <w:t>ein</w:t>
      </w:r>
      <w:r w:rsidR="001225F6">
        <w:rPr>
          <w:rFonts w:cs="Arial"/>
          <w:szCs w:val="24"/>
        </w:rPr>
        <w:t>s guten Template</w:t>
      </w:r>
      <w:r w:rsidR="003749AB" w:rsidRPr="000F51E9">
        <w:rPr>
          <w:rFonts w:cs="Arial"/>
          <w:szCs w:val="24"/>
        </w:rPr>
        <w:t xml:space="preserve"> ausdrückt.</w:t>
      </w:r>
    </w:p>
    <w:p w14:paraId="7EE42536" w14:textId="77777777" w:rsidR="003C463F" w:rsidRPr="000F51E9" w:rsidRDefault="003C463F" w:rsidP="00C25C8E">
      <w:pPr>
        <w:rPr>
          <w:rFonts w:cs="Arial"/>
          <w:szCs w:val="24"/>
        </w:rPr>
      </w:pPr>
    </w:p>
    <w:p w14:paraId="5C86FA46" w14:textId="1A68BB59" w:rsidR="00BC478A" w:rsidRPr="000F51E9" w:rsidRDefault="00CD2B47" w:rsidP="00C25C8E">
      <w:pPr>
        <w:pStyle w:val="berschrift3"/>
        <w:rPr>
          <w:rFonts w:cs="Arial"/>
        </w:rPr>
      </w:pPr>
      <w:bookmarkStart w:id="43" w:name="_Toc69992599"/>
      <w:bookmarkStart w:id="44" w:name="_Toc72742775"/>
      <w:bookmarkStart w:id="45" w:name="_Toc72748500"/>
      <w:r>
        <w:rPr>
          <w:rFonts w:cs="Arial"/>
        </w:rPr>
        <w:t>4</w:t>
      </w:r>
      <w:r w:rsidR="00BC478A" w:rsidRPr="000F51E9">
        <w:rPr>
          <w:rFonts w:cs="Arial"/>
        </w:rPr>
        <w:t>.1.5 Pages</w:t>
      </w:r>
      <w:bookmarkEnd w:id="43"/>
      <w:bookmarkEnd w:id="44"/>
      <w:bookmarkEnd w:id="45"/>
      <w:r w:rsidR="00BC478A" w:rsidRPr="000F51E9">
        <w:rPr>
          <w:rFonts w:cs="Arial"/>
        </w:rPr>
        <w:t xml:space="preserve"> </w:t>
      </w:r>
    </w:p>
    <w:p w14:paraId="27AE3E5A" w14:textId="1C130E4D" w:rsidR="00942CF2" w:rsidRDefault="003749AB" w:rsidP="00C25C8E">
      <w:pPr>
        <w:rPr>
          <w:rFonts w:cs="Arial"/>
          <w:szCs w:val="24"/>
        </w:rPr>
      </w:pPr>
      <w:r w:rsidRPr="000F51E9">
        <w:rPr>
          <w:rFonts w:cs="Arial"/>
          <w:szCs w:val="24"/>
        </w:rPr>
        <w:t xml:space="preserve">Pages beziehungsweise Seiten wurden ebenfalls von Brad Frost selbst in die Reihe des Atomic Design Patterns gegliedert. Sie werden deklariert als spezifische Instanz einer Vorlage, welche mit Inhalt gefüllt wird. </w:t>
      </w:r>
      <w:r w:rsidR="00D22640" w:rsidRPr="000F51E9">
        <w:rPr>
          <w:rFonts w:cs="Arial"/>
          <w:szCs w:val="24"/>
        </w:rPr>
        <w:t>Sie zeigt dann dem Entwickler, wie die Webseite final aussehen wird. Mit genau dieser Webseite interagieren dann die</w:t>
      </w:r>
      <w:r w:rsidR="001225F6">
        <w:rPr>
          <w:rFonts w:cs="Arial"/>
          <w:szCs w:val="24"/>
        </w:rPr>
        <w:t xml:space="preserve"> Endn</w:t>
      </w:r>
      <w:r w:rsidR="00D22640" w:rsidRPr="000F51E9">
        <w:rPr>
          <w:rFonts w:cs="Arial"/>
          <w:szCs w:val="24"/>
        </w:rPr>
        <w:t>utzer.</w:t>
      </w:r>
      <w:r w:rsidR="00D22640" w:rsidRPr="000F51E9">
        <w:rPr>
          <w:rStyle w:val="Funotenzeichen"/>
          <w:rFonts w:cs="Arial"/>
          <w:szCs w:val="24"/>
        </w:rPr>
        <w:footnoteReference w:customMarkFollows="1" w:id="4"/>
        <w:t>4)</w:t>
      </w:r>
    </w:p>
    <w:p w14:paraId="65B48E2B" w14:textId="7F746DF9" w:rsidR="00C25C8E" w:rsidRDefault="00C25C8E" w:rsidP="00C25C8E">
      <w:pPr>
        <w:rPr>
          <w:rFonts w:cs="Arial"/>
          <w:szCs w:val="24"/>
        </w:rPr>
      </w:pPr>
    </w:p>
    <w:p w14:paraId="30ABEB3C" w14:textId="4E6C275A" w:rsidR="00C25C8E" w:rsidRDefault="00C25C8E" w:rsidP="00C25C8E">
      <w:pPr>
        <w:rPr>
          <w:rFonts w:cs="Arial"/>
          <w:szCs w:val="24"/>
        </w:rPr>
      </w:pPr>
    </w:p>
    <w:p w14:paraId="262E7745" w14:textId="5FA26828" w:rsidR="00C25C8E" w:rsidRDefault="00C25C8E" w:rsidP="00C25C8E">
      <w:pPr>
        <w:rPr>
          <w:rFonts w:cs="Arial"/>
          <w:szCs w:val="24"/>
        </w:rPr>
      </w:pPr>
    </w:p>
    <w:p w14:paraId="7482BB6B" w14:textId="565CDF7F" w:rsidR="00C25C8E" w:rsidRDefault="00C25C8E" w:rsidP="00C25C8E">
      <w:pPr>
        <w:rPr>
          <w:rFonts w:cs="Arial"/>
          <w:szCs w:val="24"/>
        </w:rPr>
      </w:pPr>
    </w:p>
    <w:p w14:paraId="43F6ED11" w14:textId="72F18E86" w:rsidR="00C25C8E" w:rsidRDefault="00C25C8E" w:rsidP="00C25C8E">
      <w:pPr>
        <w:rPr>
          <w:rFonts w:cs="Arial"/>
          <w:szCs w:val="24"/>
        </w:rPr>
      </w:pPr>
    </w:p>
    <w:p w14:paraId="37F5935B" w14:textId="6322DA74" w:rsidR="00C25C8E" w:rsidRDefault="00C25C8E" w:rsidP="00C25C8E">
      <w:pPr>
        <w:rPr>
          <w:rFonts w:cs="Arial"/>
          <w:szCs w:val="24"/>
        </w:rPr>
      </w:pPr>
    </w:p>
    <w:p w14:paraId="4B239085" w14:textId="2E6C2C3D" w:rsidR="00C25C8E" w:rsidRDefault="00C25C8E" w:rsidP="00C25C8E">
      <w:pPr>
        <w:rPr>
          <w:rFonts w:cs="Arial"/>
          <w:szCs w:val="24"/>
        </w:rPr>
      </w:pPr>
    </w:p>
    <w:p w14:paraId="06E9E58C" w14:textId="5617E6FA" w:rsidR="00C25C8E" w:rsidRDefault="00C25C8E" w:rsidP="00C25C8E">
      <w:pPr>
        <w:rPr>
          <w:rFonts w:cs="Arial"/>
          <w:szCs w:val="24"/>
        </w:rPr>
      </w:pPr>
    </w:p>
    <w:p w14:paraId="6E04EAB8" w14:textId="4DAD963F" w:rsidR="00C25C8E" w:rsidRDefault="00C25C8E" w:rsidP="00C25C8E">
      <w:pPr>
        <w:rPr>
          <w:rFonts w:cs="Arial"/>
          <w:szCs w:val="24"/>
        </w:rPr>
      </w:pPr>
    </w:p>
    <w:p w14:paraId="78F57D57" w14:textId="79DFCCDD" w:rsidR="00637D7F" w:rsidRPr="00F13E56" w:rsidRDefault="00637D7F" w:rsidP="00637D7F">
      <w:pPr>
        <w:rPr>
          <w:rFonts w:cs="Arial"/>
          <w:szCs w:val="24"/>
        </w:rPr>
      </w:pPr>
      <w:bookmarkStart w:id="46" w:name="_Toc69992601"/>
    </w:p>
    <w:p w14:paraId="49BE65A7" w14:textId="682C21BC" w:rsidR="00644F20" w:rsidRPr="00637D7F" w:rsidRDefault="00CD2B47" w:rsidP="00637D7F">
      <w:pPr>
        <w:pStyle w:val="berschrift2"/>
      </w:pPr>
      <w:bookmarkStart w:id="47" w:name="_Toc72742776"/>
      <w:bookmarkStart w:id="48" w:name="_Toc72748501"/>
      <w:r>
        <w:lastRenderedPageBreak/>
        <w:t>4</w:t>
      </w:r>
      <w:r w:rsidR="00637D7F" w:rsidRPr="00F13E56">
        <w:t>.</w:t>
      </w:r>
      <w:r w:rsidR="00F13E56">
        <w:t>2</w:t>
      </w:r>
      <w:r w:rsidR="00D27C3B" w:rsidRPr="00F13E56">
        <w:t xml:space="preserve"> GitHub</w:t>
      </w:r>
      <w:bookmarkEnd w:id="46"/>
      <w:bookmarkEnd w:id="47"/>
      <w:bookmarkEnd w:id="48"/>
    </w:p>
    <w:p w14:paraId="3DCFCF70" w14:textId="535F60CB" w:rsidR="00FD41BC" w:rsidRPr="000F51E9" w:rsidRDefault="00FD41BC" w:rsidP="00C25C8E">
      <w:pPr>
        <w:rPr>
          <w:rFonts w:cs="Arial"/>
          <w:szCs w:val="24"/>
        </w:rPr>
      </w:pPr>
    </w:p>
    <w:p w14:paraId="0D112C55" w14:textId="515596E9" w:rsidR="00FD41BC" w:rsidRPr="000F51E9" w:rsidRDefault="0080749F" w:rsidP="00C25C8E">
      <w:pPr>
        <w:rPr>
          <w:rFonts w:cs="Arial"/>
          <w:szCs w:val="24"/>
        </w:rPr>
      </w:pPr>
      <w:r w:rsidRPr="000F51E9">
        <w:rPr>
          <w:rFonts w:cs="Arial"/>
          <w:szCs w:val="24"/>
        </w:rPr>
        <w:t>„GitHub ist ein webbasierter kollaborativer Hosting-Dienst für […]“</w:t>
      </w:r>
      <w:r w:rsidRPr="000F51E9">
        <w:rPr>
          <w:rStyle w:val="Funotenzeichen"/>
          <w:rFonts w:cs="Arial"/>
          <w:szCs w:val="24"/>
        </w:rPr>
        <w:footnoteReference w:customMarkFollows="1" w:id="5"/>
        <w:t>5)</w:t>
      </w:r>
      <w:r w:rsidRPr="000F51E9">
        <w:rPr>
          <w:rFonts w:cs="Arial"/>
          <w:szCs w:val="24"/>
        </w:rPr>
        <w:t xml:space="preserve"> Softwareprojekte. Durch diesen Dienst wird mehr als 56 Millionen </w:t>
      </w:r>
      <w:r w:rsidR="00E54B25" w:rsidRPr="000F51E9">
        <w:rPr>
          <w:rFonts w:cs="Arial"/>
          <w:szCs w:val="24"/>
        </w:rPr>
        <w:t>Entwicklern</w:t>
      </w:r>
      <w:r w:rsidRPr="000F51E9">
        <w:rPr>
          <w:rFonts w:cs="Arial"/>
          <w:szCs w:val="24"/>
        </w:rPr>
        <w:t xml:space="preserve"> und mehr als drei Millionen </w:t>
      </w:r>
      <w:r w:rsidR="00E54B25" w:rsidRPr="000F51E9">
        <w:rPr>
          <w:rFonts w:cs="Arial"/>
          <w:szCs w:val="24"/>
        </w:rPr>
        <w:t>Organisationen</w:t>
      </w:r>
      <w:r w:rsidRPr="000F51E9">
        <w:rPr>
          <w:rFonts w:cs="Arial"/>
          <w:szCs w:val="24"/>
        </w:rPr>
        <w:t xml:space="preserve"> die </w:t>
      </w:r>
      <w:r w:rsidR="00E54B25" w:rsidRPr="000F51E9">
        <w:rPr>
          <w:rFonts w:cs="Arial"/>
          <w:szCs w:val="24"/>
        </w:rPr>
        <w:t>Möglichkeit</w:t>
      </w:r>
      <w:r w:rsidRPr="000F51E9">
        <w:rPr>
          <w:rFonts w:cs="Arial"/>
          <w:szCs w:val="24"/>
        </w:rPr>
        <w:t xml:space="preserve"> gegeben, gemeinsam und ortsunabhängig an einem oder mehreren Projekten zu arbeiten</w:t>
      </w:r>
      <w:r w:rsidR="00E54B25" w:rsidRPr="000F51E9">
        <w:rPr>
          <w:rFonts w:cs="Arial"/>
          <w:szCs w:val="24"/>
        </w:rPr>
        <w:t>.</w:t>
      </w:r>
      <w:r w:rsidR="00E54B25" w:rsidRPr="000F51E9">
        <w:rPr>
          <w:rStyle w:val="Funotenzeichen"/>
          <w:rFonts w:cs="Arial"/>
          <w:szCs w:val="24"/>
        </w:rPr>
        <w:footnoteReference w:customMarkFollows="1" w:id="6"/>
        <w:t>6)</w:t>
      </w:r>
      <w:r w:rsidRPr="000F51E9">
        <w:rPr>
          <w:rFonts w:cs="Arial"/>
          <w:szCs w:val="24"/>
        </w:rPr>
        <w:t xml:space="preserve"> Außerdem wird man als Entwickler nicht von der Arbeit anderer </w:t>
      </w:r>
      <w:r w:rsidR="00E54B25" w:rsidRPr="000F51E9">
        <w:rPr>
          <w:rFonts w:cs="Arial"/>
          <w:szCs w:val="24"/>
        </w:rPr>
        <w:t>eingeschränkt</w:t>
      </w:r>
      <w:r w:rsidRPr="000F51E9">
        <w:rPr>
          <w:rFonts w:cs="Arial"/>
          <w:szCs w:val="24"/>
        </w:rPr>
        <w:t xml:space="preserve">, da jeder vorerst lokal auf seinem Endgerät arbeitet.  </w:t>
      </w:r>
    </w:p>
    <w:p w14:paraId="0F990D82" w14:textId="2A2CE4F9" w:rsidR="0080749F" w:rsidRPr="000F51E9" w:rsidRDefault="00F75AB8" w:rsidP="00C25C8E">
      <w:pPr>
        <w:rPr>
          <w:rFonts w:cs="Arial"/>
          <w:noProof/>
          <w:szCs w:val="24"/>
        </w:rPr>
      </w:pPr>
      <w:r>
        <w:rPr>
          <w:rFonts w:cs="Arial"/>
          <w:noProof/>
          <w:szCs w:val="24"/>
        </w:rPr>
        <mc:AlternateContent>
          <mc:Choice Requires="wpg">
            <w:drawing>
              <wp:anchor distT="0" distB="0" distL="114300" distR="114300" simplePos="0" relativeHeight="251630592" behindDoc="0" locked="0" layoutInCell="1" allowOverlap="1" wp14:anchorId="1758F036" wp14:editId="7D51D42A">
                <wp:simplePos x="0" y="0"/>
                <wp:positionH relativeFrom="column">
                  <wp:posOffset>4101575</wp:posOffset>
                </wp:positionH>
                <wp:positionV relativeFrom="paragraph">
                  <wp:posOffset>10602</wp:posOffset>
                </wp:positionV>
                <wp:extent cx="1653458" cy="3092726"/>
                <wp:effectExtent l="0" t="0" r="4445" b="0"/>
                <wp:wrapSquare wrapText="bothSides"/>
                <wp:docPr id="28" name="Gruppieren 28"/>
                <wp:cNvGraphicFramePr/>
                <a:graphic xmlns:a="http://schemas.openxmlformats.org/drawingml/2006/main">
                  <a:graphicData uri="http://schemas.microsoft.com/office/word/2010/wordprocessingGroup">
                    <wpg:wgp>
                      <wpg:cNvGrpSpPr/>
                      <wpg:grpSpPr>
                        <a:xfrm>
                          <a:off x="0" y="0"/>
                          <a:ext cx="1653458" cy="3092726"/>
                          <a:chOff x="0" y="0"/>
                          <a:chExt cx="1653458" cy="3092726"/>
                        </a:xfrm>
                      </wpg:grpSpPr>
                      <pic:pic xmlns:pic="http://schemas.openxmlformats.org/drawingml/2006/picture">
                        <pic:nvPicPr>
                          <pic:cNvPr id="13" name="Grafik 13"/>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75435" cy="2845435"/>
                          </a:xfrm>
                          <a:prstGeom prst="rect">
                            <a:avLst/>
                          </a:prstGeom>
                          <a:noFill/>
                          <a:ln>
                            <a:noFill/>
                          </a:ln>
                        </pic:spPr>
                      </pic:pic>
                      <wps:wsp>
                        <wps:cNvPr id="14" name="Textfeld 14"/>
                        <wps:cNvSpPr txBox="1"/>
                        <wps:spPr>
                          <a:xfrm>
                            <a:off x="135173" y="2902226"/>
                            <a:ext cx="1518285" cy="190500"/>
                          </a:xfrm>
                          <a:prstGeom prst="rect">
                            <a:avLst/>
                          </a:prstGeom>
                          <a:solidFill>
                            <a:prstClr val="white"/>
                          </a:solidFill>
                          <a:ln>
                            <a:noFill/>
                          </a:ln>
                        </wps:spPr>
                        <wps:txbx>
                          <w:txbxContent>
                            <w:p w14:paraId="675D0223" w14:textId="0EE2E00A" w:rsidR="000F24A7" w:rsidRPr="00C073DF" w:rsidRDefault="000F24A7" w:rsidP="002B1EDC">
                              <w:pPr>
                                <w:pStyle w:val="Beschriftung"/>
                                <w:rPr>
                                  <w:noProof/>
                                </w:rPr>
                              </w:pPr>
                              <w:r>
                                <w:t xml:space="preserve">Abbildung </w:t>
                              </w:r>
                              <w:r>
                                <w:fldChar w:fldCharType="begin"/>
                              </w:r>
                              <w:r>
                                <w:instrText xml:space="preserve"> SEQ Abbildung \* ARABIC </w:instrText>
                              </w:r>
                              <w:r>
                                <w:fldChar w:fldCharType="separate"/>
                              </w:r>
                              <w:r w:rsidR="009F19D2">
                                <w:rPr>
                                  <w:noProof/>
                                </w:rPr>
                                <w:t>5</w:t>
                              </w:r>
                              <w:r>
                                <w:fldChar w:fldCharType="end"/>
                              </w:r>
                              <w:r>
                                <w:t xml:space="preserve">: </w:t>
                              </w:r>
                              <w:proofErr w:type="spellStart"/>
                              <w:r>
                                <w:t>Gitbranching</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758F036" id="Gruppieren 28" o:spid="_x0000_s1046" style="position:absolute;left:0;text-align:left;margin-left:322.95pt;margin-top:.85pt;width:130.2pt;height:243.5pt;z-index:251630592" coordsize="16534,309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">
                <v:shape id="Grafik 13" o:spid="_x0000_s1047" type="#_x0000_t75" style="position:absolute;width:15754;height:284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">
                  <v:imagedata r:id="rId18" o:title=""/>
                </v:shape>
                <v:shape id="Textfeld 14" o:spid="_x0000_s1048" type="#_x0000_t202" style="position:absolute;left:1351;top:29022;width:1518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dJdwgAAANsAAAAPAAAAZHJzL2Rvd25yZXYueG1sRE9La8JA&#10;EL4L/Q/LFHqRumko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DmGdJdwgAAANsAAAAPAAAA&#10;AAAAAAAAAAAAAAcCAABkcnMvZG93bnJldi54bWxQSwUGAAAAAAMAAwC3AAAA9gIAAAAA&#10;" stroked="f">
                  <v:textbox inset="0,0,0,0">
                    <w:txbxContent>
                      <w:p w14:paraId="675D0223" w14:textId="0EE2E00A" w:rsidR="000F24A7" w:rsidRPr="00C073DF" w:rsidRDefault="000F24A7" w:rsidP="002B1EDC">
                        <w:pPr>
                          <w:pStyle w:val="Beschriftung"/>
                          <w:rPr>
                            <w:noProof/>
                          </w:rPr>
                        </w:pPr>
                        <w:r>
                          <w:t xml:space="preserve">Abbildung </w:t>
                        </w:r>
                        <w:r>
                          <w:fldChar w:fldCharType="begin"/>
                        </w:r>
                        <w:r>
                          <w:instrText xml:space="preserve"> SEQ Abbildung \* ARABIC </w:instrText>
                        </w:r>
                        <w:r>
                          <w:fldChar w:fldCharType="separate"/>
                        </w:r>
                        <w:r w:rsidR="009F19D2">
                          <w:rPr>
                            <w:noProof/>
                          </w:rPr>
                          <w:t>5</w:t>
                        </w:r>
                        <w:r>
                          <w:fldChar w:fldCharType="end"/>
                        </w:r>
                        <w:r>
                          <w:t xml:space="preserve">: </w:t>
                        </w:r>
                        <w:proofErr w:type="spellStart"/>
                        <w:r>
                          <w:t>Gitbranching</w:t>
                        </w:r>
                        <w:proofErr w:type="spellEnd"/>
                      </w:p>
                    </w:txbxContent>
                  </v:textbox>
                </v:shape>
                <w10:wrap type="square"/>
              </v:group>
            </w:pict>
          </mc:Fallback>
        </mc:AlternateContent>
      </w:r>
      <w:r w:rsidR="00E54B25" w:rsidRPr="000F51E9">
        <w:rPr>
          <w:rFonts w:cs="Arial"/>
          <w:szCs w:val="24"/>
        </w:rPr>
        <w:t xml:space="preserve">Die Kombination aus Repositorys und der Verwaltung von Version verschiedenster Dateien macht GitHub erst so Interessant für Unternehmen, welche mehrere Mitarbeiten an einem Projekt beschäftigen. Ein Repository ist sozusagen ein Ordner, auf welchen ein Mitarbeiter eines Projekts </w:t>
      </w:r>
      <w:r w:rsidR="00760AB4" w:rsidRPr="000F51E9">
        <w:rPr>
          <w:rFonts w:cs="Arial"/>
          <w:szCs w:val="24"/>
        </w:rPr>
        <w:t>Zugriff</w:t>
      </w:r>
      <w:r w:rsidR="00E54B25" w:rsidRPr="000F51E9">
        <w:rPr>
          <w:rFonts w:cs="Arial"/>
          <w:szCs w:val="24"/>
        </w:rPr>
        <w:t xml:space="preserve"> hat. Dieses kann er sich </w:t>
      </w:r>
      <w:r w:rsidR="00E04CA9">
        <w:rPr>
          <w:rFonts w:cs="Arial"/>
          <w:szCs w:val="24"/>
        </w:rPr>
        <w:t>k</w:t>
      </w:r>
      <w:r w:rsidR="00E54B25" w:rsidRPr="000F51E9">
        <w:rPr>
          <w:rFonts w:cs="Arial"/>
          <w:szCs w:val="24"/>
        </w:rPr>
        <w:t xml:space="preserve">lonen und hat den neusten Stand dieses Repos dann lokal auf seinem Endgerät und kann dort arbeiten ohne andere Entwickler dieses Projekts zu beeinflussen. Ist er </w:t>
      </w:r>
      <w:r w:rsidR="00E04CA9" w:rsidRPr="000F51E9">
        <w:rPr>
          <w:rFonts w:cs="Arial"/>
          <w:szCs w:val="24"/>
        </w:rPr>
        <w:t>fertig</w:t>
      </w:r>
      <w:r w:rsidR="00E54B25" w:rsidRPr="000F51E9">
        <w:rPr>
          <w:rFonts w:cs="Arial"/>
          <w:szCs w:val="24"/>
        </w:rPr>
        <w:t xml:space="preserve"> mit seiner </w:t>
      </w:r>
      <w:r w:rsidR="00E04CA9" w:rsidRPr="000F51E9">
        <w:rPr>
          <w:rFonts w:cs="Arial"/>
          <w:szCs w:val="24"/>
        </w:rPr>
        <w:t>Arbeit</w:t>
      </w:r>
      <w:r w:rsidR="00E54B25" w:rsidRPr="000F51E9">
        <w:rPr>
          <w:rFonts w:cs="Arial"/>
          <w:szCs w:val="24"/>
        </w:rPr>
        <w:t>, so kann er diese in das Repo in der Cloud wieder ‚pushen‘, womit jeder Entwickler dann Zugriff auf die Änderungen hat.</w:t>
      </w:r>
      <w:r w:rsidR="001225F6">
        <w:rPr>
          <w:rFonts w:cs="Arial"/>
          <w:szCs w:val="24"/>
        </w:rPr>
        <w:t xml:space="preserve"> Jedes Repository hat einen sogenannten Masterbranch, in welchem das Hauptprojekt verläuft</w:t>
      </w:r>
      <w:r w:rsidR="00E54B25" w:rsidRPr="000F51E9">
        <w:rPr>
          <w:rFonts w:cs="Arial"/>
          <w:szCs w:val="24"/>
        </w:rPr>
        <w:t xml:space="preserve">. Jeder Entwickler kann von diesem Branch, einen eigenen Brach abzweigen und auf diesem beispielsweise ein neues Feature entwickeln. </w:t>
      </w:r>
      <w:r w:rsidR="00396C0D" w:rsidRPr="000F51E9">
        <w:rPr>
          <w:rFonts w:cs="Arial"/>
          <w:szCs w:val="24"/>
        </w:rPr>
        <w:t xml:space="preserve">Ist dieses Feature fertig, so kann er seinen </w:t>
      </w:r>
      <w:proofErr w:type="spellStart"/>
      <w:r w:rsidR="00760AB4" w:rsidRPr="000F51E9">
        <w:rPr>
          <w:rFonts w:cs="Arial"/>
          <w:szCs w:val="24"/>
        </w:rPr>
        <w:t>Feature</w:t>
      </w:r>
      <w:r w:rsidR="00760AB4">
        <w:rPr>
          <w:rFonts w:cs="Arial"/>
          <w:szCs w:val="24"/>
        </w:rPr>
        <w:t>b</w:t>
      </w:r>
      <w:r w:rsidR="00760AB4" w:rsidRPr="000F51E9">
        <w:rPr>
          <w:rFonts w:cs="Arial"/>
          <w:szCs w:val="24"/>
        </w:rPr>
        <w:t>ranch</w:t>
      </w:r>
      <w:proofErr w:type="spellEnd"/>
      <w:r w:rsidR="00396C0D" w:rsidRPr="000F51E9">
        <w:rPr>
          <w:rFonts w:cs="Arial"/>
          <w:szCs w:val="24"/>
        </w:rPr>
        <w:t xml:space="preserve"> pushen. Möchten seine Mitarbeiter dieses Feature im Projekt haben, so können sie diesen </w:t>
      </w:r>
      <w:proofErr w:type="spellStart"/>
      <w:r w:rsidR="00E04CA9" w:rsidRPr="000F51E9">
        <w:rPr>
          <w:rFonts w:cs="Arial"/>
          <w:szCs w:val="24"/>
        </w:rPr>
        <w:t>Feature</w:t>
      </w:r>
      <w:r w:rsidR="00E04CA9">
        <w:rPr>
          <w:rFonts w:cs="Arial"/>
          <w:szCs w:val="24"/>
        </w:rPr>
        <w:t>b</w:t>
      </w:r>
      <w:r w:rsidR="00E04CA9" w:rsidRPr="000F51E9">
        <w:rPr>
          <w:rFonts w:cs="Arial"/>
          <w:szCs w:val="24"/>
        </w:rPr>
        <w:t>ranch</w:t>
      </w:r>
      <w:proofErr w:type="spellEnd"/>
      <w:r w:rsidR="00396C0D" w:rsidRPr="000F51E9">
        <w:rPr>
          <w:rFonts w:cs="Arial"/>
          <w:szCs w:val="24"/>
        </w:rPr>
        <w:t xml:space="preserve"> wieder zurück in das Projekt führen und alle Änderungen werden auf den Masterbranch übernommen. </w:t>
      </w:r>
    </w:p>
    <w:p w14:paraId="136CC930" w14:textId="10E1833B" w:rsidR="00D11572" w:rsidRDefault="00396C0D" w:rsidP="00637D7F">
      <w:pPr>
        <w:rPr>
          <w:rFonts w:cs="Arial"/>
          <w:szCs w:val="24"/>
        </w:rPr>
      </w:pPr>
      <w:r w:rsidRPr="000F51E9">
        <w:rPr>
          <w:rFonts w:cs="Arial"/>
          <w:szCs w:val="24"/>
        </w:rPr>
        <w:t>In diesem Projekt führt an einer Versionsverwaltung kein Weg vorbei da die Zentralisierung von Komponenten an schon bestehenden oder</w:t>
      </w:r>
      <w:r w:rsidR="006942F3">
        <w:rPr>
          <w:rFonts w:cs="Arial"/>
          <w:szCs w:val="24"/>
        </w:rPr>
        <w:t xml:space="preserve"> </w:t>
      </w:r>
      <w:r w:rsidRPr="000F51E9">
        <w:rPr>
          <w:rFonts w:cs="Arial"/>
          <w:szCs w:val="24"/>
        </w:rPr>
        <w:t xml:space="preserve">noch mitten in der Entwicklung steckenden Userinterfaces durchgeführt wird und somit mehrere Entwickler zeitgleich an diesen arbeiten. </w:t>
      </w:r>
    </w:p>
    <w:p w14:paraId="367416AC" w14:textId="77777777" w:rsidR="00F13E56" w:rsidRPr="000F51E9" w:rsidRDefault="00F13E56" w:rsidP="00637D7F">
      <w:pPr>
        <w:rPr>
          <w:rFonts w:cs="Arial"/>
          <w:szCs w:val="24"/>
        </w:rPr>
      </w:pPr>
    </w:p>
    <w:p w14:paraId="178B2230" w14:textId="10BD2669" w:rsidR="00942CF2" w:rsidRPr="00637D7F" w:rsidRDefault="00CD2B47" w:rsidP="00C25C8E">
      <w:pPr>
        <w:pStyle w:val="berschrift2"/>
      </w:pPr>
      <w:bookmarkStart w:id="49" w:name="_Toc69992602"/>
      <w:bookmarkStart w:id="50" w:name="_Toc72742777"/>
      <w:bookmarkStart w:id="51" w:name="_Toc72748502"/>
      <w:r>
        <w:lastRenderedPageBreak/>
        <w:t>4</w:t>
      </w:r>
      <w:r w:rsidR="00F13E56">
        <w:t>.3</w:t>
      </w:r>
      <w:r w:rsidR="00D11572" w:rsidRPr="00637D7F">
        <w:t xml:space="preserve"> Angular</w:t>
      </w:r>
      <w:bookmarkEnd w:id="49"/>
      <w:bookmarkEnd w:id="50"/>
      <w:bookmarkEnd w:id="51"/>
    </w:p>
    <w:p w14:paraId="70F03B0F" w14:textId="6D9C3667" w:rsidR="00942CF2" w:rsidRPr="000F51E9" w:rsidRDefault="00942CF2" w:rsidP="00C25C8E">
      <w:pPr>
        <w:rPr>
          <w:rFonts w:cs="Arial"/>
          <w:szCs w:val="24"/>
        </w:rPr>
      </w:pPr>
    </w:p>
    <w:p w14:paraId="41B0B394" w14:textId="36DC735D" w:rsidR="007E5C8A" w:rsidRDefault="00F75AB8" w:rsidP="00C25C8E">
      <w:pPr>
        <w:tabs>
          <w:tab w:val="left" w:pos="999"/>
        </w:tabs>
        <w:rPr>
          <w:rFonts w:cs="Arial"/>
          <w:szCs w:val="24"/>
        </w:rPr>
      </w:pPr>
      <w:r>
        <w:rPr>
          <w:rFonts w:cs="Arial"/>
          <w:noProof/>
          <w:szCs w:val="24"/>
        </w:rPr>
        <mc:AlternateContent>
          <mc:Choice Requires="wpg">
            <w:drawing>
              <wp:anchor distT="0" distB="0" distL="114300" distR="114300" simplePos="0" relativeHeight="251641856" behindDoc="0" locked="0" layoutInCell="1" allowOverlap="1" wp14:anchorId="4242841D" wp14:editId="4745401A">
                <wp:simplePos x="0" y="0"/>
                <wp:positionH relativeFrom="column">
                  <wp:posOffset>133875</wp:posOffset>
                </wp:positionH>
                <wp:positionV relativeFrom="paragraph">
                  <wp:posOffset>1060892</wp:posOffset>
                </wp:positionV>
                <wp:extent cx="5550010" cy="5406804"/>
                <wp:effectExtent l="0" t="0" r="0" b="3810"/>
                <wp:wrapSquare wrapText="bothSides"/>
                <wp:docPr id="27" name="Gruppieren 27"/>
                <wp:cNvGraphicFramePr/>
                <a:graphic xmlns:a="http://schemas.openxmlformats.org/drawingml/2006/main">
                  <a:graphicData uri="http://schemas.microsoft.com/office/word/2010/wordprocessingGroup">
                    <wpg:wgp>
                      <wpg:cNvGrpSpPr/>
                      <wpg:grpSpPr>
                        <a:xfrm>
                          <a:off x="0" y="0"/>
                          <a:ext cx="5550010" cy="5406804"/>
                          <a:chOff x="0" y="0"/>
                          <a:chExt cx="5550010" cy="5406804"/>
                        </a:xfrm>
                      </wpg:grpSpPr>
                      <pic:pic xmlns:pic="http://schemas.openxmlformats.org/drawingml/2006/picture">
                        <pic:nvPicPr>
                          <pic:cNvPr id="22" name="Grafik 22"/>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63610" y="0"/>
                            <a:ext cx="5486400" cy="5114290"/>
                          </a:xfrm>
                          <a:prstGeom prst="rect">
                            <a:avLst/>
                          </a:prstGeom>
                          <a:noFill/>
                          <a:ln>
                            <a:noFill/>
                          </a:ln>
                        </pic:spPr>
                      </pic:pic>
                      <wps:wsp>
                        <wps:cNvPr id="23" name="Textfeld 23"/>
                        <wps:cNvSpPr txBox="1"/>
                        <wps:spPr>
                          <a:xfrm>
                            <a:off x="0" y="5176299"/>
                            <a:ext cx="5486400" cy="230505"/>
                          </a:xfrm>
                          <a:prstGeom prst="rect">
                            <a:avLst/>
                          </a:prstGeom>
                          <a:solidFill>
                            <a:prstClr val="white"/>
                          </a:solidFill>
                          <a:ln>
                            <a:noFill/>
                          </a:ln>
                        </wps:spPr>
                        <wps:txbx>
                          <w:txbxContent>
                            <w:p w14:paraId="61A4D1CD" w14:textId="6701FB38" w:rsidR="000F24A7" w:rsidRDefault="000F24A7" w:rsidP="00C25C8E">
                              <w:pPr>
                                <w:pStyle w:val="Beschriftung"/>
                              </w:pPr>
                              <w:r>
                                <w:t xml:space="preserve">Abbildung </w:t>
                              </w:r>
                              <w:r>
                                <w:fldChar w:fldCharType="begin"/>
                              </w:r>
                              <w:r>
                                <w:instrText xml:space="preserve"> SEQ Abbildung \* ARABIC </w:instrText>
                              </w:r>
                              <w:r>
                                <w:fldChar w:fldCharType="separate"/>
                              </w:r>
                              <w:r w:rsidR="009F19D2">
                                <w:rPr>
                                  <w:noProof/>
                                </w:rPr>
                                <w:t>6</w:t>
                              </w:r>
                              <w:r>
                                <w:fldChar w:fldCharType="end"/>
                              </w:r>
                              <w:r>
                                <w:t>: Beispielhafte Angular Struktur</w:t>
                              </w:r>
                            </w:p>
                            <w:p w14:paraId="7553473C" w14:textId="16E0C495" w:rsidR="000F24A7" w:rsidRDefault="000F24A7" w:rsidP="00C25C8E"/>
                            <w:p w14:paraId="47E23E4D" w14:textId="77777777" w:rsidR="000F24A7" w:rsidRPr="00C25C8E" w:rsidRDefault="000F24A7" w:rsidP="00C25C8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242841D" id="Gruppieren 27" o:spid="_x0000_s1049" style="position:absolute;left:0;text-align:left;margin-left:10.55pt;margin-top:83.55pt;width:437pt;height:425.75pt;z-index:251641856" coordsize="55500,54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">
                <v:shape id="Grafik 22" o:spid="_x0000_s1050" type="#_x0000_t75" style="position:absolute;left:636;width:54864;height:51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">
                  <v:imagedata r:id="rId20" o:title=""/>
                </v:shape>
                <v:shape id="Textfeld 23" o:spid="_x0000_s1051" type="#_x0000_t202" style="position:absolute;top:51762;width:54864;height:2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14:paraId="61A4D1CD" w14:textId="6701FB38" w:rsidR="000F24A7" w:rsidRDefault="000F24A7" w:rsidP="00C25C8E">
                        <w:pPr>
                          <w:pStyle w:val="Beschriftung"/>
                        </w:pPr>
                        <w:r>
                          <w:t xml:space="preserve">Abbildung </w:t>
                        </w:r>
                        <w:r>
                          <w:fldChar w:fldCharType="begin"/>
                        </w:r>
                        <w:r>
                          <w:instrText xml:space="preserve"> SEQ Abbildung \* ARABIC </w:instrText>
                        </w:r>
                        <w:r>
                          <w:fldChar w:fldCharType="separate"/>
                        </w:r>
                        <w:r w:rsidR="009F19D2">
                          <w:rPr>
                            <w:noProof/>
                          </w:rPr>
                          <w:t>6</w:t>
                        </w:r>
                        <w:r>
                          <w:fldChar w:fldCharType="end"/>
                        </w:r>
                        <w:r>
                          <w:t>: Beispielhafte Angular Struktur</w:t>
                        </w:r>
                      </w:p>
                      <w:p w14:paraId="7553473C" w14:textId="16E0C495" w:rsidR="000F24A7" w:rsidRDefault="000F24A7" w:rsidP="00C25C8E"/>
                      <w:p w14:paraId="47E23E4D" w14:textId="77777777" w:rsidR="000F24A7" w:rsidRPr="00C25C8E" w:rsidRDefault="000F24A7" w:rsidP="00C25C8E"/>
                    </w:txbxContent>
                  </v:textbox>
                </v:shape>
                <w10:wrap type="square"/>
              </v:group>
            </w:pict>
          </mc:Fallback>
        </mc:AlternateContent>
      </w:r>
      <w:r w:rsidR="00F4207C" w:rsidRPr="000F51E9">
        <w:rPr>
          <w:rFonts w:cs="Arial"/>
          <w:szCs w:val="24"/>
        </w:rPr>
        <w:t xml:space="preserve">Der Nachfolger Angular von AngularJS ist </w:t>
      </w:r>
      <w:r w:rsidR="00C02AB9" w:rsidRPr="000F51E9">
        <w:rPr>
          <w:rFonts w:cs="Arial"/>
          <w:szCs w:val="24"/>
        </w:rPr>
        <w:t xml:space="preserve">ein </w:t>
      </w:r>
      <w:r w:rsidR="00F4207C" w:rsidRPr="000F51E9">
        <w:rPr>
          <w:rFonts w:cs="Arial"/>
          <w:szCs w:val="24"/>
        </w:rPr>
        <w:t>Open</w:t>
      </w:r>
      <w:r w:rsidR="00E04CA9">
        <w:rPr>
          <w:rFonts w:cs="Arial"/>
          <w:szCs w:val="24"/>
        </w:rPr>
        <w:t xml:space="preserve"> </w:t>
      </w:r>
      <w:r w:rsidR="00F4207C" w:rsidRPr="000F51E9">
        <w:rPr>
          <w:rFonts w:cs="Arial"/>
          <w:szCs w:val="24"/>
        </w:rPr>
        <w:t xml:space="preserve">Source Front-End-Webapplikationsframework, welches von Google LLC 2016 entwickelt wurde und auf Typescript basiert. </w:t>
      </w:r>
      <w:r w:rsidR="0069378E" w:rsidRPr="000F51E9">
        <w:rPr>
          <w:rFonts w:cs="Arial"/>
          <w:szCs w:val="24"/>
        </w:rPr>
        <w:t>Die Besonderheit</w:t>
      </w:r>
      <w:r w:rsidR="00F4207C" w:rsidRPr="000F51E9">
        <w:rPr>
          <w:rFonts w:cs="Arial"/>
          <w:szCs w:val="24"/>
        </w:rPr>
        <w:t xml:space="preserve"> von Angular </w:t>
      </w:r>
      <w:r w:rsidR="007E5C8A" w:rsidRPr="000F51E9">
        <w:rPr>
          <w:rFonts w:cs="Arial"/>
          <w:szCs w:val="24"/>
        </w:rPr>
        <w:t>ist</w:t>
      </w:r>
      <w:r w:rsidR="00F4207C" w:rsidRPr="000F51E9">
        <w:rPr>
          <w:rFonts w:cs="Arial"/>
          <w:szCs w:val="24"/>
        </w:rPr>
        <w:t xml:space="preserve"> der Aufbau einer Webapplikation</w:t>
      </w:r>
      <w:r w:rsidR="0069378E" w:rsidRPr="000F51E9">
        <w:rPr>
          <w:rFonts w:cs="Arial"/>
          <w:szCs w:val="24"/>
        </w:rPr>
        <w:t xml:space="preserve"> in einzelnen Komponenten welche eine </w:t>
      </w:r>
      <w:r w:rsidR="00E04CA9" w:rsidRPr="000F51E9">
        <w:rPr>
          <w:rFonts w:cs="Arial"/>
          <w:szCs w:val="24"/>
        </w:rPr>
        <w:t>festgelegte</w:t>
      </w:r>
      <w:r w:rsidR="0069378E" w:rsidRPr="000F51E9">
        <w:rPr>
          <w:rFonts w:cs="Arial"/>
          <w:szCs w:val="24"/>
        </w:rPr>
        <w:t xml:space="preserve"> </w:t>
      </w:r>
      <w:r w:rsidR="003B4AF7" w:rsidRPr="000F51E9">
        <w:rPr>
          <w:rFonts w:cs="Arial"/>
          <w:szCs w:val="24"/>
        </w:rPr>
        <w:t>Hierarchie</w:t>
      </w:r>
      <w:r w:rsidR="0069378E" w:rsidRPr="000F51E9">
        <w:rPr>
          <w:rFonts w:cs="Arial"/>
          <w:szCs w:val="24"/>
        </w:rPr>
        <w:t xml:space="preserve"> befolgen. </w:t>
      </w:r>
    </w:p>
    <w:p w14:paraId="709059A0" w14:textId="77777777" w:rsidR="00C25C8E" w:rsidRDefault="00C25C8E" w:rsidP="00C25C8E">
      <w:pPr>
        <w:tabs>
          <w:tab w:val="left" w:pos="999"/>
        </w:tabs>
        <w:rPr>
          <w:rFonts w:cs="Arial"/>
          <w:szCs w:val="24"/>
        </w:rPr>
      </w:pPr>
    </w:p>
    <w:p w14:paraId="12B3E1F6" w14:textId="4BF96822" w:rsidR="003B4AF7" w:rsidRPr="000F51E9" w:rsidRDefault="0069378E" w:rsidP="00C25C8E">
      <w:pPr>
        <w:tabs>
          <w:tab w:val="left" w:pos="999"/>
        </w:tabs>
        <w:rPr>
          <w:rFonts w:cs="Arial"/>
          <w:szCs w:val="24"/>
        </w:rPr>
      </w:pPr>
      <w:r w:rsidRPr="000F51E9">
        <w:rPr>
          <w:rFonts w:cs="Arial"/>
          <w:szCs w:val="24"/>
        </w:rPr>
        <w:t>Die index.html stellt das</w:t>
      </w:r>
      <w:r w:rsidR="003B4AF7" w:rsidRPr="000F51E9">
        <w:rPr>
          <w:rFonts w:cs="Arial"/>
          <w:szCs w:val="24"/>
        </w:rPr>
        <w:t xml:space="preserve"> </w:t>
      </w:r>
      <w:r w:rsidRPr="000F51E9">
        <w:rPr>
          <w:rFonts w:cs="Arial"/>
          <w:szCs w:val="24"/>
        </w:rPr>
        <w:t>HTML</w:t>
      </w:r>
      <w:r w:rsidR="003B4AF7" w:rsidRPr="000F51E9">
        <w:rPr>
          <w:rFonts w:cs="Arial"/>
          <w:szCs w:val="24"/>
        </w:rPr>
        <w:t>-</w:t>
      </w:r>
      <w:r w:rsidRPr="000F51E9">
        <w:rPr>
          <w:rFonts w:cs="Arial"/>
          <w:szCs w:val="24"/>
        </w:rPr>
        <w:t>Grundgerüst</w:t>
      </w:r>
      <w:r w:rsidR="007E5C8A" w:rsidRPr="000F51E9">
        <w:rPr>
          <w:rFonts w:cs="Arial"/>
          <w:szCs w:val="24"/>
        </w:rPr>
        <w:t xml:space="preserve"> dar</w:t>
      </w:r>
      <w:r w:rsidRPr="000F51E9">
        <w:rPr>
          <w:rFonts w:cs="Arial"/>
          <w:szCs w:val="24"/>
        </w:rPr>
        <w:t xml:space="preserve">, auf welchem die </w:t>
      </w:r>
      <w:proofErr w:type="spellStart"/>
      <w:r w:rsidRPr="000F51E9">
        <w:rPr>
          <w:rFonts w:cs="Arial"/>
          <w:szCs w:val="24"/>
        </w:rPr>
        <w:t>main.ts</w:t>
      </w:r>
      <w:proofErr w:type="spellEnd"/>
      <w:r w:rsidRPr="000F51E9">
        <w:rPr>
          <w:rFonts w:cs="Arial"/>
          <w:szCs w:val="24"/>
        </w:rPr>
        <w:t xml:space="preserve"> aufsetzt,</w:t>
      </w:r>
      <w:r w:rsidR="006942F3">
        <w:rPr>
          <w:rFonts w:cs="Arial"/>
          <w:szCs w:val="24"/>
        </w:rPr>
        <w:t xml:space="preserve"> die</w:t>
      </w:r>
      <w:r w:rsidR="003B4AF7" w:rsidRPr="000F51E9">
        <w:rPr>
          <w:rFonts w:cs="Arial"/>
          <w:szCs w:val="24"/>
        </w:rPr>
        <w:t xml:space="preserve"> </w:t>
      </w:r>
      <w:r w:rsidR="007E5C8A" w:rsidRPr="000F51E9">
        <w:rPr>
          <w:rFonts w:cs="Arial"/>
          <w:szCs w:val="24"/>
        </w:rPr>
        <w:t xml:space="preserve">Startdatei für das </w:t>
      </w:r>
      <w:r w:rsidRPr="000F51E9">
        <w:rPr>
          <w:rFonts w:cs="Arial"/>
          <w:szCs w:val="24"/>
        </w:rPr>
        <w:t>Bootstrapping.</w:t>
      </w:r>
      <w:r w:rsidR="00810B41" w:rsidRPr="000F51E9">
        <w:rPr>
          <w:rFonts w:cs="Arial"/>
          <w:szCs w:val="24"/>
        </w:rPr>
        <w:t xml:space="preserve"> In der </w:t>
      </w:r>
      <w:r w:rsidR="00E04CA9" w:rsidRPr="000F51E9">
        <w:rPr>
          <w:rFonts w:cs="Arial"/>
          <w:szCs w:val="24"/>
        </w:rPr>
        <w:t>darauffolgenden</w:t>
      </w:r>
      <w:r w:rsidR="00810B41" w:rsidRPr="000F51E9">
        <w:rPr>
          <w:rFonts w:cs="Arial"/>
          <w:szCs w:val="24"/>
        </w:rPr>
        <w:t xml:space="preserve"> Typescript</w:t>
      </w:r>
      <w:r w:rsidR="003B4AF7" w:rsidRPr="000F51E9">
        <w:rPr>
          <w:rFonts w:cs="Arial"/>
          <w:szCs w:val="24"/>
        </w:rPr>
        <w:t xml:space="preserve"> </w:t>
      </w:r>
      <w:r w:rsidR="00810B41" w:rsidRPr="000F51E9">
        <w:rPr>
          <w:rFonts w:cs="Arial"/>
          <w:szCs w:val="24"/>
        </w:rPr>
        <w:t xml:space="preserve">Datei </w:t>
      </w:r>
      <w:proofErr w:type="spellStart"/>
      <w:r w:rsidR="00810B41" w:rsidRPr="000F51E9">
        <w:rPr>
          <w:rFonts w:cs="Arial"/>
          <w:szCs w:val="24"/>
        </w:rPr>
        <w:t>app.module.ts</w:t>
      </w:r>
      <w:proofErr w:type="spellEnd"/>
      <w:r w:rsidR="007E5C8A" w:rsidRPr="000F51E9">
        <w:rPr>
          <w:rFonts w:cs="Arial"/>
          <w:szCs w:val="24"/>
        </w:rPr>
        <w:t xml:space="preserve">, dem zentralen </w:t>
      </w:r>
      <w:r w:rsidR="00E04CA9" w:rsidRPr="000F51E9">
        <w:rPr>
          <w:rFonts w:cs="Arial"/>
          <w:szCs w:val="24"/>
        </w:rPr>
        <w:t>Angular</w:t>
      </w:r>
      <w:r w:rsidR="007E5C8A" w:rsidRPr="000F51E9">
        <w:rPr>
          <w:rFonts w:cs="Arial"/>
          <w:szCs w:val="24"/>
        </w:rPr>
        <w:t>-Modul,</w:t>
      </w:r>
      <w:r w:rsidR="00810B41" w:rsidRPr="000F51E9">
        <w:rPr>
          <w:rFonts w:cs="Arial"/>
          <w:szCs w:val="24"/>
        </w:rPr>
        <w:t xml:space="preserve"> müssen alle Komponenten welche das Projekt enthält und benutzt importiert und deklariert werden, um diese nutzen zu können. Ab diesem Punkt befindet man sich schon mitten in der Webapplikation, denn </w:t>
      </w:r>
      <w:r w:rsidR="00810B41" w:rsidRPr="000F51E9">
        <w:rPr>
          <w:rFonts w:cs="Arial"/>
          <w:szCs w:val="24"/>
        </w:rPr>
        <w:lastRenderedPageBreak/>
        <w:t xml:space="preserve">in der </w:t>
      </w:r>
      <w:proofErr w:type="spellStart"/>
      <w:r w:rsidR="00810B41" w:rsidRPr="000F51E9">
        <w:rPr>
          <w:rFonts w:cs="Arial"/>
          <w:szCs w:val="24"/>
        </w:rPr>
        <w:t>AppComponent</w:t>
      </w:r>
      <w:proofErr w:type="spellEnd"/>
      <w:r w:rsidR="00810B41" w:rsidRPr="000F51E9">
        <w:rPr>
          <w:rFonts w:cs="Arial"/>
          <w:szCs w:val="24"/>
        </w:rPr>
        <w:t xml:space="preserve"> befindet sic</w:t>
      </w:r>
      <w:r w:rsidR="007E5C8A" w:rsidRPr="000F51E9">
        <w:rPr>
          <w:rFonts w:cs="Arial"/>
          <w:szCs w:val="24"/>
        </w:rPr>
        <w:t xml:space="preserve">h </w:t>
      </w:r>
      <w:r w:rsidR="00810B41" w:rsidRPr="000F51E9">
        <w:rPr>
          <w:rFonts w:cs="Arial"/>
          <w:szCs w:val="24"/>
        </w:rPr>
        <w:t>das Template (app.component.html) sowie die Root-Komponente</w:t>
      </w:r>
      <w:r w:rsidR="00C02AB9" w:rsidRPr="000F51E9">
        <w:rPr>
          <w:rFonts w:cs="Arial"/>
          <w:szCs w:val="24"/>
        </w:rPr>
        <w:t xml:space="preserve"> (</w:t>
      </w:r>
      <w:proofErr w:type="spellStart"/>
      <w:r w:rsidR="00C02AB9" w:rsidRPr="000F51E9">
        <w:rPr>
          <w:rFonts w:cs="Arial"/>
          <w:szCs w:val="24"/>
        </w:rPr>
        <w:t>app.component.ts</w:t>
      </w:r>
      <w:proofErr w:type="spellEnd"/>
      <w:r w:rsidR="00C02AB9" w:rsidRPr="000F51E9">
        <w:rPr>
          <w:rFonts w:cs="Arial"/>
          <w:szCs w:val="24"/>
        </w:rPr>
        <w:t>)</w:t>
      </w:r>
      <w:r w:rsidR="007E5C8A" w:rsidRPr="000F51E9">
        <w:rPr>
          <w:rFonts w:cs="Arial"/>
          <w:szCs w:val="24"/>
        </w:rPr>
        <w:t xml:space="preserve"> der Webapplikation. In Abbildung 6 ist anschaulich, dass aus diesen Dateien im Anschluss alle zu verwendenden Angular Komponenten aufgerufen werden, ob direkt, oder indirekt. Hier kann es sich bei einzelnen Komponenten um Moleküle oder gar </w:t>
      </w:r>
      <w:r w:rsidR="00DC5443" w:rsidRPr="000F51E9">
        <w:rPr>
          <w:rFonts w:cs="Arial"/>
          <w:szCs w:val="24"/>
        </w:rPr>
        <w:t>Organismen handeln</w:t>
      </w:r>
      <w:r w:rsidR="003B4AF7" w:rsidRPr="000F51E9">
        <w:rPr>
          <w:rFonts w:cs="Arial"/>
          <w:szCs w:val="24"/>
        </w:rPr>
        <w:t>.</w:t>
      </w:r>
      <w:r w:rsidR="003B4AF7" w:rsidRPr="000F51E9">
        <w:rPr>
          <w:rStyle w:val="Funotenzeichen"/>
          <w:rFonts w:cs="Arial"/>
          <w:szCs w:val="24"/>
        </w:rPr>
        <w:footnoteReference w:customMarkFollows="1" w:id="7"/>
        <w:t>7)</w:t>
      </w:r>
    </w:p>
    <w:p w14:paraId="3FCCB346" w14:textId="01101CE8" w:rsidR="00942CF2" w:rsidRDefault="003B4AF7" w:rsidP="00C25C8E">
      <w:pPr>
        <w:tabs>
          <w:tab w:val="left" w:pos="999"/>
        </w:tabs>
        <w:rPr>
          <w:rFonts w:cs="Arial"/>
          <w:szCs w:val="24"/>
        </w:rPr>
      </w:pPr>
      <w:r w:rsidRPr="000F51E9">
        <w:rPr>
          <w:rFonts w:cs="Arial"/>
          <w:szCs w:val="24"/>
        </w:rPr>
        <w:t>Atome befinden sich normalerweise inne</w:t>
      </w:r>
      <w:r w:rsidR="00372011">
        <w:rPr>
          <w:rFonts w:cs="Arial"/>
          <w:szCs w:val="24"/>
        </w:rPr>
        <w:t>r</w:t>
      </w:r>
      <w:r w:rsidRPr="000F51E9">
        <w:rPr>
          <w:rFonts w:cs="Arial"/>
          <w:szCs w:val="24"/>
        </w:rPr>
        <w:t xml:space="preserve">halb der einzelnen Komponenten beziehungsweise Molekülen. Enthält die </w:t>
      </w:r>
      <w:proofErr w:type="spellStart"/>
      <w:r w:rsidR="00E04CA9" w:rsidRPr="000F51E9">
        <w:rPr>
          <w:rFonts w:cs="Arial"/>
          <w:szCs w:val="24"/>
        </w:rPr>
        <w:t>TopBar</w:t>
      </w:r>
      <w:proofErr w:type="spellEnd"/>
      <w:r w:rsidRPr="000F51E9">
        <w:rPr>
          <w:rFonts w:cs="Arial"/>
          <w:szCs w:val="24"/>
        </w:rPr>
        <w:t xml:space="preserve"> beispielsweise nur einen Knopf und einen Text, so ist sie ein Molekül. Nutzt eine Komponente aber eine andere, so ist diese Einheit ein Organismus, sie ist deutlich komplexer als ein einfaches Molekül. Stylings der einzelnen Atome innerhalb der Moleküle können sich entweder in der jeweiligen HTLM-Datei oder in einer weiteren CSS-</w:t>
      </w:r>
      <w:r w:rsidR="006942F3">
        <w:rPr>
          <w:rFonts w:cs="Arial"/>
          <w:szCs w:val="24"/>
        </w:rPr>
        <w:t>Datei</w:t>
      </w:r>
      <w:r w:rsidRPr="000F51E9">
        <w:rPr>
          <w:rFonts w:cs="Arial"/>
          <w:szCs w:val="24"/>
        </w:rPr>
        <w:t xml:space="preserve"> befinden.</w:t>
      </w:r>
    </w:p>
    <w:p w14:paraId="12A9B8F3" w14:textId="5FBA0795" w:rsidR="003B4AF7" w:rsidRPr="00A81299" w:rsidRDefault="00A81299" w:rsidP="00C25C8E">
      <w:pPr>
        <w:pStyle w:val="KeinLeerraum"/>
        <w:spacing w:line="360" w:lineRule="auto"/>
        <w:rPr>
          <w:lang w:val="de-DE"/>
        </w:rPr>
      </w:pPr>
      <w:r>
        <w:rPr>
          <w:lang w:val="de-DE"/>
        </w:rPr>
        <w:t xml:space="preserve">Um </w:t>
      </w:r>
      <w:r w:rsidR="003C463F">
        <w:rPr>
          <w:lang w:val="de-DE"/>
        </w:rPr>
        <w:t>eine</w:t>
      </w:r>
      <w:r>
        <w:rPr>
          <w:lang w:val="de-DE"/>
        </w:rPr>
        <w:t xml:space="preserve"> Webapplikation lokal auf einer </w:t>
      </w:r>
      <w:r w:rsidR="00E04CA9">
        <w:rPr>
          <w:lang w:val="de-DE"/>
        </w:rPr>
        <w:t>Adresse</w:t>
      </w:r>
      <w:r>
        <w:rPr>
          <w:lang w:val="de-DE"/>
        </w:rPr>
        <w:t xml:space="preserve">, beispielweise </w:t>
      </w:r>
      <w:r w:rsidRPr="00A81299">
        <w:rPr>
          <w:rStyle w:val="CommandsZchn"/>
          <w:sz w:val="22"/>
          <w:szCs w:val="22"/>
        </w:rPr>
        <w:t>localhost:4200/</w:t>
      </w:r>
      <w:proofErr w:type="spellStart"/>
      <w:r w:rsidRPr="00A81299">
        <w:rPr>
          <w:rStyle w:val="CommandsZchn"/>
          <w:sz w:val="22"/>
          <w:szCs w:val="22"/>
        </w:rPr>
        <w:t>xy</w:t>
      </w:r>
      <w:proofErr w:type="spellEnd"/>
      <w:r>
        <w:rPr>
          <w:lang w:val="de-DE"/>
        </w:rPr>
        <w:t xml:space="preserve"> zu testen, bietet Angular</w:t>
      </w:r>
      <w:r w:rsidR="006942F3">
        <w:rPr>
          <w:lang w:val="de-DE"/>
        </w:rPr>
        <w:t>-CLI</w:t>
      </w:r>
      <w:r>
        <w:rPr>
          <w:lang w:val="de-DE"/>
        </w:rPr>
        <w:t xml:space="preserve"> den </w:t>
      </w:r>
      <w:r w:rsidR="00E04CA9">
        <w:rPr>
          <w:lang w:val="de-DE"/>
        </w:rPr>
        <w:t>Befehl</w:t>
      </w:r>
      <w:r>
        <w:rPr>
          <w:lang w:val="de-DE"/>
        </w:rPr>
        <w:t xml:space="preserve"> </w:t>
      </w:r>
      <w:proofErr w:type="spellStart"/>
      <w:r w:rsidRPr="00A81299">
        <w:rPr>
          <w:rStyle w:val="CommandsZchn"/>
          <w:sz w:val="22"/>
          <w:szCs w:val="22"/>
        </w:rPr>
        <w:t>ng</w:t>
      </w:r>
      <w:proofErr w:type="spellEnd"/>
      <w:r w:rsidRPr="00A81299">
        <w:rPr>
          <w:rStyle w:val="CommandsZchn"/>
          <w:sz w:val="22"/>
          <w:szCs w:val="22"/>
        </w:rPr>
        <w:t xml:space="preserve"> </w:t>
      </w:r>
      <w:proofErr w:type="spellStart"/>
      <w:r w:rsidRPr="00A81299">
        <w:rPr>
          <w:rStyle w:val="CommandsZchn"/>
          <w:sz w:val="22"/>
          <w:szCs w:val="22"/>
        </w:rPr>
        <w:t>serve</w:t>
      </w:r>
      <w:proofErr w:type="spellEnd"/>
      <w:r w:rsidRPr="00A81299">
        <w:rPr>
          <w:lang w:val="de-DE"/>
        </w:rPr>
        <w:t xml:space="preserve">, </w:t>
      </w:r>
      <w:r w:rsidR="00E04CA9" w:rsidRPr="00A81299">
        <w:rPr>
          <w:lang w:val="de-DE"/>
        </w:rPr>
        <w:t>welcher</w:t>
      </w:r>
      <w:r w:rsidRPr="00A81299">
        <w:rPr>
          <w:lang w:val="de-DE"/>
        </w:rPr>
        <w:t xml:space="preserve"> im jeweiligen Projektordner ausgeführt werden muss. </w:t>
      </w:r>
      <w:r w:rsidR="003C463F">
        <w:rPr>
          <w:lang w:val="de-DE"/>
        </w:rPr>
        <w:t xml:space="preserve">Dies bietet die Möglichkeit in Echtzeit seinen Code zu kompilieren und zu testen, was im Bereich der Front-End-Entwicklung </w:t>
      </w:r>
      <w:r w:rsidR="006942F3">
        <w:rPr>
          <w:lang w:val="de-DE"/>
        </w:rPr>
        <w:t xml:space="preserve">zu </w:t>
      </w:r>
      <w:r w:rsidR="003C463F">
        <w:rPr>
          <w:lang w:val="de-DE"/>
        </w:rPr>
        <w:t>eine</w:t>
      </w:r>
      <w:r w:rsidR="006942F3">
        <w:rPr>
          <w:lang w:val="de-DE"/>
        </w:rPr>
        <w:t>m</w:t>
      </w:r>
      <w:r w:rsidR="003C463F">
        <w:rPr>
          <w:lang w:val="de-DE"/>
        </w:rPr>
        <w:t xml:space="preserve"> angenehme</w:t>
      </w:r>
      <w:r w:rsidR="006942F3">
        <w:rPr>
          <w:lang w:val="de-DE"/>
        </w:rPr>
        <w:t>ren</w:t>
      </w:r>
      <w:r w:rsidR="003C463F">
        <w:rPr>
          <w:lang w:val="de-DE"/>
        </w:rPr>
        <w:t xml:space="preserve"> Workflow </w:t>
      </w:r>
      <w:r w:rsidR="006942F3">
        <w:rPr>
          <w:lang w:val="de-DE"/>
        </w:rPr>
        <w:t>beiträgt</w:t>
      </w:r>
      <w:r w:rsidR="003C463F">
        <w:rPr>
          <w:lang w:val="de-DE"/>
        </w:rPr>
        <w:t>.</w:t>
      </w:r>
    </w:p>
    <w:p w14:paraId="0D129219" w14:textId="0FA9271C" w:rsidR="00D27C3B" w:rsidRPr="00A81299" w:rsidRDefault="00D27C3B" w:rsidP="00C25C8E"/>
    <w:p w14:paraId="4AA531C1" w14:textId="26CD2C60" w:rsidR="00D27C3B" w:rsidRPr="000F51E9" w:rsidRDefault="00D27C3B" w:rsidP="00C25C8E">
      <w:pPr>
        <w:rPr>
          <w:rFonts w:cs="Arial"/>
          <w:szCs w:val="24"/>
        </w:rPr>
      </w:pPr>
    </w:p>
    <w:p w14:paraId="7D5AD7E0" w14:textId="72E4F837" w:rsidR="00D27C3B" w:rsidRPr="000F51E9" w:rsidRDefault="00D27C3B" w:rsidP="00C25C8E">
      <w:pPr>
        <w:rPr>
          <w:rFonts w:cs="Arial"/>
          <w:szCs w:val="24"/>
        </w:rPr>
      </w:pPr>
    </w:p>
    <w:p w14:paraId="303B5924" w14:textId="7ABB450C" w:rsidR="00942CF2" w:rsidRPr="000F51E9" w:rsidRDefault="00942CF2" w:rsidP="00C25C8E">
      <w:pPr>
        <w:rPr>
          <w:rFonts w:cs="Arial"/>
          <w:szCs w:val="24"/>
        </w:rPr>
      </w:pPr>
    </w:p>
    <w:p w14:paraId="3C9A4CCF" w14:textId="6983BAFA" w:rsidR="00942CF2" w:rsidRPr="000F51E9" w:rsidRDefault="00942CF2" w:rsidP="00C25C8E">
      <w:pPr>
        <w:rPr>
          <w:rFonts w:cs="Arial"/>
          <w:szCs w:val="24"/>
        </w:rPr>
      </w:pPr>
    </w:p>
    <w:p w14:paraId="321A6C22" w14:textId="19C4EDEC" w:rsidR="00942CF2" w:rsidRPr="000F51E9" w:rsidRDefault="00942CF2" w:rsidP="00C25C8E">
      <w:pPr>
        <w:rPr>
          <w:rFonts w:cs="Arial"/>
          <w:szCs w:val="24"/>
        </w:rPr>
      </w:pPr>
    </w:p>
    <w:p w14:paraId="0293526E" w14:textId="557D9BCA" w:rsidR="00942CF2" w:rsidRPr="000F51E9" w:rsidRDefault="00942CF2" w:rsidP="00C25C8E">
      <w:pPr>
        <w:rPr>
          <w:rFonts w:cs="Arial"/>
          <w:szCs w:val="24"/>
        </w:rPr>
      </w:pPr>
    </w:p>
    <w:p w14:paraId="42B2FAAB" w14:textId="0725640B" w:rsidR="00942CF2" w:rsidRPr="000F51E9" w:rsidRDefault="00942CF2" w:rsidP="00C25C8E">
      <w:pPr>
        <w:rPr>
          <w:rFonts w:cs="Arial"/>
          <w:szCs w:val="24"/>
        </w:rPr>
      </w:pPr>
    </w:p>
    <w:p w14:paraId="37873387" w14:textId="02FDF72C" w:rsidR="00942CF2" w:rsidRDefault="00942CF2" w:rsidP="00C25C8E">
      <w:pPr>
        <w:rPr>
          <w:rFonts w:cs="Arial"/>
          <w:szCs w:val="24"/>
        </w:rPr>
      </w:pPr>
    </w:p>
    <w:p w14:paraId="63FFF4A0" w14:textId="77777777" w:rsidR="009B289B" w:rsidRPr="000F51E9" w:rsidRDefault="009B289B" w:rsidP="00C25C8E">
      <w:pPr>
        <w:rPr>
          <w:rFonts w:cs="Arial"/>
          <w:szCs w:val="24"/>
        </w:rPr>
      </w:pPr>
    </w:p>
    <w:p w14:paraId="32E29C5B" w14:textId="77777777" w:rsidR="00C25C8E" w:rsidRPr="000F51E9" w:rsidRDefault="00C25C8E" w:rsidP="00C25C8E">
      <w:pPr>
        <w:rPr>
          <w:rFonts w:cs="Arial"/>
          <w:szCs w:val="24"/>
        </w:rPr>
      </w:pPr>
    </w:p>
    <w:p w14:paraId="63D889C3" w14:textId="53F094A5" w:rsidR="0041577A" w:rsidRDefault="00CD2B47" w:rsidP="00637D7F">
      <w:pPr>
        <w:pStyle w:val="berschrift2"/>
      </w:pPr>
      <w:bookmarkStart w:id="52" w:name="_Toc72742778"/>
      <w:bookmarkStart w:id="53" w:name="_Toc72748503"/>
      <w:r>
        <w:lastRenderedPageBreak/>
        <w:t>4</w:t>
      </w:r>
      <w:r w:rsidR="00637D7F">
        <w:t>.</w:t>
      </w:r>
      <w:r w:rsidR="00F13E56">
        <w:t>4</w:t>
      </w:r>
      <w:r w:rsidR="003C463F">
        <w:t xml:space="preserve"> Typescript</w:t>
      </w:r>
      <w:bookmarkEnd w:id="52"/>
      <w:bookmarkEnd w:id="53"/>
      <w:r w:rsidR="003C463F">
        <w:t xml:space="preserve"> </w:t>
      </w:r>
    </w:p>
    <w:p w14:paraId="102A2720" w14:textId="77777777" w:rsidR="00637D7F" w:rsidRPr="00637D7F" w:rsidRDefault="00637D7F" w:rsidP="00637D7F"/>
    <w:p w14:paraId="6B9996D9" w14:textId="6A1DDB73" w:rsidR="00760AB4" w:rsidRDefault="00154052" w:rsidP="00C25C8E">
      <w:pPr>
        <w:rPr>
          <w:rFonts w:cs="Arial"/>
          <w:szCs w:val="24"/>
        </w:rPr>
      </w:pPr>
      <w:r>
        <w:rPr>
          <w:rFonts w:cs="Arial"/>
          <w:szCs w:val="24"/>
        </w:rPr>
        <w:t xml:space="preserve">Die noch junge Programmiersprache Typescript wurde 2012 von Microsoft entwickelt und ist eine objektorientiere Programmiersprache wie beispielsweise Java. Sie bietet daher auch </w:t>
      </w:r>
      <w:r w:rsidR="0037583D">
        <w:rPr>
          <w:rFonts w:cs="Arial"/>
          <w:szCs w:val="24"/>
        </w:rPr>
        <w:t>verschiedenste bekannte</w:t>
      </w:r>
      <w:r>
        <w:rPr>
          <w:rFonts w:cs="Arial"/>
          <w:szCs w:val="24"/>
        </w:rPr>
        <w:t xml:space="preserve"> </w:t>
      </w:r>
      <w:proofErr w:type="spellStart"/>
      <w:r>
        <w:rPr>
          <w:rFonts w:cs="Arial"/>
          <w:szCs w:val="24"/>
        </w:rPr>
        <w:t>Sprachkonstrukte</w:t>
      </w:r>
      <w:proofErr w:type="spellEnd"/>
      <w:r>
        <w:rPr>
          <w:rFonts w:cs="Arial"/>
          <w:szCs w:val="24"/>
        </w:rPr>
        <w:t xml:space="preserve"> wie Klassen, Ver</w:t>
      </w:r>
      <w:r w:rsidR="0037583D">
        <w:rPr>
          <w:rFonts w:cs="Arial"/>
          <w:szCs w:val="24"/>
        </w:rPr>
        <w:t>erbung</w:t>
      </w:r>
      <w:r w:rsidR="001F6B67">
        <w:rPr>
          <w:rFonts w:cs="Arial"/>
          <w:szCs w:val="24"/>
        </w:rPr>
        <w:t>en</w:t>
      </w:r>
      <w:r w:rsidR="0037583D">
        <w:rPr>
          <w:rFonts w:cs="Arial"/>
          <w:szCs w:val="24"/>
        </w:rPr>
        <w:t xml:space="preserve"> und Interfaces. </w:t>
      </w:r>
      <w:r>
        <w:rPr>
          <w:rFonts w:cs="Arial"/>
          <w:szCs w:val="24"/>
        </w:rPr>
        <w:t xml:space="preserve">Typescript </w:t>
      </w:r>
      <w:r w:rsidR="001F6B67">
        <w:rPr>
          <w:rFonts w:cs="Arial"/>
          <w:szCs w:val="24"/>
        </w:rPr>
        <w:t xml:space="preserve">ist </w:t>
      </w:r>
      <w:r>
        <w:rPr>
          <w:rFonts w:cs="Arial"/>
          <w:szCs w:val="24"/>
        </w:rPr>
        <w:t>jedoch</w:t>
      </w:r>
      <w:r w:rsidR="0037583D">
        <w:rPr>
          <w:rFonts w:cs="Arial"/>
          <w:szCs w:val="24"/>
        </w:rPr>
        <w:t xml:space="preserve"> eine Obermenge </w:t>
      </w:r>
      <w:r>
        <w:rPr>
          <w:rFonts w:cs="Arial"/>
          <w:szCs w:val="24"/>
        </w:rPr>
        <w:t>der 1996 entwickelten Sprache JavaScript. I</w:t>
      </w:r>
      <w:r w:rsidR="0037583D">
        <w:rPr>
          <w:rFonts w:cs="Arial"/>
          <w:szCs w:val="24"/>
        </w:rPr>
        <w:t>m</w:t>
      </w:r>
      <w:r>
        <w:rPr>
          <w:rFonts w:cs="Arial"/>
          <w:szCs w:val="24"/>
        </w:rPr>
        <w:t xml:space="preserve"> Vergleich zu dieser hat Typescript einige Vorteile, vor allem aber die starke Typisierung von Variablen, welche JavaScript nicht berücksichtigt. Dies führt zu deutlich weniger Fehlern und </w:t>
      </w:r>
      <w:r w:rsidR="0037583D">
        <w:rPr>
          <w:rFonts w:cs="Arial"/>
          <w:szCs w:val="24"/>
        </w:rPr>
        <w:t>gestaltet</w:t>
      </w:r>
      <w:r>
        <w:rPr>
          <w:rFonts w:cs="Arial"/>
          <w:szCs w:val="24"/>
        </w:rPr>
        <w:t xml:space="preserve"> das Verstehen des Codes signifikant einfacher. Letztendlich übersetzt der Typescript Compiler aber dennoch den Typescript Code in JavaScript Code, so ist jeder JavaScript Code auch </w:t>
      </w:r>
      <w:r w:rsidR="0037583D">
        <w:rPr>
          <w:rFonts w:cs="Arial"/>
          <w:szCs w:val="24"/>
        </w:rPr>
        <w:t>automatisch</w:t>
      </w:r>
      <w:r>
        <w:rPr>
          <w:rFonts w:cs="Arial"/>
          <w:szCs w:val="24"/>
        </w:rPr>
        <w:t xml:space="preserve"> korrekter Typescript Code.</w:t>
      </w:r>
    </w:p>
    <w:p w14:paraId="198C7ADF" w14:textId="14320BBB" w:rsidR="0037583D" w:rsidRDefault="00F75AB8" w:rsidP="00C25C8E">
      <w:pPr>
        <w:rPr>
          <w:rFonts w:cs="Arial"/>
          <w:szCs w:val="24"/>
        </w:rPr>
      </w:pPr>
      <w:r>
        <w:rPr>
          <w:rFonts w:cs="Arial"/>
          <w:noProof/>
          <w:szCs w:val="24"/>
        </w:rPr>
        <mc:AlternateContent>
          <mc:Choice Requires="wpg">
            <w:drawing>
              <wp:anchor distT="0" distB="0" distL="114300" distR="114300" simplePos="0" relativeHeight="251637760" behindDoc="0" locked="0" layoutInCell="1" allowOverlap="1" wp14:anchorId="5EF8C5D2" wp14:editId="46B8EE33">
                <wp:simplePos x="0" y="0"/>
                <wp:positionH relativeFrom="column">
                  <wp:posOffset>-41054</wp:posOffset>
                </wp:positionH>
                <wp:positionV relativeFrom="paragraph">
                  <wp:posOffset>2345800</wp:posOffset>
                </wp:positionV>
                <wp:extent cx="3848262" cy="2786380"/>
                <wp:effectExtent l="0" t="0" r="0" b="0"/>
                <wp:wrapSquare wrapText="bothSides"/>
                <wp:docPr id="26" name="Gruppieren 26"/>
                <wp:cNvGraphicFramePr/>
                <a:graphic xmlns:a="http://schemas.openxmlformats.org/drawingml/2006/main">
                  <a:graphicData uri="http://schemas.microsoft.com/office/word/2010/wordprocessingGroup">
                    <wpg:wgp>
                      <wpg:cNvGrpSpPr/>
                      <wpg:grpSpPr>
                        <a:xfrm>
                          <a:off x="0" y="0"/>
                          <a:ext cx="3848262" cy="2786380"/>
                          <a:chOff x="0" y="0"/>
                          <a:chExt cx="3848262" cy="2786380"/>
                        </a:xfrm>
                      </wpg:grpSpPr>
                      <pic:pic xmlns:pic="http://schemas.openxmlformats.org/drawingml/2006/picture">
                        <pic:nvPicPr>
                          <pic:cNvPr id="20" name="Grafik 20"/>
                          <pic:cNvPicPr>
                            <a:picLocks noChangeAspect="1"/>
                          </pic:cNvPicPr>
                        </pic:nvPicPr>
                        <pic:blipFill rotWithShape="1">
                          <a:blip r:embed="rId21">
                            <a:extLst>
                              <a:ext uri="{28A0092B-C50C-407E-A947-70E740481C1C}">
                                <a14:useLocalDpi xmlns:a14="http://schemas.microsoft.com/office/drawing/2010/main" val="0"/>
                              </a:ext>
                            </a:extLst>
                          </a:blip>
                          <a:srcRect r="19021" b="45249"/>
                          <a:stretch/>
                        </pic:blipFill>
                        <pic:spPr bwMode="auto">
                          <a:xfrm>
                            <a:off x="0" y="0"/>
                            <a:ext cx="3482340" cy="2500630"/>
                          </a:xfrm>
                          <a:prstGeom prst="rect">
                            <a:avLst/>
                          </a:prstGeom>
                          <a:noFill/>
                          <a:ln>
                            <a:noFill/>
                          </a:ln>
                          <a:extLst>
                            <a:ext uri="{53640926-AAD7-44D8-BBD7-CCE9431645EC}">
                              <a14:shadowObscured xmlns:a14="http://schemas.microsoft.com/office/drawing/2010/main"/>
                            </a:ext>
                          </a:extLst>
                        </pic:spPr>
                      </pic:pic>
                      <wps:wsp>
                        <wps:cNvPr id="21" name="Textfeld 21"/>
                        <wps:cNvSpPr txBox="1"/>
                        <wps:spPr>
                          <a:xfrm>
                            <a:off x="95412" y="2527935"/>
                            <a:ext cx="3752850" cy="258445"/>
                          </a:xfrm>
                          <a:prstGeom prst="rect">
                            <a:avLst/>
                          </a:prstGeom>
                          <a:solidFill>
                            <a:prstClr val="white"/>
                          </a:solidFill>
                          <a:ln>
                            <a:noFill/>
                          </a:ln>
                        </wps:spPr>
                        <wps:txbx>
                          <w:txbxContent>
                            <w:p w14:paraId="111983C2" w14:textId="4EE85667" w:rsidR="000F24A7" w:rsidRPr="002D763F" w:rsidRDefault="000F24A7" w:rsidP="00DD650E">
                              <w:pPr>
                                <w:pStyle w:val="Beschriftung"/>
                                <w:rPr>
                                  <w:rFonts w:cs="Arial"/>
                                  <w:noProof/>
                                  <w:sz w:val="24"/>
                                  <w:szCs w:val="24"/>
                                </w:rPr>
                              </w:pPr>
                              <w:r>
                                <w:t xml:space="preserve">Abbildung </w:t>
                              </w:r>
                              <w:r>
                                <w:fldChar w:fldCharType="begin"/>
                              </w:r>
                              <w:r>
                                <w:instrText xml:space="preserve"> SEQ Abbildung \* ARABIC </w:instrText>
                              </w:r>
                              <w:r>
                                <w:fldChar w:fldCharType="separate"/>
                              </w:r>
                              <w:r w:rsidR="009F19D2">
                                <w:rPr>
                                  <w:noProof/>
                                </w:rPr>
                                <w:t>7</w:t>
                              </w:r>
                              <w:r>
                                <w:fldChar w:fldCharType="end"/>
                              </w:r>
                              <w:r>
                                <w:t>: Aufbau einer Angular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EF8C5D2" id="Gruppieren 26" o:spid="_x0000_s1052" style="position:absolute;left:0;text-align:left;margin-left:-3.25pt;margin-top:184.7pt;width:303pt;height:219.4pt;z-index:251637760" coordsize="38482,27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">
                <v:shape id="Grafik 20" o:spid="_x0000_s1053" type="#_x0000_t75" style="position:absolute;width:34823;height:25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">
                  <v:imagedata r:id="rId22" o:title="" cropbottom="29654f" cropright="12466f"/>
                </v:shape>
                <v:shape id="Textfeld 21" o:spid="_x0000_s1054" type="#_x0000_t202" style="position:absolute;left:954;top:25279;width:37528;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111983C2" w14:textId="4EE85667" w:rsidR="000F24A7" w:rsidRPr="002D763F" w:rsidRDefault="000F24A7" w:rsidP="00DD650E">
                        <w:pPr>
                          <w:pStyle w:val="Beschriftung"/>
                          <w:rPr>
                            <w:rFonts w:cs="Arial"/>
                            <w:noProof/>
                            <w:sz w:val="24"/>
                            <w:szCs w:val="24"/>
                          </w:rPr>
                        </w:pPr>
                        <w:r>
                          <w:t xml:space="preserve">Abbildung </w:t>
                        </w:r>
                        <w:r>
                          <w:fldChar w:fldCharType="begin"/>
                        </w:r>
                        <w:r>
                          <w:instrText xml:space="preserve"> SEQ Abbildung \* ARABIC </w:instrText>
                        </w:r>
                        <w:r>
                          <w:fldChar w:fldCharType="separate"/>
                        </w:r>
                        <w:r w:rsidR="009F19D2">
                          <w:rPr>
                            <w:noProof/>
                          </w:rPr>
                          <w:t>7</w:t>
                        </w:r>
                        <w:r>
                          <w:fldChar w:fldCharType="end"/>
                        </w:r>
                        <w:r>
                          <w:t>: Aufbau einer Angular Komponente</w:t>
                        </w:r>
                      </w:p>
                    </w:txbxContent>
                  </v:textbox>
                </v:shape>
                <w10:wrap type="square"/>
              </v:group>
            </w:pict>
          </mc:Fallback>
        </mc:AlternateContent>
      </w:r>
      <w:r w:rsidR="0037583D">
        <w:rPr>
          <w:rFonts w:cs="Arial"/>
          <w:szCs w:val="24"/>
        </w:rPr>
        <w:t xml:space="preserve">Die wohl größten Vorteile von Typescript in Kombination mit Angular sind Modularität, Konsistenz sowie das zur Verfügung stehen verschiedenster </w:t>
      </w:r>
      <w:proofErr w:type="spellStart"/>
      <w:r w:rsidR="0037583D">
        <w:rPr>
          <w:rFonts w:cs="Arial"/>
          <w:szCs w:val="24"/>
        </w:rPr>
        <w:t>Sprachkonstrukte</w:t>
      </w:r>
      <w:proofErr w:type="spellEnd"/>
      <w:r w:rsidR="0037583D">
        <w:rPr>
          <w:rFonts w:cs="Arial"/>
          <w:szCs w:val="24"/>
        </w:rPr>
        <w:t>. Angular wurde, wie im vorherigen Kapitel schon erwähnt, mit einer Komponentenstruktur entwickelt, welche einer programmierbaren Hierarchie entspricht. Diese Modularität ist mit Typescript sehr gut umzusetzen und führt zu einer klaren Struktur und einer guten Verständlichkeit des Programmcodes</w:t>
      </w:r>
      <w:r w:rsidR="00737099">
        <w:rPr>
          <w:rFonts w:cs="Arial"/>
          <w:szCs w:val="24"/>
        </w:rPr>
        <w:t>. Dank eben dieser Kombination zweier Technologien ist es auch mögliche eine hohe Konsistenz im Softwarecode zu er</w:t>
      </w:r>
      <w:r w:rsidR="001F6B67">
        <w:rPr>
          <w:rFonts w:cs="Arial"/>
          <w:szCs w:val="24"/>
        </w:rPr>
        <w:t>zielen</w:t>
      </w:r>
      <w:r w:rsidR="00737099">
        <w:rPr>
          <w:rFonts w:cs="Arial"/>
          <w:szCs w:val="24"/>
        </w:rPr>
        <w:t>, da eine Angular Komponente in Typescript immer den gleichen Aufbau haben muss.</w:t>
      </w:r>
      <w:r w:rsidR="00DD650E">
        <w:rPr>
          <w:rStyle w:val="Funotenzeichen"/>
          <w:rFonts w:cs="Arial"/>
          <w:szCs w:val="24"/>
        </w:rPr>
        <w:footnoteReference w:customMarkFollows="1" w:id="8"/>
        <w:t>8)</w:t>
      </w:r>
    </w:p>
    <w:p w14:paraId="45CABD2D" w14:textId="7A35356B" w:rsidR="00DD650E" w:rsidRDefault="00DD650E" w:rsidP="00C25C8E">
      <w:pPr>
        <w:rPr>
          <w:rFonts w:cs="Arial"/>
          <w:noProof/>
          <w:szCs w:val="24"/>
        </w:rPr>
      </w:pPr>
    </w:p>
    <w:p w14:paraId="54CF7A96" w14:textId="4ACC7913" w:rsidR="00737099" w:rsidRPr="000F51E9" w:rsidRDefault="00DD650E" w:rsidP="00C25C8E">
      <w:pPr>
        <w:rPr>
          <w:rFonts w:cs="Arial"/>
          <w:szCs w:val="24"/>
        </w:rPr>
      </w:pPr>
      <w:r>
        <w:rPr>
          <w:rFonts w:cs="Arial"/>
          <w:noProof/>
          <w:szCs w:val="24"/>
        </w:rPr>
        <w:drawing>
          <wp:inline distT="0" distB="0" distL="0" distR="0" wp14:anchorId="1BB36DCB" wp14:editId="3F9702AE">
            <wp:extent cx="8255" cy="825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255" cy="8255"/>
                    </a:xfrm>
                    <a:prstGeom prst="rect">
                      <a:avLst/>
                    </a:prstGeom>
                    <a:noFill/>
                    <a:ln>
                      <a:noFill/>
                    </a:ln>
                  </pic:spPr>
                </pic:pic>
              </a:graphicData>
            </a:graphic>
          </wp:inline>
        </w:drawing>
      </w:r>
    </w:p>
    <w:p w14:paraId="6D1549FB" w14:textId="0A909052" w:rsidR="0041577A" w:rsidRPr="000F51E9" w:rsidRDefault="0041577A" w:rsidP="00C25C8E">
      <w:pPr>
        <w:rPr>
          <w:rFonts w:cs="Arial"/>
          <w:szCs w:val="24"/>
        </w:rPr>
      </w:pPr>
    </w:p>
    <w:p w14:paraId="52488EA5" w14:textId="1F3E2711" w:rsidR="0041577A" w:rsidRPr="000F51E9" w:rsidRDefault="0041577A" w:rsidP="00C25C8E">
      <w:pPr>
        <w:rPr>
          <w:rFonts w:cs="Arial"/>
          <w:szCs w:val="24"/>
        </w:rPr>
      </w:pPr>
    </w:p>
    <w:p w14:paraId="28EF5526" w14:textId="5602A51E" w:rsidR="0041577A" w:rsidRPr="000F51E9" w:rsidRDefault="0041577A" w:rsidP="00C25C8E">
      <w:pPr>
        <w:rPr>
          <w:rFonts w:cs="Arial"/>
          <w:szCs w:val="24"/>
        </w:rPr>
      </w:pPr>
    </w:p>
    <w:p w14:paraId="71293361" w14:textId="23E8876C" w:rsidR="0041577A" w:rsidRDefault="0041577A" w:rsidP="00C25C8E">
      <w:pPr>
        <w:rPr>
          <w:rFonts w:cs="Arial"/>
          <w:szCs w:val="24"/>
        </w:rPr>
      </w:pPr>
    </w:p>
    <w:p w14:paraId="5876E50C" w14:textId="46EE98A5" w:rsidR="003E0C0E" w:rsidRDefault="003E0C0E" w:rsidP="00C25C8E">
      <w:pPr>
        <w:rPr>
          <w:rFonts w:cs="Arial"/>
          <w:szCs w:val="24"/>
        </w:rPr>
      </w:pPr>
    </w:p>
    <w:p w14:paraId="36D9AA25" w14:textId="7D3E6027" w:rsidR="003E0C0E" w:rsidRDefault="00CD2B47" w:rsidP="00BF627B">
      <w:pPr>
        <w:pStyle w:val="berschrift1"/>
      </w:pPr>
      <w:bookmarkStart w:id="54" w:name="_Toc72742779"/>
      <w:bookmarkStart w:id="55" w:name="_Toc72748504"/>
      <w:r>
        <w:lastRenderedPageBreak/>
        <w:t>5</w:t>
      </w:r>
      <w:r w:rsidR="00991CA6">
        <w:t xml:space="preserve"> Bereitstellen eines zentralen Repositorys</w:t>
      </w:r>
      <w:bookmarkEnd w:id="54"/>
      <w:bookmarkEnd w:id="55"/>
    </w:p>
    <w:p w14:paraId="5B348081" w14:textId="0832C3FC" w:rsidR="00991CA6" w:rsidRDefault="00991CA6" w:rsidP="00BF627B"/>
    <w:p w14:paraId="4291E4D5" w14:textId="196B22B8" w:rsidR="003E0C0E" w:rsidRDefault="00BF627B" w:rsidP="00BF627B">
      <w:r>
        <w:t>Es gilt e</w:t>
      </w:r>
      <w:r w:rsidRPr="00BF627B">
        <w:t>in neues Repository in</w:t>
      </w:r>
      <w:r>
        <w:t xml:space="preserve"> dem bevorzugten Version Control System GitHub, oder auch </w:t>
      </w:r>
      <w:r w:rsidRPr="00BF627B">
        <w:t>Source Code Verwaltung, einzurichten</w:t>
      </w:r>
      <w:r>
        <w:t>.</w:t>
      </w:r>
      <w:r w:rsidRPr="00BF627B">
        <w:t xml:space="preserve"> Es stehen zur Auswahl das Erstellen eines neuen Repos lokal auf dem eigenen Endgerät, welches man dann in GitHub pushen muss, oder eben das Erstellen eines Repos in GitHub direkt, welches </w:t>
      </w:r>
      <w:r w:rsidR="00884558">
        <w:t xml:space="preserve">anschließend </w:t>
      </w:r>
      <w:r w:rsidRPr="00BF627B">
        <w:t xml:space="preserve">auf </w:t>
      </w:r>
      <w:r w:rsidR="00884558">
        <w:t>das Endgerät</w:t>
      </w:r>
      <w:r w:rsidRPr="00BF627B">
        <w:t xml:space="preserve"> zu pullen ist. In diesem Fall wird Variante </w:t>
      </w:r>
      <w:r w:rsidR="008A2605">
        <w:t>zwei</w:t>
      </w:r>
      <w:r w:rsidRPr="00BF627B">
        <w:t xml:space="preserve"> präferiert und zusätzlich soll ein SSH-Key</w:t>
      </w:r>
      <w:r w:rsidR="006134F2">
        <w:t xml:space="preserve"> generiert</w:t>
      </w:r>
      <w:r w:rsidRPr="00BF627B">
        <w:t xml:space="preserve"> werden, um sich nicht bei jedem push oder pull </w:t>
      </w:r>
      <w:r w:rsidR="009B289B">
        <w:t>Authentifizieren</w:t>
      </w:r>
      <w:r w:rsidRPr="00BF627B">
        <w:t xml:space="preserve"> zu müssen. Das zu nutzende Betriebssystem ist Linux beziehungsweise Ubuntu 20.04, weshalb die meisten Arbeitsschritte im Terminal stattfinden.</w:t>
      </w:r>
    </w:p>
    <w:p w14:paraId="34F290F7" w14:textId="7D93279F" w:rsidR="003E0C0E" w:rsidRDefault="008A2605" w:rsidP="00884558">
      <w:r>
        <w:t xml:space="preserve">Zu allererst muss das Repository in GitHub online erstellt werden, um auf das lokale Endgerät geklont zu werden. Hierzu bietet </w:t>
      </w:r>
      <w:proofErr w:type="spellStart"/>
      <w:r>
        <w:t>Git</w:t>
      </w:r>
      <w:proofErr w:type="spellEnd"/>
      <w:r>
        <w:t xml:space="preserve"> die Funktion </w:t>
      </w:r>
      <w:r w:rsidRPr="00884558">
        <w:rPr>
          <w:rStyle w:val="CommandsZchn"/>
          <w:color w:val="2F5496" w:themeColor="accent1" w:themeShade="BF"/>
        </w:rPr>
        <w:t xml:space="preserve">Create </w:t>
      </w:r>
      <w:proofErr w:type="spellStart"/>
      <w:r w:rsidRPr="00884558">
        <w:rPr>
          <w:rStyle w:val="CommandsZchn"/>
          <w:color w:val="2F5496" w:themeColor="accent1" w:themeShade="BF"/>
        </w:rPr>
        <w:t>new</w:t>
      </w:r>
      <w:proofErr w:type="spellEnd"/>
      <w:r w:rsidRPr="00884558">
        <w:rPr>
          <w:rStyle w:val="CommandsZchn"/>
          <w:color w:val="2F5496" w:themeColor="accent1" w:themeShade="BF"/>
        </w:rPr>
        <w:t xml:space="preserve"> </w:t>
      </w:r>
      <w:proofErr w:type="spellStart"/>
      <w:r w:rsidRPr="00884558">
        <w:rPr>
          <w:rStyle w:val="CommandsZchn"/>
          <w:color w:val="2F5496" w:themeColor="accent1" w:themeShade="BF"/>
        </w:rPr>
        <w:t>repository</w:t>
      </w:r>
      <w:proofErr w:type="spellEnd"/>
      <w:r>
        <w:t xml:space="preserve">. Dort kann man </w:t>
      </w:r>
      <w:r w:rsidR="00884558">
        <w:t>anschließend</w:t>
      </w:r>
      <w:r>
        <w:t xml:space="preserve"> einen Namen eintragen und die </w:t>
      </w:r>
      <w:r w:rsidR="009B289B">
        <w:t>Sichtbarkeit</w:t>
      </w:r>
      <w:r>
        <w:t xml:space="preserve"> von </w:t>
      </w:r>
      <w:proofErr w:type="spellStart"/>
      <w:r>
        <w:t>public</w:t>
      </w:r>
      <w:proofErr w:type="spellEnd"/>
      <w:r>
        <w:t xml:space="preserve"> auf private abändern, wenn gewünscht. </w:t>
      </w:r>
      <w:r w:rsidR="009B289B">
        <w:t xml:space="preserve">Nun könnte man schon das bereits existierende </w:t>
      </w:r>
      <w:proofErr w:type="spellStart"/>
      <w:r w:rsidR="009B289B">
        <w:t>Git</w:t>
      </w:r>
      <w:proofErr w:type="spellEnd"/>
      <w:r w:rsidR="009B289B">
        <w:t xml:space="preserve"> Repository klonen und damit arbeiten, man müsste sich aber wie zuvor erwähnt bei jedem pull oder push authentifizieren. Dies wäre ein klonen über die HTTPS-Adresse des Repos, präferiert wird aber das </w:t>
      </w:r>
      <w:proofErr w:type="spellStart"/>
      <w:r w:rsidR="009B289B">
        <w:t>klonen</w:t>
      </w:r>
      <w:proofErr w:type="spellEnd"/>
      <w:r w:rsidR="009B289B">
        <w:t xml:space="preserve"> über </w:t>
      </w:r>
      <w:r w:rsidR="001E5C0B">
        <w:t>das SSH Netzwerkprotokoll</w:t>
      </w:r>
      <w:r w:rsidR="009B289B">
        <w:t xml:space="preserve">, wozu erst ein SSH Key eingerichtet werden muss. Dieser trägt dann zur Verknüpfung des GitHub Kontos mit dem Nutzer des Endgerätes bei. </w:t>
      </w:r>
      <w:r w:rsidR="00C357F8">
        <w:t xml:space="preserve">Durch </w:t>
      </w:r>
      <w:r w:rsidR="00884558">
        <w:t xml:space="preserve">den Befehl </w:t>
      </w:r>
      <w:r w:rsidR="00C357F8" w:rsidRPr="00C357F8">
        <w:rPr>
          <w:rStyle w:val="CommandsZchn"/>
        </w:rPr>
        <w:t xml:space="preserve">studienarbeit ~ $ </w:t>
      </w:r>
      <w:proofErr w:type="spellStart"/>
      <w:r w:rsidR="00C357F8" w:rsidRPr="00C357F8">
        <w:rPr>
          <w:rStyle w:val="CommandsZchn"/>
          <w:color w:val="2F5496" w:themeColor="accent1" w:themeShade="BF"/>
        </w:rPr>
        <w:t>ssh</w:t>
      </w:r>
      <w:proofErr w:type="spellEnd"/>
      <w:r w:rsidR="00C357F8" w:rsidRPr="00C357F8">
        <w:rPr>
          <w:rStyle w:val="CommandsZchn"/>
          <w:color w:val="2F5496" w:themeColor="accent1" w:themeShade="BF"/>
        </w:rPr>
        <w:t xml:space="preserve"> -</w:t>
      </w:r>
      <w:proofErr w:type="spellStart"/>
      <w:r w:rsidR="00C357F8" w:rsidRPr="00C357F8">
        <w:rPr>
          <w:rStyle w:val="CommandsZchn"/>
          <w:color w:val="2F5496" w:themeColor="accent1" w:themeShade="BF"/>
        </w:rPr>
        <w:t>keygen</w:t>
      </w:r>
      <w:proofErr w:type="spellEnd"/>
      <w:r w:rsidR="00C357F8" w:rsidRPr="00C357F8">
        <w:rPr>
          <w:rStyle w:val="CommandsZchn"/>
          <w:color w:val="2F5496" w:themeColor="accent1" w:themeShade="BF"/>
        </w:rPr>
        <w:t xml:space="preserve"> -t ed25519 -C </w:t>
      </w:r>
      <w:r w:rsidR="00C357F8">
        <w:rPr>
          <w:rStyle w:val="CommandsZchn"/>
          <w:color w:val="2F5496" w:themeColor="accent1" w:themeShade="BF"/>
        </w:rPr>
        <w:t>‚</w:t>
      </w:r>
      <w:r w:rsidR="00C357F8" w:rsidRPr="00C357F8">
        <w:rPr>
          <w:rStyle w:val="CommandsZchn"/>
          <w:color w:val="2F5496" w:themeColor="accent1" w:themeShade="BF"/>
        </w:rPr>
        <w:t>email@studienarbeit.com</w:t>
      </w:r>
      <w:r w:rsidR="00C357F8">
        <w:rPr>
          <w:rStyle w:val="CommandsZchn"/>
          <w:color w:val="2F5496" w:themeColor="accent1" w:themeShade="BF"/>
        </w:rPr>
        <w:t xml:space="preserve">‘ </w:t>
      </w:r>
      <w:r w:rsidR="00C357F8">
        <w:t xml:space="preserve">wird dieser generiert und durch eingeben eines </w:t>
      </w:r>
      <w:r w:rsidR="001E5C0B">
        <w:t>Passwortes in</w:t>
      </w:r>
      <w:r w:rsidR="00C357F8">
        <w:t xml:space="preserve"> </w:t>
      </w:r>
      <w:r w:rsidR="00C357F8" w:rsidRPr="00C357F8">
        <w:rPr>
          <w:rStyle w:val="CommandsZchn"/>
        </w:rPr>
        <w:t>/</w:t>
      </w:r>
      <w:proofErr w:type="spellStart"/>
      <w:r w:rsidR="00C357F8" w:rsidRPr="00C357F8">
        <w:rPr>
          <w:rStyle w:val="CommandsZchn"/>
        </w:rPr>
        <w:t>home</w:t>
      </w:r>
      <w:proofErr w:type="spellEnd"/>
      <w:r w:rsidR="00C357F8" w:rsidRPr="00C357F8">
        <w:rPr>
          <w:rStyle w:val="CommandsZchn"/>
        </w:rPr>
        <w:t>/USER/.</w:t>
      </w:r>
      <w:proofErr w:type="spellStart"/>
      <w:r w:rsidR="00C357F8" w:rsidRPr="00C357F8">
        <w:rPr>
          <w:rStyle w:val="CommandsZchn"/>
        </w:rPr>
        <w:t>ssh</w:t>
      </w:r>
      <w:proofErr w:type="spellEnd"/>
      <w:r w:rsidR="00C357F8" w:rsidRPr="00C357F8">
        <w:rPr>
          <w:rStyle w:val="CommandsZchn"/>
        </w:rPr>
        <w:t>/id_ed25519</w:t>
      </w:r>
      <w:r w:rsidR="00C357F8">
        <w:t xml:space="preserve"> gespeichert. In dem Ordner </w:t>
      </w:r>
      <w:r w:rsidR="00C357F8" w:rsidRPr="00C357F8">
        <w:rPr>
          <w:rStyle w:val="CommandsZchn"/>
        </w:rPr>
        <w:t>.</w:t>
      </w:r>
      <w:proofErr w:type="spellStart"/>
      <w:r w:rsidR="00C357F8" w:rsidRPr="00C357F8">
        <w:rPr>
          <w:rStyle w:val="CommandsZchn"/>
        </w:rPr>
        <w:t>ssh</w:t>
      </w:r>
      <w:proofErr w:type="spellEnd"/>
      <w:r w:rsidR="00C357F8" w:rsidRPr="00C357F8">
        <w:rPr>
          <w:rStyle w:val="CommandsZchn"/>
        </w:rPr>
        <w:t xml:space="preserve"> </w:t>
      </w:r>
      <w:r w:rsidR="00C357F8">
        <w:t xml:space="preserve">befinden sich dann mehrere Dateien, interessant für dieses Vorhaben ist aber lediglich </w:t>
      </w:r>
      <w:r w:rsidR="00C357F8" w:rsidRPr="00C357F8">
        <w:rPr>
          <w:rStyle w:val="CommandsZchn"/>
        </w:rPr>
        <w:t>id_ed25519.pub</w:t>
      </w:r>
      <w:r w:rsidR="00C357F8">
        <w:t xml:space="preserve">. In dieser Datei befindet sich </w:t>
      </w:r>
      <w:r w:rsidR="00884558">
        <w:t xml:space="preserve">nämlich </w:t>
      </w:r>
      <w:r w:rsidR="00C357F8">
        <w:t xml:space="preserve">der öffentliche SSH-Key welcher nun in GitHub unter den </w:t>
      </w:r>
      <w:r w:rsidR="00C357F8" w:rsidRPr="00C357F8">
        <w:rPr>
          <w:rStyle w:val="CommandsZchn"/>
        </w:rPr>
        <w:t>Settings</w:t>
      </w:r>
      <w:r w:rsidR="00884558">
        <w:t xml:space="preserve">, </w:t>
      </w:r>
      <w:r w:rsidR="00C357F8" w:rsidRPr="00C357F8">
        <w:rPr>
          <w:rStyle w:val="CommandsZchn"/>
        </w:rPr>
        <w:t xml:space="preserve">SSH and GPG </w:t>
      </w:r>
      <w:proofErr w:type="spellStart"/>
      <w:r w:rsidR="00C357F8" w:rsidRPr="00C357F8">
        <w:rPr>
          <w:rStyle w:val="CommandsZchn"/>
        </w:rPr>
        <w:t>keys</w:t>
      </w:r>
      <w:proofErr w:type="spellEnd"/>
      <w:r w:rsidR="00C357F8">
        <w:t xml:space="preserve"> eingetragen werden muss. Nun ist der Nutzer des Endgerätes mit dem Nutzer von GitHub verknüpft und das Repo </w:t>
      </w:r>
      <w:r w:rsidR="00884558">
        <w:t>kann durch den Befehl</w:t>
      </w:r>
      <w:r w:rsidR="00C357F8">
        <w:t xml:space="preserve"> </w:t>
      </w:r>
      <w:r w:rsidR="00C357F8" w:rsidRPr="00884558">
        <w:rPr>
          <w:rStyle w:val="CommandsZchn"/>
        </w:rPr>
        <w:t xml:space="preserve">studienarbeit ~ $ </w:t>
      </w:r>
      <w:proofErr w:type="spellStart"/>
      <w:r w:rsidR="00C357F8" w:rsidRPr="00884558">
        <w:rPr>
          <w:rStyle w:val="CommandsZchn"/>
          <w:color w:val="2F5496" w:themeColor="accent1" w:themeShade="BF"/>
        </w:rPr>
        <w:t>git</w:t>
      </w:r>
      <w:proofErr w:type="spellEnd"/>
      <w:r w:rsidR="00C357F8" w:rsidRPr="00884558">
        <w:rPr>
          <w:rStyle w:val="CommandsZchn"/>
          <w:color w:val="2F5496" w:themeColor="accent1" w:themeShade="BF"/>
        </w:rPr>
        <w:t xml:space="preserve"> </w:t>
      </w:r>
      <w:proofErr w:type="spellStart"/>
      <w:r w:rsidR="00C357F8" w:rsidRPr="00884558">
        <w:rPr>
          <w:rStyle w:val="CommandsZchn"/>
          <w:color w:val="2F5496" w:themeColor="accent1" w:themeShade="BF"/>
        </w:rPr>
        <w:t>clone</w:t>
      </w:r>
      <w:proofErr w:type="spellEnd"/>
      <w:r w:rsidR="00884558" w:rsidRPr="00884558">
        <w:rPr>
          <w:rStyle w:val="CommandsZchn"/>
          <w:color w:val="2F5496" w:themeColor="accent1" w:themeShade="BF"/>
        </w:rPr>
        <w:t xml:space="preserve"> </w:t>
      </w:r>
      <w:proofErr w:type="spellStart"/>
      <w:r w:rsidR="00884558" w:rsidRPr="00884558">
        <w:rPr>
          <w:rStyle w:val="CommandsZchn"/>
          <w:bCs/>
          <w:iCs/>
          <w:color w:val="2F5496" w:themeColor="accent1" w:themeShade="BF"/>
        </w:rPr>
        <w:t>git@github.com:USER</w:t>
      </w:r>
      <w:proofErr w:type="spellEnd"/>
      <w:r w:rsidR="00884558" w:rsidRPr="00884558">
        <w:rPr>
          <w:rStyle w:val="CommandsZchn"/>
          <w:bCs/>
          <w:iCs/>
          <w:color w:val="2F5496" w:themeColor="accent1" w:themeShade="BF"/>
        </w:rPr>
        <w:t>/</w:t>
      </w:r>
      <w:proofErr w:type="spellStart"/>
      <w:r w:rsidR="00884558" w:rsidRPr="00884558">
        <w:rPr>
          <w:rStyle w:val="CommandsZchn"/>
          <w:bCs/>
          <w:iCs/>
          <w:color w:val="2F5496" w:themeColor="accent1" w:themeShade="BF"/>
        </w:rPr>
        <w:t>DHC.git</w:t>
      </w:r>
      <w:proofErr w:type="spellEnd"/>
      <w:r w:rsidR="00884558">
        <w:rPr>
          <w:rStyle w:val="CommandsZchn"/>
          <w:color w:val="2F5496" w:themeColor="accent1" w:themeShade="BF"/>
        </w:rPr>
        <w:t xml:space="preserve"> </w:t>
      </w:r>
      <w:r w:rsidR="00884558">
        <w:t>geklont werden. Somit wurde das zentrale Repository erfolgreich erstellt.</w:t>
      </w:r>
    </w:p>
    <w:p w14:paraId="1163FA8C" w14:textId="4350B276" w:rsidR="00FF0B00" w:rsidRDefault="00FF0B00">
      <w:pPr>
        <w:spacing w:line="259" w:lineRule="auto"/>
        <w:jc w:val="left"/>
      </w:pPr>
      <w:r>
        <w:br w:type="page"/>
      </w:r>
    </w:p>
    <w:p w14:paraId="7969905D" w14:textId="3E16BAB1" w:rsidR="003E0C0E" w:rsidRDefault="00CD2B47" w:rsidP="009C66B9">
      <w:pPr>
        <w:pStyle w:val="berschrift1"/>
      </w:pPr>
      <w:bookmarkStart w:id="56" w:name="_Toc72742780"/>
      <w:bookmarkStart w:id="57" w:name="_Toc72748505"/>
      <w:r>
        <w:lastRenderedPageBreak/>
        <w:t>6</w:t>
      </w:r>
      <w:r w:rsidR="009C66B9">
        <w:t xml:space="preserve"> Anpassung des Build-Workflows</w:t>
      </w:r>
      <w:bookmarkEnd w:id="56"/>
      <w:bookmarkEnd w:id="57"/>
    </w:p>
    <w:p w14:paraId="69BCC198" w14:textId="68D79266" w:rsidR="009C66B9" w:rsidRDefault="009C66B9" w:rsidP="009C66B9"/>
    <w:p w14:paraId="31182F84" w14:textId="4E7BCB30" w:rsidR="00D94E9B" w:rsidRDefault="00D94E9B" w:rsidP="009C66B9">
      <w:r>
        <w:t xml:space="preserve">Das Unternehmen </w:t>
      </w:r>
      <w:proofErr w:type="spellStart"/>
      <w:r>
        <w:t>DaimlerTSS</w:t>
      </w:r>
      <w:proofErr w:type="spellEnd"/>
      <w:r>
        <w:t xml:space="preserve"> benutzt größtenteils zum </w:t>
      </w:r>
      <w:r w:rsidR="00A9685B">
        <w:t>Ba</w:t>
      </w:r>
      <w:r>
        <w:t xml:space="preserve">uen ihrer Projekte das Build-System </w:t>
      </w:r>
      <w:proofErr w:type="spellStart"/>
      <w:r>
        <w:t>Bazel</w:t>
      </w:r>
      <w:proofErr w:type="spellEnd"/>
      <w:r>
        <w:t xml:space="preserve">, welches 2015 von Google veröffentlicht wurde. </w:t>
      </w:r>
      <w:proofErr w:type="spellStart"/>
      <w:r>
        <w:t>Bazel</w:t>
      </w:r>
      <w:proofErr w:type="spellEnd"/>
      <w:r>
        <w:t xml:space="preserve"> ist ein Open-Source Tool welches zum automat</w:t>
      </w:r>
      <w:r w:rsidR="00A9685B">
        <w:t>i</w:t>
      </w:r>
      <w:r>
        <w:t xml:space="preserve">schen </w:t>
      </w:r>
      <w:r w:rsidR="00A9685B">
        <w:t>B</w:t>
      </w:r>
      <w:r>
        <w:t xml:space="preserve">auen von Softwarecode sowie zum automatisierten </w:t>
      </w:r>
      <w:r w:rsidR="00A9685B">
        <w:t>T</w:t>
      </w:r>
      <w:r>
        <w:t>esten dieses genutzt werden kann.</w:t>
      </w:r>
      <w:r>
        <w:rPr>
          <w:rStyle w:val="Funotenzeichen"/>
        </w:rPr>
        <w:footnoteReference w:customMarkFollows="1" w:id="9"/>
        <w:t>9)</w:t>
      </w:r>
      <w:r>
        <w:t xml:space="preserve"> Bekannte Firmen welche </w:t>
      </w:r>
      <w:proofErr w:type="spellStart"/>
      <w:r>
        <w:t>Bazel</w:t>
      </w:r>
      <w:proofErr w:type="spellEnd"/>
      <w:r>
        <w:t xml:space="preserve"> benutzen sind </w:t>
      </w:r>
      <w:proofErr w:type="spellStart"/>
      <w:r>
        <w:t>beispiesweise</w:t>
      </w:r>
      <w:proofErr w:type="spellEnd"/>
      <w:r>
        <w:t xml:space="preserve"> Adobe, </w:t>
      </w:r>
      <w:proofErr w:type="spellStart"/>
      <w:r>
        <w:t>Braintree</w:t>
      </w:r>
      <w:proofErr w:type="spellEnd"/>
      <w:r>
        <w:t xml:space="preserve">, </w:t>
      </w:r>
      <w:proofErr w:type="spellStart"/>
      <w:r>
        <w:t>Etsy</w:t>
      </w:r>
      <w:proofErr w:type="spellEnd"/>
      <w:r>
        <w:t xml:space="preserve"> und Google.</w:t>
      </w:r>
      <w:r>
        <w:rPr>
          <w:rStyle w:val="Funotenzeichen"/>
        </w:rPr>
        <w:footnoteReference w:customMarkFollows="1" w:id="10"/>
        <w:t>10)</w:t>
      </w:r>
    </w:p>
    <w:p w14:paraId="21A7FF54" w14:textId="1E57B345" w:rsidR="009C66B9" w:rsidRPr="009C66B9" w:rsidRDefault="00D4627D" w:rsidP="009C66B9">
      <w:r>
        <w:t xml:space="preserve">Da </w:t>
      </w:r>
      <w:proofErr w:type="spellStart"/>
      <w:r>
        <w:t>Bazel</w:t>
      </w:r>
      <w:proofErr w:type="spellEnd"/>
      <w:r>
        <w:t xml:space="preserve"> auch für das automatisierte Bauen und Testen dieser drei Userinterfaces zuständig ist, muss der Build-Workflow angepasst werden, sodass </w:t>
      </w:r>
      <w:proofErr w:type="spellStart"/>
      <w:r>
        <w:t>Bazel</w:t>
      </w:r>
      <w:proofErr w:type="spellEnd"/>
      <w:r>
        <w:t xml:space="preserve"> beim </w:t>
      </w:r>
      <w:r w:rsidR="00A9685B">
        <w:t>B</w:t>
      </w:r>
      <w:r>
        <w:t>auen das neue Repository mit den zentrali</w:t>
      </w:r>
      <w:r w:rsidR="00802154">
        <w:t>sierten Komponenten auch findet</w:t>
      </w:r>
      <w:r w:rsidR="00A9685B">
        <w:t xml:space="preserve"> und einbezieht</w:t>
      </w:r>
      <w:r w:rsidR="00802154">
        <w:t>. Dies geschieht in der sogenannten</w:t>
      </w:r>
      <w:r w:rsidR="00802154" w:rsidRPr="00802154">
        <w:rPr>
          <w:rStyle w:val="CommandsZchn"/>
        </w:rPr>
        <w:t xml:space="preserve"> WORKSPACE</w:t>
      </w:r>
      <w:r w:rsidR="00802154">
        <w:t xml:space="preserve"> Datei in einem jeweiligen Userinterface Ordner durch folgenden Code. </w:t>
      </w:r>
    </w:p>
    <w:p w14:paraId="25D2E83B" w14:textId="258523D4" w:rsidR="003E0C0E" w:rsidRPr="00BF627B" w:rsidRDefault="00BD3633" w:rsidP="00C25C8E">
      <w:pPr>
        <w:rPr>
          <w:rFonts w:cs="Arial"/>
          <w:szCs w:val="24"/>
        </w:rPr>
      </w:pPr>
      <w:r>
        <w:rPr>
          <w:noProof/>
        </w:rPr>
        <mc:AlternateContent>
          <mc:Choice Requires="wpg">
            <w:drawing>
              <wp:anchor distT="0" distB="0" distL="114300" distR="114300" simplePos="0" relativeHeight="251752448" behindDoc="0" locked="0" layoutInCell="1" allowOverlap="1" wp14:anchorId="2F8A6CDC" wp14:editId="1F4E931F">
                <wp:simplePos x="0" y="0"/>
                <wp:positionH relativeFrom="margin">
                  <wp:align>left</wp:align>
                </wp:positionH>
                <wp:positionV relativeFrom="paragraph">
                  <wp:posOffset>70271</wp:posOffset>
                </wp:positionV>
                <wp:extent cx="5223510" cy="4893310"/>
                <wp:effectExtent l="0" t="0" r="0" b="2540"/>
                <wp:wrapNone/>
                <wp:docPr id="101" name="Gruppieren 101"/>
                <wp:cNvGraphicFramePr/>
                <a:graphic xmlns:a="http://schemas.openxmlformats.org/drawingml/2006/main">
                  <a:graphicData uri="http://schemas.microsoft.com/office/word/2010/wordprocessingGroup">
                    <wpg:wgp>
                      <wpg:cNvGrpSpPr/>
                      <wpg:grpSpPr>
                        <a:xfrm>
                          <a:off x="0" y="0"/>
                          <a:ext cx="5223510" cy="4893310"/>
                          <a:chOff x="0" y="0"/>
                          <a:chExt cx="5223510" cy="4893310"/>
                        </a:xfrm>
                      </wpg:grpSpPr>
                      <wpg:grpSp>
                        <wpg:cNvPr id="98" name="Gruppieren 98"/>
                        <wpg:cNvGrpSpPr/>
                        <wpg:grpSpPr>
                          <a:xfrm>
                            <a:off x="0" y="0"/>
                            <a:ext cx="5223510" cy="4893310"/>
                            <a:chOff x="0" y="0"/>
                            <a:chExt cx="5223510" cy="4893310"/>
                          </a:xfrm>
                        </wpg:grpSpPr>
                        <wpg:grpSp>
                          <wpg:cNvPr id="94" name="Gruppieren 94"/>
                          <wpg:cNvGrpSpPr/>
                          <wpg:grpSpPr>
                            <a:xfrm>
                              <a:off x="0" y="0"/>
                              <a:ext cx="5223510" cy="4893310"/>
                              <a:chOff x="0" y="0"/>
                              <a:chExt cx="5223510" cy="4893310"/>
                            </a:xfrm>
                          </wpg:grpSpPr>
                          <pic:pic xmlns:pic="http://schemas.openxmlformats.org/drawingml/2006/picture">
                            <pic:nvPicPr>
                              <pic:cNvPr id="92" name="Grafik 92"/>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23510" cy="4582795"/>
                              </a:xfrm>
                              <a:prstGeom prst="rect">
                                <a:avLst/>
                              </a:prstGeom>
                              <a:noFill/>
                              <a:ln>
                                <a:noFill/>
                              </a:ln>
                            </pic:spPr>
                          </pic:pic>
                          <wps:wsp>
                            <wps:cNvPr id="93" name="Textfeld 93"/>
                            <wps:cNvSpPr txBox="1"/>
                            <wps:spPr>
                              <a:xfrm>
                                <a:off x="0" y="4634865"/>
                                <a:ext cx="5223510" cy="258445"/>
                              </a:xfrm>
                              <a:prstGeom prst="rect">
                                <a:avLst/>
                              </a:prstGeom>
                              <a:solidFill>
                                <a:prstClr val="white"/>
                              </a:solidFill>
                              <a:ln>
                                <a:noFill/>
                              </a:ln>
                            </wps:spPr>
                            <wps:txbx>
                              <w:txbxContent>
                                <w:p w14:paraId="5361A097" w14:textId="33256736" w:rsidR="00802154" w:rsidRPr="00206B77" w:rsidRDefault="00802154" w:rsidP="00802154">
                                  <w:pPr>
                                    <w:pStyle w:val="Beschriftung"/>
                                    <w:rPr>
                                      <w:noProof/>
                                      <w:sz w:val="24"/>
                                    </w:rPr>
                                  </w:pPr>
                                  <w:r>
                                    <w:t xml:space="preserve">Abbildung </w:t>
                                  </w:r>
                                  <w:r w:rsidR="00FF0B00">
                                    <w:t>8</w:t>
                                  </w:r>
                                  <w:r>
                                    <w:t>: Anpassung des Build-Workflo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95" name="Rechteck 95"/>
                          <wps:cNvSpPr/>
                          <wps:spPr>
                            <a:xfrm>
                              <a:off x="3186820" y="325925"/>
                              <a:ext cx="54321" cy="1539089"/>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Rechteck 96"/>
                          <wps:cNvSpPr/>
                          <wps:spPr>
                            <a:xfrm>
                              <a:off x="3204927" y="2218099"/>
                              <a:ext cx="45719" cy="1195058"/>
                            </a:xfrm>
                            <a:prstGeom prst="rect">
                              <a:avLst/>
                            </a:prstGeom>
                            <a:solidFill>
                              <a:srgbClr val="00B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Rechteck 97"/>
                          <wps:cNvSpPr/>
                          <wps:spPr>
                            <a:xfrm>
                              <a:off x="4870764" y="3784348"/>
                              <a:ext cx="45719" cy="696495"/>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9" name="Rechteck 99"/>
                        <wps:cNvSpPr/>
                        <wps:spPr>
                          <a:xfrm>
                            <a:off x="1312753" y="3911097"/>
                            <a:ext cx="2163778" cy="117695"/>
                          </a:xfrm>
                          <a:prstGeom prst="rect">
                            <a:avLst/>
                          </a:prstGeom>
                          <a:solidFill>
                            <a:srgbClr val="454545"/>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Rechteck 100"/>
                        <wps:cNvSpPr/>
                        <wps:spPr>
                          <a:xfrm>
                            <a:off x="2199992" y="4065006"/>
                            <a:ext cx="1475715" cy="144855"/>
                          </a:xfrm>
                          <a:prstGeom prst="rect">
                            <a:avLst/>
                          </a:prstGeom>
                          <a:solidFill>
                            <a:srgbClr val="454545"/>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F8A6CDC" id="Gruppieren 101" o:spid="_x0000_s1055" style="position:absolute;left:0;text-align:left;margin-left:0;margin-top:5.55pt;width:411.3pt;height:385.3pt;z-index:251752448;mso-position-horizontal:left;mso-position-horizontal-relative:margin" coordsize="52235,489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">
                <v:group id="Gruppieren 98" o:spid="_x0000_s1056" style="position:absolute;width:52235;height:48933" coordsize="52235,48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group id="Gruppieren 94" o:spid="_x0000_s1057" style="position:absolute;width:52235;height:48933" coordsize="52235,48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">
                    <v:shape id="Grafik 92" o:spid="_x0000_s1058" type="#_x0000_t75" style="position:absolute;width:52235;height:45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">
                      <v:imagedata r:id="rId25" o:title=""/>
                    </v:shape>
                    <v:shape id="Textfeld 93" o:spid="_x0000_s1059" type="#_x0000_t202" style="position:absolute;top:46348;width:522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Abr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gd8v6QfI1Q8AAAD//wMAUEsBAi0AFAAGAAgAAAAhANvh9svuAAAAhQEAABMAAAAAAAAA&#10;AAAAAAAAAAAAAFtDb250ZW50X1R5cGVzXS54bWxQSwECLQAUAAYACAAAACEAWvQsW78AAAAVAQAA&#10;CwAAAAAAAAAAAAAAAAAfAQAAX3JlbHMvLnJlbHNQSwECLQAUAAYACAAAACEAi3AG68YAAADbAAAA&#10;DwAAAAAAAAAAAAAAAAAHAgAAZHJzL2Rvd25yZXYueG1sUEsFBgAAAAADAAMAtwAAAPoCAAAAAA==&#10;" stroked="f">
                      <v:textbox style="mso-fit-shape-to-text:t" inset="0,0,0,0">
                        <w:txbxContent>
                          <w:p w14:paraId="5361A097" w14:textId="33256736" w:rsidR="00802154" w:rsidRPr="00206B77" w:rsidRDefault="00802154" w:rsidP="00802154">
                            <w:pPr>
                              <w:pStyle w:val="Beschriftung"/>
                              <w:rPr>
                                <w:noProof/>
                                <w:sz w:val="24"/>
                              </w:rPr>
                            </w:pPr>
                            <w:r>
                              <w:t xml:space="preserve">Abbildung </w:t>
                            </w:r>
                            <w:r w:rsidR="00FF0B00">
                              <w:t>8</w:t>
                            </w:r>
                            <w:r>
                              <w:t>: Anpassung des Build-Workflows</w:t>
                            </w:r>
                          </w:p>
                        </w:txbxContent>
                      </v:textbox>
                    </v:shape>
                  </v:group>
                  <v:rect id="Rechteck 95" o:spid="_x0000_s1060" style="position:absolute;left:31868;top:3259;width:543;height:15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" fillcolor="#00b050" stroked="f" strokeweight="1pt"/>
                  <v:rect id="Rechteck 96" o:spid="_x0000_s1061" style="position:absolute;left:32049;top:22180;width:457;height:119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" fillcolor="#00b0f0" stroked="f" strokeweight="1pt"/>
                  <v:rect id="Rechteck 97" o:spid="_x0000_s1062" style="position:absolute;left:48707;top:37843;width:457;height:6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" fillcolor="red" stroked="f" strokeweight="1pt"/>
                </v:group>
                <v:rect id="Rechteck 99" o:spid="_x0000_s1063" style="position:absolute;left:13127;top:39110;width:21638;height:1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" fillcolor="#454545" stroked="f" strokeweight="1pt"/>
                <v:rect id="Rechteck 100" o:spid="_x0000_s1064" style="position:absolute;left:21999;top:40650;width:14758;height:1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" fillcolor="#454545" stroked="f" strokeweight="1pt"/>
                <w10:wrap anchorx="margin"/>
              </v:group>
            </w:pict>
          </mc:Fallback>
        </mc:AlternateContent>
      </w:r>
    </w:p>
    <w:p w14:paraId="250E5E6E" w14:textId="0F730941" w:rsidR="003E0C0E" w:rsidRPr="00BF627B" w:rsidRDefault="003E0C0E" w:rsidP="00C25C8E">
      <w:pPr>
        <w:rPr>
          <w:rFonts w:cs="Arial"/>
          <w:szCs w:val="24"/>
        </w:rPr>
      </w:pPr>
    </w:p>
    <w:p w14:paraId="21E07E86" w14:textId="1AE7E91A" w:rsidR="003E0C0E" w:rsidRPr="00BF627B" w:rsidRDefault="003E0C0E" w:rsidP="00C25C8E">
      <w:pPr>
        <w:rPr>
          <w:rFonts w:cs="Arial"/>
          <w:szCs w:val="24"/>
        </w:rPr>
      </w:pPr>
    </w:p>
    <w:p w14:paraId="2C254402" w14:textId="52DA4942" w:rsidR="003E0C0E" w:rsidRPr="00BF627B" w:rsidRDefault="003E0C0E" w:rsidP="00C25C8E">
      <w:pPr>
        <w:rPr>
          <w:rFonts w:cs="Arial"/>
          <w:szCs w:val="24"/>
        </w:rPr>
      </w:pPr>
    </w:p>
    <w:p w14:paraId="463295D4" w14:textId="62A826A6" w:rsidR="003E0C0E" w:rsidRPr="00BF627B" w:rsidRDefault="003E0C0E" w:rsidP="00C25C8E">
      <w:pPr>
        <w:rPr>
          <w:rFonts w:cs="Arial"/>
          <w:szCs w:val="24"/>
        </w:rPr>
      </w:pPr>
    </w:p>
    <w:p w14:paraId="3AF96172" w14:textId="40DC9AFD" w:rsidR="003E0C0E" w:rsidRPr="00BF627B" w:rsidRDefault="003E0C0E" w:rsidP="00C25C8E">
      <w:pPr>
        <w:rPr>
          <w:rFonts w:cs="Arial"/>
          <w:szCs w:val="24"/>
        </w:rPr>
      </w:pPr>
    </w:p>
    <w:p w14:paraId="2FEEAA62" w14:textId="535C20E5" w:rsidR="003E0C0E" w:rsidRPr="00BF627B" w:rsidRDefault="003E0C0E" w:rsidP="00C25C8E">
      <w:pPr>
        <w:rPr>
          <w:rFonts w:cs="Arial"/>
          <w:szCs w:val="24"/>
        </w:rPr>
      </w:pPr>
    </w:p>
    <w:p w14:paraId="31F6124A" w14:textId="53076EC7" w:rsidR="003E0C0E" w:rsidRPr="00BF627B" w:rsidRDefault="003E0C0E" w:rsidP="00C25C8E">
      <w:pPr>
        <w:rPr>
          <w:rFonts w:cs="Arial"/>
          <w:szCs w:val="24"/>
        </w:rPr>
      </w:pPr>
    </w:p>
    <w:p w14:paraId="53ED5D65" w14:textId="255A8F6E" w:rsidR="003E0C0E" w:rsidRPr="00BF627B" w:rsidRDefault="003E0C0E" w:rsidP="00C25C8E">
      <w:pPr>
        <w:rPr>
          <w:rFonts w:cs="Arial"/>
          <w:szCs w:val="24"/>
        </w:rPr>
      </w:pPr>
    </w:p>
    <w:p w14:paraId="2421E868" w14:textId="06AD97DF" w:rsidR="003E0C0E" w:rsidRDefault="003E0C0E" w:rsidP="00C25C8E">
      <w:pPr>
        <w:rPr>
          <w:rFonts w:cs="Arial"/>
          <w:szCs w:val="24"/>
        </w:rPr>
      </w:pPr>
    </w:p>
    <w:p w14:paraId="4947561B" w14:textId="6915BC0D" w:rsidR="000A4EB2" w:rsidRDefault="000A4EB2" w:rsidP="00C25C8E">
      <w:pPr>
        <w:rPr>
          <w:rFonts w:cs="Arial"/>
          <w:szCs w:val="24"/>
        </w:rPr>
      </w:pPr>
    </w:p>
    <w:p w14:paraId="4FEFA72A" w14:textId="37ECE2AE" w:rsidR="000A4EB2" w:rsidRDefault="000A4EB2" w:rsidP="00C25C8E">
      <w:pPr>
        <w:rPr>
          <w:rFonts w:cs="Arial"/>
          <w:szCs w:val="24"/>
        </w:rPr>
      </w:pPr>
    </w:p>
    <w:p w14:paraId="15C100AF" w14:textId="2843FA64" w:rsidR="000A4EB2" w:rsidRDefault="000A4EB2" w:rsidP="00C25C8E">
      <w:pPr>
        <w:rPr>
          <w:rFonts w:cs="Arial"/>
          <w:szCs w:val="24"/>
        </w:rPr>
      </w:pPr>
    </w:p>
    <w:p w14:paraId="52E98660" w14:textId="2090B1B2" w:rsidR="000A4EB2" w:rsidRDefault="00802154" w:rsidP="00C25C8E">
      <w:pPr>
        <w:rPr>
          <w:rFonts w:cs="Arial"/>
          <w:szCs w:val="24"/>
        </w:rPr>
      </w:pPr>
      <w:r>
        <w:rPr>
          <w:rFonts w:cs="Arial"/>
          <w:szCs w:val="24"/>
        </w:rPr>
        <w:lastRenderedPageBreak/>
        <w:t xml:space="preserve">Im grünen Bereich wird durch </w:t>
      </w:r>
      <w:proofErr w:type="spellStart"/>
      <w:r w:rsidRPr="00802154">
        <w:rPr>
          <w:rStyle w:val="CommandsZchn"/>
        </w:rPr>
        <w:t>new_git_repository</w:t>
      </w:r>
      <w:proofErr w:type="spellEnd"/>
      <w:r w:rsidRPr="00802154">
        <w:rPr>
          <w:rStyle w:val="CommandsZchn"/>
        </w:rPr>
        <w:t>(</w:t>
      </w:r>
      <w:r>
        <w:rPr>
          <w:rFonts w:cs="Arial"/>
          <w:szCs w:val="24"/>
        </w:rPr>
        <w:t xml:space="preserve"> </w:t>
      </w:r>
      <w:proofErr w:type="spellStart"/>
      <w:r>
        <w:rPr>
          <w:rFonts w:cs="Arial"/>
          <w:szCs w:val="24"/>
        </w:rPr>
        <w:t>Bazel</w:t>
      </w:r>
      <w:proofErr w:type="spellEnd"/>
      <w:r>
        <w:rPr>
          <w:rFonts w:cs="Arial"/>
          <w:szCs w:val="24"/>
        </w:rPr>
        <w:t xml:space="preserve"> gesagt, dass es sich hierbei um ein neues </w:t>
      </w:r>
      <w:proofErr w:type="spellStart"/>
      <w:r>
        <w:rPr>
          <w:rFonts w:cs="Arial"/>
          <w:szCs w:val="24"/>
        </w:rPr>
        <w:t>Git</w:t>
      </w:r>
      <w:proofErr w:type="spellEnd"/>
      <w:r>
        <w:rPr>
          <w:rFonts w:cs="Arial"/>
          <w:szCs w:val="24"/>
        </w:rPr>
        <w:t xml:space="preserve"> Repository handelt, welches beim Bau berücksichtigt werden soll. Direkt dort drunter wird der Name des Repos angegeben </w:t>
      </w:r>
      <w:r w:rsidR="00A9685B">
        <w:rPr>
          <w:rFonts w:cs="Arial"/>
          <w:szCs w:val="24"/>
        </w:rPr>
        <w:t xml:space="preserve">und </w:t>
      </w:r>
      <w:r>
        <w:rPr>
          <w:rFonts w:cs="Arial"/>
          <w:szCs w:val="24"/>
        </w:rPr>
        <w:t xml:space="preserve">unter </w:t>
      </w:r>
      <w:proofErr w:type="spellStart"/>
      <w:r w:rsidRPr="00A9685B">
        <w:rPr>
          <w:rStyle w:val="CommandsZchn"/>
        </w:rPr>
        <w:t>filegroup</w:t>
      </w:r>
      <w:proofErr w:type="spellEnd"/>
      <w:r>
        <w:rPr>
          <w:rFonts w:cs="Arial"/>
          <w:szCs w:val="24"/>
        </w:rPr>
        <w:t xml:space="preserve"> werden die zu zentralisierenden CSS-Style</w:t>
      </w:r>
      <w:r w:rsidR="00A9685B">
        <w:rPr>
          <w:rFonts w:cs="Arial"/>
          <w:szCs w:val="24"/>
        </w:rPr>
        <w:t>s</w:t>
      </w:r>
      <w:r>
        <w:rPr>
          <w:rFonts w:cs="Arial"/>
          <w:szCs w:val="24"/>
        </w:rPr>
        <w:t xml:space="preserve"> und eine </w:t>
      </w:r>
      <w:r w:rsidR="00A9685B">
        <w:rPr>
          <w:rStyle w:val="CommandsZchn"/>
        </w:rPr>
        <w:t>.</w:t>
      </w:r>
      <w:proofErr w:type="spellStart"/>
      <w:r w:rsidR="00A9685B" w:rsidRPr="00A9685B">
        <w:rPr>
          <w:rStyle w:val="CommandsZchn"/>
        </w:rPr>
        <w:t>scss</w:t>
      </w:r>
      <w:proofErr w:type="spellEnd"/>
      <w:r w:rsidR="00A9685B">
        <w:rPr>
          <w:rFonts w:cs="Arial"/>
          <w:szCs w:val="24"/>
        </w:rPr>
        <w:t xml:space="preserve"> Datei aufgeführt, welche im späteren Verlauf für Angular-Material Themes relevant ist. Der Abschnitt unter </w:t>
      </w:r>
      <w:proofErr w:type="spellStart"/>
      <w:r w:rsidR="00A9685B" w:rsidRPr="00A9685B">
        <w:rPr>
          <w:rStyle w:val="CommandsZchn"/>
        </w:rPr>
        <w:t>srcs</w:t>
      </w:r>
      <w:proofErr w:type="spellEnd"/>
      <w:r w:rsidR="00A9685B" w:rsidRPr="00A9685B">
        <w:rPr>
          <w:rStyle w:val="CommandsZchn"/>
        </w:rPr>
        <w:t xml:space="preserve"> = </w:t>
      </w:r>
      <w:proofErr w:type="spellStart"/>
      <w:r w:rsidR="00A9685B" w:rsidRPr="00A9685B">
        <w:rPr>
          <w:rStyle w:val="CommandsZchn"/>
        </w:rPr>
        <w:t>glob</w:t>
      </w:r>
      <w:proofErr w:type="spellEnd"/>
      <w:r w:rsidR="00A9685B" w:rsidRPr="00A9685B">
        <w:rPr>
          <w:rStyle w:val="CommandsZchn"/>
        </w:rPr>
        <w:t>([</w:t>
      </w:r>
      <w:r w:rsidR="00A9685B">
        <w:rPr>
          <w:rFonts w:cs="Arial"/>
          <w:szCs w:val="24"/>
        </w:rPr>
        <w:t xml:space="preserve"> sagt schlicht weg aus, alle CSS- und SCSS-Dateien sollen berücksichtigt werden, egal in welchem Unterordner diese auch liegen. Nun muss was bereits für die Styles vorgenommen wurde, auch bei den Angular Komponenten Anwendung finden, dies geschieht im blauen Bereich. Der Filegroup wird ein Name zugeordnet und alle HTML, Typescript und CSS-Dateien sollen berücksichtigt werden. Wichtig ist es noch, den Commit-Hash des aktuellsten Stands des neuen Repositorys mitzugeben, sowie </w:t>
      </w:r>
      <w:proofErr w:type="spellStart"/>
      <w:r w:rsidR="00A9685B">
        <w:rPr>
          <w:rFonts w:cs="Arial"/>
          <w:szCs w:val="24"/>
        </w:rPr>
        <w:t>de</w:t>
      </w:r>
      <w:proofErr w:type="spellEnd"/>
      <w:r w:rsidR="00A9685B">
        <w:rPr>
          <w:rFonts w:cs="Arial"/>
          <w:szCs w:val="24"/>
        </w:rPr>
        <w:t xml:space="preserve"> Adresse des Repositorys, damit </w:t>
      </w:r>
      <w:proofErr w:type="spellStart"/>
      <w:r w:rsidR="00A9685B">
        <w:rPr>
          <w:rFonts w:cs="Arial"/>
          <w:szCs w:val="24"/>
        </w:rPr>
        <w:t>Bazel</w:t>
      </w:r>
      <w:proofErr w:type="spellEnd"/>
      <w:r w:rsidR="00A9685B">
        <w:rPr>
          <w:rFonts w:cs="Arial"/>
          <w:szCs w:val="24"/>
        </w:rPr>
        <w:t xml:space="preserve"> dieses findet un</w:t>
      </w:r>
      <w:r w:rsidR="00A22F20">
        <w:rPr>
          <w:rFonts w:cs="Arial"/>
          <w:szCs w:val="24"/>
        </w:rPr>
        <w:t>d be</w:t>
      </w:r>
      <w:r w:rsidR="00A9685B">
        <w:rPr>
          <w:rFonts w:cs="Arial"/>
          <w:szCs w:val="24"/>
        </w:rPr>
        <w:t xml:space="preserve">im </w:t>
      </w:r>
      <w:r w:rsidR="00A22F20">
        <w:rPr>
          <w:rFonts w:cs="Arial"/>
          <w:szCs w:val="24"/>
        </w:rPr>
        <w:t>B</w:t>
      </w:r>
      <w:r w:rsidR="00A9685B">
        <w:rPr>
          <w:rFonts w:cs="Arial"/>
          <w:szCs w:val="24"/>
        </w:rPr>
        <w:t xml:space="preserve">auen </w:t>
      </w:r>
      <w:r w:rsidR="00A22F20">
        <w:rPr>
          <w:rFonts w:cs="Arial"/>
          <w:szCs w:val="24"/>
        </w:rPr>
        <w:t>der gewünschte Stand</w:t>
      </w:r>
      <w:r w:rsidR="00A9685B">
        <w:rPr>
          <w:rFonts w:cs="Arial"/>
          <w:szCs w:val="24"/>
        </w:rPr>
        <w:t xml:space="preserve"> </w:t>
      </w:r>
      <w:r w:rsidR="00A22F20">
        <w:rPr>
          <w:rFonts w:cs="Arial"/>
          <w:szCs w:val="24"/>
        </w:rPr>
        <w:t>verwendet wird</w:t>
      </w:r>
      <w:r w:rsidR="00A9685B">
        <w:rPr>
          <w:rFonts w:cs="Arial"/>
          <w:szCs w:val="24"/>
        </w:rPr>
        <w:t>.</w:t>
      </w:r>
    </w:p>
    <w:p w14:paraId="11CB6266" w14:textId="696BC533" w:rsidR="00A9685B" w:rsidRDefault="00A9685B" w:rsidP="00C25C8E">
      <w:pPr>
        <w:rPr>
          <w:rFonts w:cs="Arial"/>
          <w:szCs w:val="24"/>
        </w:rPr>
      </w:pPr>
      <w:r>
        <w:rPr>
          <w:rFonts w:cs="Arial"/>
          <w:szCs w:val="24"/>
        </w:rPr>
        <w:t>Dies muss in jedem Userinterface separat gemacht werden und der Commit-Hash des neusten Standes muss bei einem neuen Release immer wieder händisch aktualisiert werden.</w:t>
      </w:r>
    </w:p>
    <w:p w14:paraId="7979C8F1" w14:textId="501ED0FE" w:rsidR="000A4EB2" w:rsidRDefault="000A4EB2" w:rsidP="00C25C8E">
      <w:pPr>
        <w:rPr>
          <w:rFonts w:cs="Arial"/>
          <w:szCs w:val="24"/>
        </w:rPr>
      </w:pPr>
    </w:p>
    <w:p w14:paraId="49447B76" w14:textId="634139E1" w:rsidR="000A4EB2" w:rsidRDefault="000A4EB2" w:rsidP="00C25C8E">
      <w:pPr>
        <w:rPr>
          <w:rFonts w:cs="Arial"/>
          <w:szCs w:val="24"/>
        </w:rPr>
      </w:pPr>
    </w:p>
    <w:p w14:paraId="585648AD" w14:textId="012EE9D2" w:rsidR="000A4EB2" w:rsidRDefault="000A4EB2" w:rsidP="00C25C8E">
      <w:pPr>
        <w:rPr>
          <w:rFonts w:cs="Arial"/>
          <w:szCs w:val="24"/>
        </w:rPr>
      </w:pPr>
    </w:p>
    <w:p w14:paraId="7FCCD003" w14:textId="6F55022B" w:rsidR="000A4EB2" w:rsidRDefault="000A4EB2" w:rsidP="00C25C8E">
      <w:pPr>
        <w:rPr>
          <w:rFonts w:cs="Arial"/>
          <w:szCs w:val="24"/>
        </w:rPr>
      </w:pPr>
    </w:p>
    <w:p w14:paraId="2B411366" w14:textId="7A91F98E" w:rsidR="000A4EB2" w:rsidRDefault="000A4EB2" w:rsidP="00C25C8E">
      <w:pPr>
        <w:rPr>
          <w:rFonts w:cs="Arial"/>
          <w:szCs w:val="24"/>
        </w:rPr>
      </w:pPr>
    </w:p>
    <w:p w14:paraId="4D1FC40E" w14:textId="56B13682" w:rsidR="000A4EB2" w:rsidRDefault="000A4EB2" w:rsidP="00C25C8E">
      <w:pPr>
        <w:rPr>
          <w:rFonts w:cs="Arial"/>
          <w:szCs w:val="24"/>
        </w:rPr>
      </w:pPr>
    </w:p>
    <w:p w14:paraId="4D645067" w14:textId="66792C23" w:rsidR="000A4EB2" w:rsidRDefault="000A4EB2" w:rsidP="00C25C8E">
      <w:pPr>
        <w:rPr>
          <w:rFonts w:cs="Arial"/>
          <w:szCs w:val="24"/>
        </w:rPr>
      </w:pPr>
    </w:p>
    <w:p w14:paraId="519F2929" w14:textId="61FAD9B1" w:rsidR="00A9685B" w:rsidRDefault="00A9685B" w:rsidP="00C25C8E">
      <w:pPr>
        <w:rPr>
          <w:rFonts w:cs="Arial"/>
          <w:szCs w:val="24"/>
        </w:rPr>
      </w:pPr>
    </w:p>
    <w:p w14:paraId="6F7E464C" w14:textId="0D1B039C" w:rsidR="00A9685B" w:rsidRDefault="00A9685B" w:rsidP="00C25C8E">
      <w:pPr>
        <w:rPr>
          <w:rFonts w:cs="Arial"/>
          <w:szCs w:val="24"/>
        </w:rPr>
      </w:pPr>
    </w:p>
    <w:p w14:paraId="60663E7A" w14:textId="351C97A8" w:rsidR="00A9685B" w:rsidRDefault="00A9685B" w:rsidP="00C25C8E">
      <w:pPr>
        <w:rPr>
          <w:rFonts w:cs="Arial"/>
          <w:szCs w:val="24"/>
        </w:rPr>
      </w:pPr>
    </w:p>
    <w:p w14:paraId="24F2DFED" w14:textId="77777777" w:rsidR="00A9685B" w:rsidRDefault="00A9685B" w:rsidP="00C25C8E">
      <w:pPr>
        <w:rPr>
          <w:rFonts w:cs="Arial"/>
          <w:szCs w:val="24"/>
        </w:rPr>
      </w:pPr>
    </w:p>
    <w:p w14:paraId="2D1F66F5" w14:textId="1E9BF750" w:rsidR="000A4EB2" w:rsidRDefault="00CD2B47" w:rsidP="00036539">
      <w:pPr>
        <w:pStyle w:val="berschrift1"/>
      </w:pPr>
      <w:bookmarkStart w:id="58" w:name="_Toc72742781"/>
      <w:bookmarkStart w:id="59" w:name="_Toc72748506"/>
      <w:r>
        <w:lastRenderedPageBreak/>
        <w:t>7</w:t>
      </w:r>
      <w:r w:rsidR="00036539">
        <w:t xml:space="preserve"> Kategorisieren einzelner Komponenten</w:t>
      </w:r>
      <w:bookmarkEnd w:id="58"/>
      <w:bookmarkEnd w:id="59"/>
    </w:p>
    <w:p w14:paraId="5222C192" w14:textId="687BFEF3" w:rsidR="00036539" w:rsidRDefault="00036539" w:rsidP="00036539"/>
    <w:p w14:paraId="77F0B0DA" w14:textId="14E0F51C" w:rsidR="000D2C14" w:rsidRDefault="00CD2B47" w:rsidP="00D42BC2">
      <w:pPr>
        <w:pStyle w:val="berschrift2"/>
      </w:pPr>
      <w:bookmarkStart w:id="60" w:name="_Toc72742782"/>
      <w:bookmarkStart w:id="61" w:name="_Toc72748507"/>
      <w:r>
        <w:t>7</w:t>
      </w:r>
      <w:r w:rsidR="00D42BC2">
        <w:t>.1 Atome</w:t>
      </w:r>
      <w:bookmarkEnd w:id="60"/>
      <w:bookmarkEnd w:id="61"/>
    </w:p>
    <w:p w14:paraId="0A24D596" w14:textId="77777777" w:rsidR="00D42BC2" w:rsidRPr="00D42BC2" w:rsidRDefault="00D42BC2" w:rsidP="00D42BC2"/>
    <w:p w14:paraId="7A5ED38E" w14:textId="6EA0A431" w:rsidR="00036539" w:rsidRDefault="00036539" w:rsidP="00036539">
      <w:r>
        <w:t xml:space="preserve">Um die Zentralisierung erfolgreich anzugehen, müssen die zu zentralisierten Komponenten der Userinterfaces erst kategorisiert werden. Hierdurch wird garantiert, dass keine Komponente zentralisiert wird, welche dennoch </w:t>
      </w:r>
      <w:r w:rsidR="00717235">
        <w:t>Abhängigkeiten</w:t>
      </w:r>
      <w:r>
        <w:t xml:space="preserve"> auf eine nicht zentralisierte hat. Dies kann zu Fehlern führen und der Sinn der Zentralisierung wäre verfehlt.</w:t>
      </w:r>
      <w:r w:rsidR="00AD6C22">
        <w:t xml:space="preserve"> Diese Kategorisierung erfolgt mithilfe des Atomic Design Pattern.</w:t>
      </w:r>
    </w:p>
    <w:p w14:paraId="7BD2F62E" w14:textId="6038B9B5" w:rsidR="00036539" w:rsidRDefault="00AD6C22" w:rsidP="00036539">
      <w:r>
        <w:t>Zuallererst müssen alle Atome, welche in den drei Userinterfaces identisch sind, gefunden werden. Dies sind ausschließlich Styling</w:t>
      </w:r>
      <w:r w:rsidR="00011D18">
        <w:t>s</w:t>
      </w:r>
      <w:r>
        <w:t xml:space="preserve"> und befinden sich in den jeweiligen CSS-Dateien sich stark </w:t>
      </w:r>
      <w:r w:rsidR="00717235">
        <w:t>ähnelnder</w:t>
      </w:r>
      <w:r>
        <w:t xml:space="preserve"> Angular Komponenten. Ein hierbei oft entdecktes Atom ist der </w:t>
      </w:r>
      <w:r w:rsidRPr="00AD6C22">
        <w:rPr>
          <w:rStyle w:val="CommandsZchn"/>
        </w:rPr>
        <w:t>a:hover</w:t>
      </w:r>
      <w:r>
        <w:t xml:space="preserve">, welcher benutzt wird wenn man über einen Link </w:t>
      </w:r>
      <w:proofErr w:type="spellStart"/>
      <w:r>
        <w:t>hovert</w:t>
      </w:r>
      <w:proofErr w:type="spellEnd"/>
      <w:r>
        <w:t>.</w:t>
      </w:r>
    </w:p>
    <w:p w14:paraId="0426B785" w14:textId="7541DB9D" w:rsidR="00F75AB8" w:rsidRDefault="00F75AB8" w:rsidP="00036539">
      <w:r>
        <w:rPr>
          <w:noProof/>
        </w:rPr>
        <mc:AlternateContent>
          <mc:Choice Requires="wpg">
            <w:drawing>
              <wp:anchor distT="0" distB="0" distL="114300" distR="114300" simplePos="0" relativeHeight="251654144" behindDoc="0" locked="0" layoutInCell="1" allowOverlap="1" wp14:anchorId="7A9307C6" wp14:editId="246ED1CC">
                <wp:simplePos x="0" y="0"/>
                <wp:positionH relativeFrom="column">
                  <wp:posOffset>-1298</wp:posOffset>
                </wp:positionH>
                <wp:positionV relativeFrom="paragraph">
                  <wp:posOffset>5328</wp:posOffset>
                </wp:positionV>
                <wp:extent cx="3116580" cy="1422953"/>
                <wp:effectExtent l="0" t="0" r="7620" b="6350"/>
                <wp:wrapSquare wrapText="bothSides"/>
                <wp:docPr id="18" name="Gruppieren 18"/>
                <wp:cNvGraphicFramePr/>
                <a:graphic xmlns:a="http://schemas.openxmlformats.org/drawingml/2006/main">
                  <a:graphicData uri="http://schemas.microsoft.com/office/word/2010/wordprocessingGroup">
                    <wpg:wgp>
                      <wpg:cNvGrpSpPr/>
                      <wpg:grpSpPr>
                        <a:xfrm>
                          <a:off x="0" y="0"/>
                          <a:ext cx="3116580" cy="1422953"/>
                          <a:chOff x="0" y="0"/>
                          <a:chExt cx="3116580" cy="1422953"/>
                        </a:xfrm>
                      </wpg:grpSpPr>
                      <pic:pic xmlns:pic="http://schemas.openxmlformats.org/drawingml/2006/picture">
                        <pic:nvPicPr>
                          <pic:cNvPr id="12" name="Grafik 12"/>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16580" cy="1172210"/>
                          </a:xfrm>
                          <a:prstGeom prst="rect">
                            <a:avLst/>
                          </a:prstGeom>
                          <a:noFill/>
                          <a:ln>
                            <a:noFill/>
                          </a:ln>
                        </pic:spPr>
                      </pic:pic>
                      <wps:wsp>
                        <wps:cNvPr id="15" name="Textfeld 15"/>
                        <wps:cNvSpPr txBox="1"/>
                        <wps:spPr>
                          <a:xfrm>
                            <a:off x="0" y="1232453"/>
                            <a:ext cx="3116580" cy="190500"/>
                          </a:xfrm>
                          <a:prstGeom prst="rect">
                            <a:avLst/>
                          </a:prstGeom>
                          <a:solidFill>
                            <a:prstClr val="white"/>
                          </a:solidFill>
                          <a:ln>
                            <a:noFill/>
                          </a:ln>
                        </wps:spPr>
                        <wps:txbx>
                          <w:txbxContent>
                            <w:p w14:paraId="069EE1AF" w14:textId="5BE7D93A" w:rsidR="000F24A7" w:rsidRPr="00806F22" w:rsidRDefault="000F24A7" w:rsidP="00F75AB8">
                              <w:pPr>
                                <w:pStyle w:val="Beschriftung"/>
                                <w:rPr>
                                  <w:noProof/>
                                  <w:sz w:val="24"/>
                                </w:rPr>
                              </w:pPr>
                              <w:r>
                                <w:t xml:space="preserve">Abbildung </w:t>
                              </w:r>
                              <w:r w:rsidR="00FF0B00">
                                <w:t>9</w:t>
                              </w:r>
                              <w:r>
                                <w:t>: a:hov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A9307C6" id="Gruppieren 18" o:spid="_x0000_s1065" style="position:absolute;left:0;text-align:left;margin-left:-.1pt;margin-top:.4pt;width:245.4pt;height:112.05pt;z-index:251654144" coordsize="31165,14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">
                <v:shape id="Grafik 12" o:spid="_x0000_s1066" type="#_x0000_t75" style="position:absolute;width:31165;height:117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">
                  <v:imagedata r:id="rId27" o:title=""/>
                </v:shape>
                <v:shape id="Textfeld 15" o:spid="_x0000_s1067" type="#_x0000_t202" style="position:absolute;top:12324;width:31165;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fGwgAAANsAAAAPAAAAZHJzL2Rvd25yZXYueG1sRE9La8JA&#10;EL4L/Q/LFHqRummg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CJVXfGwgAAANsAAAAPAAAA&#10;AAAAAAAAAAAAAAcCAABkcnMvZG93bnJldi54bWxQSwUGAAAAAAMAAwC3AAAA9gIAAAAA&#10;" stroked="f">
                  <v:textbox inset="0,0,0,0">
                    <w:txbxContent>
                      <w:p w14:paraId="069EE1AF" w14:textId="5BE7D93A" w:rsidR="000F24A7" w:rsidRPr="00806F22" w:rsidRDefault="000F24A7" w:rsidP="00F75AB8">
                        <w:pPr>
                          <w:pStyle w:val="Beschriftung"/>
                          <w:rPr>
                            <w:noProof/>
                            <w:sz w:val="24"/>
                          </w:rPr>
                        </w:pPr>
                        <w:r>
                          <w:t xml:space="preserve">Abbildung </w:t>
                        </w:r>
                        <w:r w:rsidR="00FF0B00">
                          <w:t>9</w:t>
                        </w:r>
                        <w:r>
                          <w:t>: a:hover</w:t>
                        </w:r>
                      </w:p>
                    </w:txbxContent>
                  </v:textbox>
                </v:shape>
                <w10:wrap type="square"/>
              </v:group>
            </w:pict>
          </mc:Fallback>
        </mc:AlternateContent>
      </w:r>
    </w:p>
    <w:p w14:paraId="2FC27A08" w14:textId="7167CC75" w:rsidR="00F75AB8" w:rsidRDefault="00F75AB8" w:rsidP="00036539"/>
    <w:p w14:paraId="1A3DABB2" w14:textId="004E13BA" w:rsidR="00F75AB8" w:rsidRDefault="00F75AB8" w:rsidP="00036539"/>
    <w:p w14:paraId="0B5DCACF" w14:textId="1B7F16FB" w:rsidR="00F75AB8" w:rsidRDefault="00F75AB8" w:rsidP="00036539"/>
    <w:p w14:paraId="6EA28264" w14:textId="5602C753" w:rsidR="00F75AB8" w:rsidRDefault="00F75AB8" w:rsidP="00036539">
      <w:r>
        <w:t xml:space="preserve">Aber nicht nur der </w:t>
      </w:r>
      <w:proofErr w:type="spellStart"/>
      <w:r>
        <w:t>Hover</w:t>
      </w:r>
      <w:proofErr w:type="spellEnd"/>
      <w:r>
        <w:t xml:space="preserve">-Effekt ist ein Styling für einen Link, </w:t>
      </w:r>
      <w:r w:rsidR="00717235">
        <w:t>welcher</w:t>
      </w:r>
      <w:r>
        <w:t xml:space="preserve"> vermehrt in den drei Userinterfaces vorkommt, sondern auch viele andere, wie beispielsweise </w:t>
      </w:r>
      <w:r w:rsidRPr="00F75AB8">
        <w:rPr>
          <w:rStyle w:val="CommandsZchn"/>
        </w:rPr>
        <w:t>a:visited</w:t>
      </w:r>
      <w:r w:rsidR="00011D18">
        <w:t>.</w:t>
      </w:r>
    </w:p>
    <w:p w14:paraId="67F8B760" w14:textId="66B0225F" w:rsidR="00036539" w:rsidRDefault="00F75AB8" w:rsidP="00036539">
      <w:r>
        <w:rPr>
          <w:noProof/>
        </w:rPr>
        <mc:AlternateContent>
          <mc:Choice Requires="wpg">
            <w:drawing>
              <wp:anchor distT="0" distB="0" distL="114300" distR="114300" simplePos="0" relativeHeight="251658240" behindDoc="0" locked="0" layoutInCell="1" allowOverlap="1" wp14:anchorId="087FCBCC" wp14:editId="4A73482A">
                <wp:simplePos x="0" y="0"/>
                <wp:positionH relativeFrom="column">
                  <wp:posOffset>-25013</wp:posOffset>
                </wp:positionH>
                <wp:positionV relativeFrom="paragraph">
                  <wp:posOffset>10795</wp:posOffset>
                </wp:positionV>
                <wp:extent cx="3267710" cy="1136732"/>
                <wp:effectExtent l="0" t="0" r="8890" b="6350"/>
                <wp:wrapSquare wrapText="bothSides"/>
                <wp:docPr id="24" name="Gruppieren 24"/>
                <wp:cNvGraphicFramePr/>
                <a:graphic xmlns:a="http://schemas.openxmlformats.org/drawingml/2006/main">
                  <a:graphicData uri="http://schemas.microsoft.com/office/word/2010/wordprocessingGroup">
                    <wpg:wgp>
                      <wpg:cNvGrpSpPr/>
                      <wpg:grpSpPr>
                        <a:xfrm>
                          <a:off x="0" y="0"/>
                          <a:ext cx="3267710" cy="1136732"/>
                          <a:chOff x="0" y="0"/>
                          <a:chExt cx="3267710" cy="1136732"/>
                        </a:xfrm>
                      </wpg:grpSpPr>
                      <pic:pic xmlns:pic="http://schemas.openxmlformats.org/drawingml/2006/picture">
                        <pic:nvPicPr>
                          <pic:cNvPr id="16" name="Grafik 16"/>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67710" cy="904240"/>
                          </a:xfrm>
                          <a:prstGeom prst="rect">
                            <a:avLst/>
                          </a:prstGeom>
                          <a:noFill/>
                          <a:ln>
                            <a:noFill/>
                          </a:ln>
                        </pic:spPr>
                      </pic:pic>
                      <wps:wsp>
                        <wps:cNvPr id="17" name="Textfeld 17"/>
                        <wps:cNvSpPr txBox="1"/>
                        <wps:spPr>
                          <a:xfrm>
                            <a:off x="0" y="962107"/>
                            <a:ext cx="3267710" cy="174625"/>
                          </a:xfrm>
                          <a:prstGeom prst="rect">
                            <a:avLst/>
                          </a:prstGeom>
                          <a:solidFill>
                            <a:prstClr val="white"/>
                          </a:solidFill>
                          <a:ln>
                            <a:noFill/>
                          </a:ln>
                        </wps:spPr>
                        <wps:txbx>
                          <w:txbxContent>
                            <w:p w14:paraId="6336772C" w14:textId="1B42B38C" w:rsidR="000F24A7" w:rsidRPr="00882D18" w:rsidRDefault="000F24A7" w:rsidP="00F75AB8">
                              <w:pPr>
                                <w:pStyle w:val="Beschriftung"/>
                                <w:rPr>
                                  <w:noProof/>
                                  <w:sz w:val="24"/>
                                </w:rPr>
                              </w:pPr>
                              <w:r>
                                <w:t xml:space="preserve">Abbildung </w:t>
                              </w:r>
                              <w:r w:rsidR="00FF0B00">
                                <w:t>10</w:t>
                              </w:r>
                              <w:r>
                                <w:t>: a:visit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87FCBCC" id="Gruppieren 24" o:spid="_x0000_s1068" style="position:absolute;left:0;text-align:left;margin-left:-1.95pt;margin-top:.85pt;width:257.3pt;height:89.5pt;z-index:251658240" coordsize="32677,113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">
                <v:shape id="Grafik 16" o:spid="_x0000_s1069" type="#_x0000_t75" style="position:absolute;width:32677;height:90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">
                  <v:imagedata r:id="rId29" o:title=""/>
                </v:shape>
                <v:shape id="Textfeld 17" o:spid="_x0000_s1070" type="#_x0000_t202" style="position:absolute;top:9621;width:32677;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" stroked="f">
                  <v:textbox inset="0,0,0,0">
                    <w:txbxContent>
                      <w:p w14:paraId="6336772C" w14:textId="1B42B38C" w:rsidR="000F24A7" w:rsidRPr="00882D18" w:rsidRDefault="000F24A7" w:rsidP="00F75AB8">
                        <w:pPr>
                          <w:pStyle w:val="Beschriftung"/>
                          <w:rPr>
                            <w:noProof/>
                            <w:sz w:val="24"/>
                          </w:rPr>
                        </w:pPr>
                        <w:r>
                          <w:t xml:space="preserve">Abbildung </w:t>
                        </w:r>
                        <w:r w:rsidR="00FF0B00">
                          <w:t>10</w:t>
                        </w:r>
                        <w:r>
                          <w:t>: a:visited</w:t>
                        </w:r>
                      </w:p>
                    </w:txbxContent>
                  </v:textbox>
                </v:shape>
                <w10:wrap type="square"/>
              </v:group>
            </w:pict>
          </mc:Fallback>
        </mc:AlternateContent>
      </w:r>
    </w:p>
    <w:p w14:paraId="4CB3327C" w14:textId="573EF8E5" w:rsidR="00036539" w:rsidRDefault="00036539" w:rsidP="00036539"/>
    <w:p w14:paraId="71C976CC" w14:textId="0580EBAC" w:rsidR="00036539" w:rsidRDefault="00036539" w:rsidP="00036539"/>
    <w:p w14:paraId="571FBFB4" w14:textId="77777777" w:rsidR="00F75AB8" w:rsidRDefault="00F75AB8" w:rsidP="00036539"/>
    <w:p w14:paraId="4C4631EB" w14:textId="43151D27" w:rsidR="00036539" w:rsidRDefault="00F75AB8" w:rsidP="00036539">
      <w:r>
        <w:t xml:space="preserve">Aber nicht nur Link Stylings in CSS sind zu zentralisierende Atome. Auch generelle Stylings eines Userinterfaces wie ein header-label </w:t>
      </w:r>
      <w:r w:rsidR="0093663A">
        <w:t xml:space="preserve">in verschiedenen </w:t>
      </w:r>
      <w:r w:rsidR="00717235">
        <w:t>Ausführungen</w:t>
      </w:r>
      <w:r w:rsidR="0093663A">
        <w:t xml:space="preserve"> </w:t>
      </w:r>
      <w:r>
        <w:t>(</w:t>
      </w:r>
      <w:proofErr w:type="spellStart"/>
      <w:r w:rsidRPr="0093663A">
        <w:rPr>
          <w:rStyle w:val="CommandsZchn"/>
        </w:rPr>
        <w:t>dhc</w:t>
      </w:r>
      <w:proofErr w:type="spellEnd"/>
      <w:r w:rsidRPr="0093663A">
        <w:rPr>
          <w:rStyle w:val="CommandsZchn"/>
        </w:rPr>
        <w:t>-page-header-label</w:t>
      </w:r>
      <w:r w:rsidR="0093663A">
        <w:t xml:space="preserve">, </w:t>
      </w:r>
      <w:proofErr w:type="spellStart"/>
      <w:r w:rsidR="0093663A" w:rsidRPr="0093663A">
        <w:rPr>
          <w:rStyle w:val="CommandsZchn"/>
        </w:rPr>
        <w:t>dhc</w:t>
      </w:r>
      <w:proofErr w:type="spellEnd"/>
      <w:r w:rsidR="0093663A" w:rsidRPr="0093663A">
        <w:rPr>
          <w:rStyle w:val="CommandsZchn"/>
        </w:rPr>
        <w:t>-</w:t>
      </w:r>
      <w:proofErr w:type="spellStart"/>
      <w:r w:rsidR="0093663A" w:rsidRPr="0093663A">
        <w:rPr>
          <w:rStyle w:val="CommandsZchn"/>
        </w:rPr>
        <w:t>small</w:t>
      </w:r>
      <w:proofErr w:type="spellEnd"/>
      <w:r w:rsidR="0093663A" w:rsidRPr="0093663A">
        <w:rPr>
          <w:rStyle w:val="CommandsZchn"/>
        </w:rPr>
        <w:t>-page-header-label</w:t>
      </w:r>
      <w:r>
        <w:t>)</w:t>
      </w:r>
      <w:r w:rsidR="0093663A">
        <w:t xml:space="preserve"> und </w:t>
      </w:r>
      <w:r>
        <w:t>Stylings verschiedener Labels (</w:t>
      </w:r>
      <w:proofErr w:type="spellStart"/>
      <w:r w:rsidRPr="0093663A">
        <w:rPr>
          <w:rStyle w:val="CommandsZchn"/>
        </w:rPr>
        <w:t>dhc</w:t>
      </w:r>
      <w:proofErr w:type="spellEnd"/>
      <w:r w:rsidRPr="0093663A">
        <w:rPr>
          <w:rStyle w:val="CommandsZchn"/>
        </w:rPr>
        <w:t>-</w:t>
      </w:r>
      <w:proofErr w:type="spellStart"/>
      <w:r w:rsidRPr="0093663A">
        <w:rPr>
          <w:rStyle w:val="CommandsZchn"/>
        </w:rPr>
        <w:t>small</w:t>
      </w:r>
      <w:proofErr w:type="spellEnd"/>
      <w:r w:rsidRPr="0093663A">
        <w:rPr>
          <w:rStyle w:val="CommandsZchn"/>
        </w:rPr>
        <w:t>-label</w:t>
      </w:r>
      <w:r>
        <w:t xml:space="preserve">, </w:t>
      </w:r>
      <w:proofErr w:type="spellStart"/>
      <w:r w:rsidRPr="0093663A">
        <w:rPr>
          <w:rStyle w:val="CommandsZchn"/>
        </w:rPr>
        <w:t>dhc</w:t>
      </w:r>
      <w:proofErr w:type="spellEnd"/>
      <w:r w:rsidRPr="0093663A">
        <w:rPr>
          <w:rStyle w:val="CommandsZchn"/>
        </w:rPr>
        <w:t>-</w:t>
      </w:r>
      <w:proofErr w:type="spellStart"/>
      <w:r w:rsidRPr="0093663A">
        <w:rPr>
          <w:rStyle w:val="CommandsZchn"/>
        </w:rPr>
        <w:t>small</w:t>
      </w:r>
      <w:proofErr w:type="spellEnd"/>
      <w:r w:rsidRPr="0093663A">
        <w:rPr>
          <w:rStyle w:val="CommandsZchn"/>
        </w:rPr>
        <w:t>-</w:t>
      </w:r>
      <w:proofErr w:type="spellStart"/>
      <w:r w:rsidRPr="0093663A">
        <w:rPr>
          <w:rStyle w:val="CommandsZchn"/>
        </w:rPr>
        <w:t>bold</w:t>
      </w:r>
      <w:proofErr w:type="spellEnd"/>
      <w:r w:rsidRPr="0093663A">
        <w:rPr>
          <w:rStyle w:val="CommandsZchn"/>
        </w:rPr>
        <w:t>-label</w:t>
      </w:r>
      <w:r w:rsidR="0093663A">
        <w:t>) sind häufig vorkommende, meist identische und zu zentralisierende Komponenten.</w:t>
      </w:r>
    </w:p>
    <w:p w14:paraId="60E7BFF8" w14:textId="42CAF735" w:rsidR="00036539" w:rsidRDefault="0093663A" w:rsidP="00036539">
      <w:r>
        <w:rPr>
          <w:noProof/>
        </w:rPr>
        <w:lastRenderedPageBreak/>
        <mc:AlternateContent>
          <mc:Choice Requires="wpg">
            <w:drawing>
              <wp:anchor distT="0" distB="0" distL="114300" distR="114300" simplePos="0" relativeHeight="251668480" behindDoc="0" locked="0" layoutInCell="1" allowOverlap="1" wp14:anchorId="7F7A730F" wp14:editId="43A450EB">
                <wp:simplePos x="0" y="0"/>
                <wp:positionH relativeFrom="column">
                  <wp:posOffset>2996344</wp:posOffset>
                </wp:positionH>
                <wp:positionV relativeFrom="paragraph">
                  <wp:posOffset>6654</wp:posOffset>
                </wp:positionV>
                <wp:extent cx="2759075" cy="1228090"/>
                <wp:effectExtent l="0" t="0" r="3175" b="0"/>
                <wp:wrapSquare wrapText="bothSides"/>
                <wp:docPr id="40" name="Gruppieren 40"/>
                <wp:cNvGraphicFramePr/>
                <a:graphic xmlns:a="http://schemas.openxmlformats.org/drawingml/2006/main">
                  <a:graphicData uri="http://schemas.microsoft.com/office/word/2010/wordprocessingGroup">
                    <wpg:wgp>
                      <wpg:cNvGrpSpPr/>
                      <wpg:grpSpPr>
                        <a:xfrm>
                          <a:off x="0" y="0"/>
                          <a:ext cx="2759075" cy="1228090"/>
                          <a:chOff x="0" y="0"/>
                          <a:chExt cx="2759075" cy="1228090"/>
                        </a:xfrm>
                      </wpg:grpSpPr>
                      <pic:pic xmlns:pic="http://schemas.openxmlformats.org/drawingml/2006/picture">
                        <pic:nvPicPr>
                          <pic:cNvPr id="34" name="Grafik 34"/>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59075" cy="911225"/>
                          </a:xfrm>
                          <a:prstGeom prst="rect">
                            <a:avLst/>
                          </a:prstGeom>
                          <a:noFill/>
                          <a:ln>
                            <a:noFill/>
                          </a:ln>
                        </pic:spPr>
                      </pic:pic>
                      <wps:wsp>
                        <wps:cNvPr id="39" name="Textfeld 39"/>
                        <wps:cNvSpPr txBox="1"/>
                        <wps:spPr>
                          <a:xfrm>
                            <a:off x="0" y="969645"/>
                            <a:ext cx="2759075" cy="258445"/>
                          </a:xfrm>
                          <a:prstGeom prst="rect">
                            <a:avLst/>
                          </a:prstGeom>
                          <a:solidFill>
                            <a:prstClr val="white"/>
                          </a:solidFill>
                          <a:ln>
                            <a:noFill/>
                          </a:ln>
                        </wps:spPr>
                        <wps:txbx>
                          <w:txbxContent>
                            <w:p w14:paraId="46F342A6" w14:textId="17662DB0" w:rsidR="000F24A7" w:rsidRPr="005E32A5" w:rsidRDefault="000F24A7" w:rsidP="0093663A">
                              <w:pPr>
                                <w:pStyle w:val="Beschriftung"/>
                                <w:rPr>
                                  <w:noProof/>
                                  <w:sz w:val="24"/>
                                </w:rPr>
                              </w:pPr>
                              <w:r>
                                <w:t xml:space="preserve">Abbildung </w:t>
                              </w:r>
                              <w:r w:rsidR="00C41E49">
                                <w:t>11</w:t>
                              </w:r>
                              <w:r>
                                <w:t xml:space="preserve">: </w:t>
                              </w:r>
                              <w:proofErr w:type="spellStart"/>
                              <w:r>
                                <w:t>dhc</w:t>
                              </w:r>
                              <w:proofErr w:type="spellEnd"/>
                              <w:r>
                                <w:t>-</w:t>
                              </w:r>
                              <w:proofErr w:type="spellStart"/>
                              <w:r>
                                <w:t>small</w:t>
                              </w:r>
                              <w:proofErr w:type="spellEnd"/>
                              <w:r>
                                <w:t>-page-header-lab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7A730F" id="Gruppieren 40" o:spid="_x0000_s1071" style="position:absolute;left:0;text-align:left;margin-left:235.95pt;margin-top:.5pt;width:217.25pt;height:96.7pt;z-index:251668480" coordsize="27590,122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">
                <v:shape id="Grafik 34" o:spid="_x0000_s1072" type="#_x0000_t75" style="position:absolute;width:27590;height:9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">
                  <v:imagedata r:id="rId31" o:title=""/>
                </v:shape>
                <v:shape id="Textfeld 39" o:spid="_x0000_s1073" type="#_x0000_t202" style="position:absolute;top:9696;width:27590;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46F342A6" w14:textId="17662DB0" w:rsidR="000F24A7" w:rsidRPr="005E32A5" w:rsidRDefault="000F24A7" w:rsidP="0093663A">
                        <w:pPr>
                          <w:pStyle w:val="Beschriftung"/>
                          <w:rPr>
                            <w:noProof/>
                            <w:sz w:val="24"/>
                          </w:rPr>
                        </w:pPr>
                        <w:r>
                          <w:t xml:space="preserve">Abbildung </w:t>
                        </w:r>
                        <w:r w:rsidR="00C41E49">
                          <w:t>11</w:t>
                        </w:r>
                        <w:r>
                          <w:t xml:space="preserve">: </w:t>
                        </w:r>
                        <w:proofErr w:type="spellStart"/>
                        <w:r>
                          <w:t>dhc</w:t>
                        </w:r>
                        <w:proofErr w:type="spellEnd"/>
                        <w:r>
                          <w:t>-</w:t>
                        </w:r>
                        <w:proofErr w:type="spellStart"/>
                        <w:r>
                          <w:t>small</w:t>
                        </w:r>
                        <w:proofErr w:type="spellEnd"/>
                        <w:r>
                          <w:t>-page-header-label</w:t>
                        </w:r>
                      </w:p>
                    </w:txbxContent>
                  </v:textbox>
                </v:shape>
                <w10:wrap type="square"/>
              </v:group>
            </w:pict>
          </mc:Fallback>
        </mc:AlternateContent>
      </w:r>
      <w:r>
        <w:rPr>
          <w:noProof/>
        </w:rPr>
        <mc:AlternateContent>
          <mc:Choice Requires="wpg">
            <w:drawing>
              <wp:anchor distT="0" distB="0" distL="114300" distR="114300" simplePos="0" relativeHeight="251665408" behindDoc="0" locked="0" layoutInCell="1" allowOverlap="1" wp14:anchorId="3F4E4711" wp14:editId="11C12329">
                <wp:simplePos x="0" y="0"/>
                <wp:positionH relativeFrom="column">
                  <wp:posOffset>-1298</wp:posOffset>
                </wp:positionH>
                <wp:positionV relativeFrom="paragraph">
                  <wp:posOffset>607</wp:posOffset>
                </wp:positionV>
                <wp:extent cx="2162175" cy="1228090"/>
                <wp:effectExtent l="0" t="0" r="9525" b="0"/>
                <wp:wrapSquare wrapText="bothSides"/>
                <wp:docPr id="38" name="Gruppieren 38"/>
                <wp:cNvGraphicFramePr/>
                <a:graphic xmlns:a="http://schemas.openxmlformats.org/drawingml/2006/main">
                  <a:graphicData uri="http://schemas.microsoft.com/office/word/2010/wordprocessingGroup">
                    <wpg:wgp>
                      <wpg:cNvGrpSpPr/>
                      <wpg:grpSpPr>
                        <a:xfrm>
                          <a:off x="0" y="0"/>
                          <a:ext cx="2162175" cy="1228090"/>
                          <a:chOff x="0" y="0"/>
                          <a:chExt cx="2162175" cy="1228090"/>
                        </a:xfrm>
                      </wpg:grpSpPr>
                      <pic:pic xmlns:pic="http://schemas.openxmlformats.org/drawingml/2006/picture">
                        <pic:nvPicPr>
                          <pic:cNvPr id="33" name="Grafik 33"/>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62175" cy="908050"/>
                          </a:xfrm>
                          <a:prstGeom prst="rect">
                            <a:avLst/>
                          </a:prstGeom>
                          <a:noFill/>
                          <a:ln>
                            <a:noFill/>
                          </a:ln>
                        </pic:spPr>
                      </pic:pic>
                      <wps:wsp>
                        <wps:cNvPr id="37" name="Textfeld 37"/>
                        <wps:cNvSpPr txBox="1"/>
                        <wps:spPr>
                          <a:xfrm>
                            <a:off x="0" y="969645"/>
                            <a:ext cx="2162175" cy="258445"/>
                          </a:xfrm>
                          <a:prstGeom prst="rect">
                            <a:avLst/>
                          </a:prstGeom>
                          <a:solidFill>
                            <a:prstClr val="white"/>
                          </a:solidFill>
                          <a:ln>
                            <a:noFill/>
                          </a:ln>
                        </wps:spPr>
                        <wps:txbx>
                          <w:txbxContent>
                            <w:p w14:paraId="68B3BC43" w14:textId="26061685" w:rsidR="000F24A7" w:rsidRPr="003F76F0" w:rsidRDefault="000F24A7" w:rsidP="0093663A">
                              <w:pPr>
                                <w:pStyle w:val="Beschriftung"/>
                                <w:rPr>
                                  <w:noProof/>
                                  <w:sz w:val="24"/>
                                </w:rPr>
                              </w:pPr>
                              <w:r>
                                <w:t xml:space="preserve">Abbildung </w:t>
                              </w:r>
                              <w:r w:rsidR="00C41E49">
                                <w:t>12</w:t>
                              </w:r>
                              <w:r>
                                <w:t xml:space="preserve">: </w:t>
                              </w:r>
                              <w:proofErr w:type="spellStart"/>
                              <w:r>
                                <w:t>dhc</w:t>
                              </w:r>
                              <w:proofErr w:type="spellEnd"/>
                              <w:r>
                                <w:t>-page-header-lab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4E4711" id="Gruppieren 38" o:spid="_x0000_s1074" style="position:absolute;left:0;text-align:left;margin-left:-.1pt;margin-top:.05pt;width:170.25pt;height:96.7pt;z-index:251665408" coordsize="21621,122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">
                <v:shape id="Grafik 33" o:spid="_x0000_s1075" type="#_x0000_t75" style="position:absolute;width:21621;height:9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">
                  <v:imagedata r:id="rId33" o:title=""/>
                </v:shape>
                <v:shape id="Textfeld 37" o:spid="_x0000_s1076" type="#_x0000_t202" style="position:absolute;top:9696;width:2162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14:paraId="68B3BC43" w14:textId="26061685" w:rsidR="000F24A7" w:rsidRPr="003F76F0" w:rsidRDefault="000F24A7" w:rsidP="0093663A">
                        <w:pPr>
                          <w:pStyle w:val="Beschriftung"/>
                          <w:rPr>
                            <w:noProof/>
                            <w:sz w:val="24"/>
                          </w:rPr>
                        </w:pPr>
                        <w:r>
                          <w:t xml:space="preserve">Abbildung </w:t>
                        </w:r>
                        <w:r w:rsidR="00C41E49">
                          <w:t>12</w:t>
                        </w:r>
                        <w:r>
                          <w:t xml:space="preserve">: </w:t>
                        </w:r>
                        <w:proofErr w:type="spellStart"/>
                        <w:r>
                          <w:t>dhc</w:t>
                        </w:r>
                        <w:proofErr w:type="spellEnd"/>
                        <w:r>
                          <w:t>-page-header-label</w:t>
                        </w:r>
                      </w:p>
                    </w:txbxContent>
                  </v:textbox>
                </v:shape>
                <w10:wrap type="square"/>
              </v:group>
            </w:pict>
          </mc:Fallback>
        </mc:AlternateContent>
      </w:r>
    </w:p>
    <w:p w14:paraId="1CA25880" w14:textId="7ECE1040" w:rsidR="00036539" w:rsidRDefault="00036539" w:rsidP="00036539"/>
    <w:p w14:paraId="32569E11" w14:textId="72C336E5" w:rsidR="00036539" w:rsidRDefault="00036539" w:rsidP="00036539"/>
    <w:p w14:paraId="12C7EEC2" w14:textId="631BF74C" w:rsidR="00036539" w:rsidRDefault="00A25403" w:rsidP="00036539">
      <w:r>
        <w:rPr>
          <w:noProof/>
        </w:rPr>
        <mc:AlternateContent>
          <mc:Choice Requires="wpg">
            <w:drawing>
              <wp:anchor distT="0" distB="0" distL="114300" distR="114300" simplePos="0" relativeHeight="251674624" behindDoc="0" locked="0" layoutInCell="1" allowOverlap="1" wp14:anchorId="0689AF76" wp14:editId="396EA2ED">
                <wp:simplePos x="0" y="0"/>
                <wp:positionH relativeFrom="column">
                  <wp:posOffset>3012053</wp:posOffset>
                </wp:positionH>
                <wp:positionV relativeFrom="paragraph">
                  <wp:posOffset>153283</wp:posOffset>
                </wp:positionV>
                <wp:extent cx="2043430" cy="1140460"/>
                <wp:effectExtent l="0" t="0" r="0" b="2540"/>
                <wp:wrapSquare wrapText="bothSides"/>
                <wp:docPr id="44" name="Gruppieren 44"/>
                <wp:cNvGraphicFramePr/>
                <a:graphic xmlns:a="http://schemas.openxmlformats.org/drawingml/2006/main">
                  <a:graphicData uri="http://schemas.microsoft.com/office/word/2010/wordprocessingGroup">
                    <wpg:wgp>
                      <wpg:cNvGrpSpPr/>
                      <wpg:grpSpPr>
                        <a:xfrm>
                          <a:off x="0" y="0"/>
                          <a:ext cx="2043430" cy="1140460"/>
                          <a:chOff x="0" y="0"/>
                          <a:chExt cx="2043430" cy="1140460"/>
                        </a:xfrm>
                      </wpg:grpSpPr>
                      <pic:pic xmlns:pic="http://schemas.openxmlformats.org/drawingml/2006/picture">
                        <pic:nvPicPr>
                          <pic:cNvPr id="36" name="Grafik 36"/>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43430" cy="825500"/>
                          </a:xfrm>
                          <a:prstGeom prst="rect">
                            <a:avLst/>
                          </a:prstGeom>
                          <a:noFill/>
                          <a:ln>
                            <a:noFill/>
                          </a:ln>
                        </pic:spPr>
                      </pic:pic>
                      <wps:wsp>
                        <wps:cNvPr id="43" name="Textfeld 43"/>
                        <wps:cNvSpPr txBox="1"/>
                        <wps:spPr>
                          <a:xfrm>
                            <a:off x="0" y="882015"/>
                            <a:ext cx="2043430" cy="258445"/>
                          </a:xfrm>
                          <a:prstGeom prst="rect">
                            <a:avLst/>
                          </a:prstGeom>
                          <a:solidFill>
                            <a:prstClr val="white"/>
                          </a:solidFill>
                          <a:ln>
                            <a:noFill/>
                          </a:ln>
                        </wps:spPr>
                        <wps:txbx>
                          <w:txbxContent>
                            <w:p w14:paraId="04FBA9E5" w14:textId="1A253E29" w:rsidR="000F24A7" w:rsidRPr="007C392A" w:rsidRDefault="000F24A7" w:rsidP="0093663A">
                              <w:pPr>
                                <w:pStyle w:val="Beschriftung"/>
                                <w:rPr>
                                  <w:noProof/>
                                  <w:sz w:val="24"/>
                                </w:rPr>
                              </w:pPr>
                              <w:r>
                                <w:t xml:space="preserve">Abbildung </w:t>
                              </w:r>
                              <w:r w:rsidR="00C41E49">
                                <w:t>13</w:t>
                              </w:r>
                              <w:r>
                                <w:t xml:space="preserve">: </w:t>
                              </w:r>
                              <w:proofErr w:type="spellStart"/>
                              <w:r>
                                <w:t>dhc</w:t>
                              </w:r>
                              <w:proofErr w:type="spellEnd"/>
                              <w:r>
                                <w:t>-</w:t>
                              </w:r>
                              <w:proofErr w:type="spellStart"/>
                              <w:r>
                                <w:t>small</w:t>
                              </w:r>
                              <w:proofErr w:type="spellEnd"/>
                              <w:r>
                                <w:t>-</w:t>
                              </w:r>
                              <w:proofErr w:type="spellStart"/>
                              <w:r>
                                <w:t>bold</w:t>
                              </w:r>
                              <w:proofErr w:type="spellEnd"/>
                              <w:r>
                                <w:t>-lab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89AF76" id="Gruppieren 44" o:spid="_x0000_s1077" style="position:absolute;left:0;text-align:left;margin-left:237.15pt;margin-top:12.05pt;width:160.9pt;height:89.8pt;z-index:251674624" coordsize="20434,114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">
                <v:shape id="Grafik 36" o:spid="_x0000_s1078" type="#_x0000_t75" style="position:absolute;width:20434;height:8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">
                  <v:imagedata r:id="rId35" o:title=""/>
                </v:shape>
                <v:shape id="Textfeld 43" o:spid="_x0000_s1079" type="#_x0000_t202" style="position:absolute;top:8820;width:20434;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" stroked="f">
                  <v:textbox style="mso-fit-shape-to-text:t" inset="0,0,0,0">
                    <w:txbxContent>
                      <w:p w14:paraId="04FBA9E5" w14:textId="1A253E29" w:rsidR="000F24A7" w:rsidRPr="007C392A" w:rsidRDefault="000F24A7" w:rsidP="0093663A">
                        <w:pPr>
                          <w:pStyle w:val="Beschriftung"/>
                          <w:rPr>
                            <w:noProof/>
                            <w:sz w:val="24"/>
                          </w:rPr>
                        </w:pPr>
                        <w:r>
                          <w:t xml:space="preserve">Abbildung </w:t>
                        </w:r>
                        <w:r w:rsidR="00C41E49">
                          <w:t>13</w:t>
                        </w:r>
                        <w:r>
                          <w:t xml:space="preserve">: </w:t>
                        </w:r>
                        <w:proofErr w:type="spellStart"/>
                        <w:r>
                          <w:t>dhc</w:t>
                        </w:r>
                        <w:proofErr w:type="spellEnd"/>
                        <w:r>
                          <w:t>-</w:t>
                        </w:r>
                        <w:proofErr w:type="spellStart"/>
                        <w:r>
                          <w:t>small</w:t>
                        </w:r>
                        <w:proofErr w:type="spellEnd"/>
                        <w:r>
                          <w:t>-</w:t>
                        </w:r>
                        <w:proofErr w:type="spellStart"/>
                        <w:r>
                          <w:t>bold</w:t>
                        </w:r>
                        <w:proofErr w:type="spellEnd"/>
                        <w:r>
                          <w:t>-label</w:t>
                        </w:r>
                      </w:p>
                    </w:txbxContent>
                  </v:textbox>
                </v:shape>
                <w10:wrap type="square"/>
              </v:group>
            </w:pict>
          </mc:Fallback>
        </mc:AlternateContent>
      </w:r>
      <w:r>
        <w:rPr>
          <w:noProof/>
        </w:rPr>
        <mc:AlternateContent>
          <mc:Choice Requires="wpg">
            <w:drawing>
              <wp:anchor distT="0" distB="0" distL="114300" distR="114300" simplePos="0" relativeHeight="251671552" behindDoc="0" locked="0" layoutInCell="1" allowOverlap="1" wp14:anchorId="57B1485E" wp14:editId="646D3F6D">
                <wp:simplePos x="0" y="0"/>
                <wp:positionH relativeFrom="margin">
                  <wp:align>left</wp:align>
                </wp:positionH>
                <wp:positionV relativeFrom="paragraph">
                  <wp:posOffset>153283</wp:posOffset>
                </wp:positionV>
                <wp:extent cx="2218055" cy="1132840"/>
                <wp:effectExtent l="0" t="0" r="0" b="0"/>
                <wp:wrapSquare wrapText="bothSides"/>
                <wp:docPr id="42" name="Gruppieren 42"/>
                <wp:cNvGraphicFramePr/>
                <a:graphic xmlns:a="http://schemas.openxmlformats.org/drawingml/2006/main">
                  <a:graphicData uri="http://schemas.microsoft.com/office/word/2010/wordprocessingGroup">
                    <wpg:wgp>
                      <wpg:cNvGrpSpPr/>
                      <wpg:grpSpPr>
                        <a:xfrm>
                          <a:off x="0" y="0"/>
                          <a:ext cx="2218055" cy="1132840"/>
                          <a:chOff x="0" y="0"/>
                          <a:chExt cx="2218055" cy="1132840"/>
                        </a:xfrm>
                      </wpg:grpSpPr>
                      <pic:pic xmlns:pic="http://schemas.openxmlformats.org/drawingml/2006/picture">
                        <pic:nvPicPr>
                          <pic:cNvPr id="35" name="Grafik 35"/>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218055" cy="819150"/>
                          </a:xfrm>
                          <a:prstGeom prst="rect">
                            <a:avLst/>
                          </a:prstGeom>
                          <a:noFill/>
                          <a:ln>
                            <a:noFill/>
                          </a:ln>
                        </pic:spPr>
                      </pic:pic>
                      <wps:wsp>
                        <wps:cNvPr id="41" name="Textfeld 41"/>
                        <wps:cNvSpPr txBox="1"/>
                        <wps:spPr>
                          <a:xfrm>
                            <a:off x="0" y="874395"/>
                            <a:ext cx="2218055" cy="258445"/>
                          </a:xfrm>
                          <a:prstGeom prst="rect">
                            <a:avLst/>
                          </a:prstGeom>
                          <a:solidFill>
                            <a:prstClr val="white"/>
                          </a:solidFill>
                          <a:ln>
                            <a:noFill/>
                          </a:ln>
                        </wps:spPr>
                        <wps:txbx>
                          <w:txbxContent>
                            <w:p w14:paraId="691B8E26" w14:textId="065CAEDF" w:rsidR="000F24A7" w:rsidRPr="001D6723" w:rsidRDefault="000F24A7" w:rsidP="0093663A">
                              <w:pPr>
                                <w:pStyle w:val="Beschriftung"/>
                                <w:rPr>
                                  <w:noProof/>
                                  <w:sz w:val="24"/>
                                </w:rPr>
                              </w:pPr>
                              <w:r>
                                <w:t xml:space="preserve">Abbildung </w:t>
                              </w:r>
                              <w:r w:rsidR="00C41E49">
                                <w:t>14</w:t>
                              </w:r>
                              <w:r>
                                <w:t xml:space="preserve">: </w:t>
                              </w:r>
                              <w:proofErr w:type="spellStart"/>
                              <w:r>
                                <w:t>dhc</w:t>
                              </w:r>
                              <w:proofErr w:type="spellEnd"/>
                              <w:r>
                                <w:t>-</w:t>
                              </w:r>
                              <w:proofErr w:type="spellStart"/>
                              <w:r>
                                <w:t>small</w:t>
                              </w:r>
                              <w:proofErr w:type="spellEnd"/>
                              <w:r>
                                <w:t>-lab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B1485E" id="Gruppieren 42" o:spid="_x0000_s1080" style="position:absolute;left:0;text-align:left;margin-left:0;margin-top:12.05pt;width:174.65pt;height:89.2pt;z-index:251671552;mso-position-horizontal:left;mso-position-horizontal-relative:margin" coordsize="22180,11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">
                <v:shape id="Grafik 35" o:spid="_x0000_s1081" type="#_x0000_t75" style="position:absolute;width:22180;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">
                  <v:imagedata r:id="rId37" o:title=""/>
                </v:shape>
                <v:shape id="Textfeld 41" o:spid="_x0000_s1082" type="#_x0000_t202" style="position:absolute;top:8743;width:22180;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" stroked="f">
                  <v:textbox style="mso-fit-shape-to-text:t" inset="0,0,0,0">
                    <w:txbxContent>
                      <w:p w14:paraId="691B8E26" w14:textId="065CAEDF" w:rsidR="000F24A7" w:rsidRPr="001D6723" w:rsidRDefault="000F24A7" w:rsidP="0093663A">
                        <w:pPr>
                          <w:pStyle w:val="Beschriftung"/>
                          <w:rPr>
                            <w:noProof/>
                            <w:sz w:val="24"/>
                          </w:rPr>
                        </w:pPr>
                        <w:r>
                          <w:t xml:space="preserve">Abbildung </w:t>
                        </w:r>
                        <w:r w:rsidR="00C41E49">
                          <w:t>14</w:t>
                        </w:r>
                        <w:r>
                          <w:t xml:space="preserve">: </w:t>
                        </w:r>
                        <w:proofErr w:type="spellStart"/>
                        <w:r>
                          <w:t>dhc</w:t>
                        </w:r>
                        <w:proofErr w:type="spellEnd"/>
                        <w:r>
                          <w:t>-</w:t>
                        </w:r>
                        <w:proofErr w:type="spellStart"/>
                        <w:r>
                          <w:t>small</w:t>
                        </w:r>
                        <w:proofErr w:type="spellEnd"/>
                        <w:r>
                          <w:t>-label</w:t>
                        </w:r>
                      </w:p>
                    </w:txbxContent>
                  </v:textbox>
                </v:shape>
                <w10:wrap type="square" anchorx="margin"/>
              </v:group>
            </w:pict>
          </mc:Fallback>
        </mc:AlternateContent>
      </w:r>
    </w:p>
    <w:p w14:paraId="1A2BDBB8" w14:textId="30A91F21" w:rsidR="00036539" w:rsidRDefault="00036539" w:rsidP="00036539"/>
    <w:p w14:paraId="4584593A" w14:textId="22E93BD4" w:rsidR="00036539" w:rsidRDefault="00036539" w:rsidP="00036539"/>
    <w:p w14:paraId="3C3A3E0B" w14:textId="16B5C0D5" w:rsidR="00036539" w:rsidRDefault="00036539" w:rsidP="00036539"/>
    <w:p w14:paraId="22EB277C" w14:textId="50221777" w:rsidR="00036539" w:rsidRDefault="00717235" w:rsidP="00036539">
      <w:r>
        <w:rPr>
          <w:noProof/>
        </w:rPr>
        <mc:AlternateContent>
          <mc:Choice Requires="wpg">
            <w:drawing>
              <wp:anchor distT="0" distB="0" distL="114300" distR="114300" simplePos="0" relativeHeight="251683840" behindDoc="0" locked="0" layoutInCell="1" allowOverlap="1" wp14:anchorId="041BD0C2" wp14:editId="4E2736ED">
                <wp:simplePos x="0" y="0"/>
                <wp:positionH relativeFrom="column">
                  <wp:posOffset>2997835</wp:posOffset>
                </wp:positionH>
                <wp:positionV relativeFrom="paragraph">
                  <wp:posOffset>1442720</wp:posOffset>
                </wp:positionV>
                <wp:extent cx="2997200" cy="1228090"/>
                <wp:effectExtent l="0" t="0" r="0" b="0"/>
                <wp:wrapSquare wrapText="bothSides"/>
                <wp:docPr id="52" name="Gruppieren 52"/>
                <wp:cNvGraphicFramePr/>
                <a:graphic xmlns:a="http://schemas.openxmlformats.org/drawingml/2006/main">
                  <a:graphicData uri="http://schemas.microsoft.com/office/word/2010/wordprocessingGroup">
                    <wpg:wgp>
                      <wpg:cNvGrpSpPr/>
                      <wpg:grpSpPr>
                        <a:xfrm>
                          <a:off x="0" y="0"/>
                          <a:ext cx="2997200" cy="1228090"/>
                          <a:chOff x="0" y="0"/>
                          <a:chExt cx="2997200" cy="1228090"/>
                        </a:xfrm>
                      </wpg:grpSpPr>
                      <pic:pic xmlns:pic="http://schemas.openxmlformats.org/drawingml/2006/picture">
                        <pic:nvPicPr>
                          <pic:cNvPr id="47" name="Grafik 47"/>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97200" cy="908050"/>
                          </a:xfrm>
                          <a:prstGeom prst="rect">
                            <a:avLst/>
                          </a:prstGeom>
                          <a:noFill/>
                          <a:ln>
                            <a:noFill/>
                          </a:ln>
                        </pic:spPr>
                      </pic:pic>
                      <wps:wsp>
                        <wps:cNvPr id="50" name="Textfeld 50"/>
                        <wps:cNvSpPr txBox="1"/>
                        <wps:spPr>
                          <a:xfrm>
                            <a:off x="0" y="969645"/>
                            <a:ext cx="2997200" cy="258445"/>
                          </a:xfrm>
                          <a:prstGeom prst="rect">
                            <a:avLst/>
                          </a:prstGeom>
                          <a:solidFill>
                            <a:prstClr val="white"/>
                          </a:solidFill>
                          <a:ln>
                            <a:noFill/>
                          </a:ln>
                        </wps:spPr>
                        <wps:txbx>
                          <w:txbxContent>
                            <w:p w14:paraId="04632BE5" w14:textId="417F5703" w:rsidR="000F24A7" w:rsidRPr="00907029" w:rsidRDefault="000F24A7" w:rsidP="00011D18">
                              <w:pPr>
                                <w:pStyle w:val="Beschriftung"/>
                                <w:rPr>
                                  <w:noProof/>
                                  <w:sz w:val="24"/>
                                </w:rPr>
                              </w:pPr>
                              <w:r>
                                <w:t xml:space="preserve">Abbildung </w:t>
                              </w:r>
                              <w:r w:rsidR="00C41E49">
                                <w:t>15</w:t>
                              </w:r>
                              <w:r>
                                <w:t xml:space="preserve">: </w:t>
                              </w:r>
                              <w:proofErr w:type="spellStart"/>
                              <w:r>
                                <w:t>dhc</w:t>
                              </w:r>
                              <w:proofErr w:type="spellEnd"/>
                              <w:r>
                                <w:t>-dialog-</w:t>
                              </w:r>
                              <w:proofErr w:type="spellStart"/>
                              <w:r>
                                <w:t>loading</w:t>
                              </w:r>
                              <w:proofErr w:type="spellEnd"/>
                              <w:r>
                                <w:t>-spinner-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41BD0C2" id="Gruppieren 52" o:spid="_x0000_s1083" style="position:absolute;left:0;text-align:left;margin-left:236.05pt;margin-top:113.6pt;width:236pt;height:96.7pt;z-index:251683840" coordsize="29972,122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">
                <v:shape id="Grafik 47" o:spid="_x0000_s1084" type="#_x0000_t75" style="position:absolute;width:29972;height:9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">
                  <v:imagedata r:id="rId39" o:title=""/>
                </v:shape>
                <v:shape id="Textfeld 50" o:spid="_x0000_s1085" type="#_x0000_t202" style="position:absolute;top:9696;width:2997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14:paraId="04632BE5" w14:textId="417F5703" w:rsidR="000F24A7" w:rsidRPr="00907029" w:rsidRDefault="000F24A7" w:rsidP="00011D18">
                        <w:pPr>
                          <w:pStyle w:val="Beschriftung"/>
                          <w:rPr>
                            <w:noProof/>
                            <w:sz w:val="24"/>
                          </w:rPr>
                        </w:pPr>
                        <w:r>
                          <w:t xml:space="preserve">Abbildung </w:t>
                        </w:r>
                        <w:r w:rsidR="00C41E49">
                          <w:t>15</w:t>
                        </w:r>
                        <w:r>
                          <w:t xml:space="preserve">: </w:t>
                        </w:r>
                        <w:proofErr w:type="spellStart"/>
                        <w:r>
                          <w:t>dhc</w:t>
                        </w:r>
                        <w:proofErr w:type="spellEnd"/>
                        <w:r>
                          <w:t>-dialog-</w:t>
                        </w:r>
                        <w:proofErr w:type="spellStart"/>
                        <w:r>
                          <w:t>loading</w:t>
                        </w:r>
                        <w:proofErr w:type="spellEnd"/>
                        <w:r>
                          <w:t>-spinner-container</w:t>
                        </w:r>
                      </w:p>
                    </w:txbxContent>
                  </v:textbox>
                </v:shape>
                <w10:wrap type="square"/>
              </v:group>
            </w:pict>
          </mc:Fallback>
        </mc:AlternateContent>
      </w:r>
      <w:r>
        <w:rPr>
          <w:noProof/>
        </w:rPr>
        <mc:AlternateContent>
          <mc:Choice Requires="wpg">
            <w:drawing>
              <wp:anchor distT="0" distB="0" distL="114300" distR="114300" simplePos="0" relativeHeight="251680768" behindDoc="0" locked="0" layoutInCell="1" allowOverlap="1" wp14:anchorId="4755F193" wp14:editId="51730560">
                <wp:simplePos x="0" y="0"/>
                <wp:positionH relativeFrom="margin">
                  <wp:align>left</wp:align>
                </wp:positionH>
                <wp:positionV relativeFrom="paragraph">
                  <wp:posOffset>1435100</wp:posOffset>
                </wp:positionV>
                <wp:extent cx="2830195" cy="1808480"/>
                <wp:effectExtent l="0" t="0" r="8255" b="1270"/>
                <wp:wrapSquare wrapText="bothSides"/>
                <wp:docPr id="49" name="Gruppieren 49"/>
                <wp:cNvGraphicFramePr/>
                <a:graphic xmlns:a="http://schemas.openxmlformats.org/drawingml/2006/main">
                  <a:graphicData uri="http://schemas.microsoft.com/office/word/2010/wordprocessingGroup">
                    <wpg:wgp>
                      <wpg:cNvGrpSpPr/>
                      <wpg:grpSpPr>
                        <a:xfrm>
                          <a:off x="0" y="0"/>
                          <a:ext cx="2830195" cy="1808480"/>
                          <a:chOff x="0" y="0"/>
                          <a:chExt cx="2830195" cy="1808480"/>
                        </a:xfrm>
                      </wpg:grpSpPr>
                      <pic:pic xmlns:pic="http://schemas.openxmlformats.org/drawingml/2006/picture">
                        <pic:nvPicPr>
                          <pic:cNvPr id="45" name="Grafik 45"/>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30195" cy="1495425"/>
                          </a:xfrm>
                          <a:prstGeom prst="rect">
                            <a:avLst/>
                          </a:prstGeom>
                          <a:noFill/>
                          <a:ln>
                            <a:noFill/>
                          </a:ln>
                        </pic:spPr>
                      </pic:pic>
                      <wps:wsp>
                        <wps:cNvPr id="48" name="Textfeld 48"/>
                        <wps:cNvSpPr txBox="1"/>
                        <wps:spPr>
                          <a:xfrm>
                            <a:off x="0" y="1550035"/>
                            <a:ext cx="2830195" cy="258445"/>
                          </a:xfrm>
                          <a:prstGeom prst="rect">
                            <a:avLst/>
                          </a:prstGeom>
                          <a:solidFill>
                            <a:prstClr val="white"/>
                          </a:solidFill>
                          <a:ln>
                            <a:noFill/>
                          </a:ln>
                        </wps:spPr>
                        <wps:txbx>
                          <w:txbxContent>
                            <w:p w14:paraId="77DF7799" w14:textId="087F869F" w:rsidR="000F24A7" w:rsidRPr="00E63C59" w:rsidRDefault="000F24A7" w:rsidP="0093663A">
                              <w:pPr>
                                <w:pStyle w:val="Beschriftung"/>
                                <w:rPr>
                                  <w:noProof/>
                                  <w:sz w:val="24"/>
                                </w:rPr>
                              </w:pPr>
                              <w:r>
                                <w:t xml:space="preserve">Abbildung </w:t>
                              </w:r>
                              <w:r w:rsidR="00C41E49">
                                <w:t>16</w:t>
                              </w:r>
                              <w:r>
                                <w:t xml:space="preserve">: </w:t>
                              </w:r>
                              <w:proofErr w:type="spellStart"/>
                              <w:r>
                                <w:t>dhc</w:t>
                              </w:r>
                              <w:proofErr w:type="spellEnd"/>
                              <w:r>
                                <w:t>-</w:t>
                              </w:r>
                              <w:proofErr w:type="spellStart"/>
                              <w:r>
                                <w:t>loading</w:t>
                              </w:r>
                              <w:proofErr w:type="spellEnd"/>
                              <w:r>
                                <w:t>-spin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755F193" id="Gruppieren 49" o:spid="_x0000_s1086" style="position:absolute;left:0;text-align:left;margin-left:0;margin-top:113pt;width:222.85pt;height:142.4pt;z-index:251680768;mso-position-horizontal:left;mso-position-horizontal-relative:margin" coordsize="28301,180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">
                <v:shape id="Grafik 45" o:spid="_x0000_s1087" type="#_x0000_t75" style="position:absolute;width:28301;height:14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">
                  <v:imagedata r:id="rId41" o:title=""/>
                </v:shape>
                <v:shape id="Textfeld 48" o:spid="_x0000_s1088" type="#_x0000_t202" style="position:absolute;top:15500;width:2830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14:paraId="77DF7799" w14:textId="087F869F" w:rsidR="000F24A7" w:rsidRPr="00E63C59" w:rsidRDefault="000F24A7" w:rsidP="0093663A">
                        <w:pPr>
                          <w:pStyle w:val="Beschriftung"/>
                          <w:rPr>
                            <w:noProof/>
                            <w:sz w:val="24"/>
                          </w:rPr>
                        </w:pPr>
                        <w:r>
                          <w:t xml:space="preserve">Abbildung </w:t>
                        </w:r>
                        <w:r w:rsidR="00C41E49">
                          <w:t>16</w:t>
                        </w:r>
                        <w:r>
                          <w:t xml:space="preserve">: </w:t>
                        </w:r>
                        <w:proofErr w:type="spellStart"/>
                        <w:r>
                          <w:t>dhc</w:t>
                        </w:r>
                        <w:proofErr w:type="spellEnd"/>
                        <w:r>
                          <w:t>-</w:t>
                        </w:r>
                        <w:proofErr w:type="spellStart"/>
                        <w:r>
                          <w:t>loading</w:t>
                        </w:r>
                        <w:proofErr w:type="spellEnd"/>
                        <w:r>
                          <w:t>-spinner</w:t>
                        </w:r>
                      </w:p>
                    </w:txbxContent>
                  </v:textbox>
                </v:shape>
                <w10:wrap type="square" anchorx="margin"/>
              </v:group>
            </w:pict>
          </mc:Fallback>
        </mc:AlternateContent>
      </w:r>
      <w:r w:rsidR="0093663A">
        <w:t xml:space="preserve">Auch ein </w:t>
      </w:r>
      <w:proofErr w:type="spellStart"/>
      <w:r w:rsidR="0093663A">
        <w:t>sogennantes</w:t>
      </w:r>
      <w:proofErr w:type="spellEnd"/>
      <w:r w:rsidR="0093663A">
        <w:t xml:space="preserve"> Loadingspinner.gif und sein CSS-Styling werden in den Userinterfaces sehr häufig verwendet, falls ein Inhalt nicht direkt geladen werden kann. Der Container </w:t>
      </w:r>
      <w:r w:rsidR="00011D18">
        <w:t xml:space="preserve">in verschiedenen Ausführungen </w:t>
      </w:r>
      <w:r w:rsidR="0093663A">
        <w:t xml:space="preserve">hierfür ist zur Beschränkung des </w:t>
      </w:r>
      <w:proofErr w:type="spellStart"/>
      <w:r w:rsidR="0093663A">
        <w:t>Loadingspinners</w:t>
      </w:r>
      <w:proofErr w:type="spellEnd"/>
      <w:r w:rsidR="0093663A">
        <w:t xml:space="preserve"> auf einen speziellen Bereich von Nöten. Auch diese zwei Komponenten sind zu zentralisierende Atome.</w:t>
      </w:r>
    </w:p>
    <w:p w14:paraId="3B04DD0F" w14:textId="5274E325" w:rsidR="00036539" w:rsidRDefault="00036539" w:rsidP="00036539"/>
    <w:p w14:paraId="7B1FA6C3" w14:textId="509DC7D9" w:rsidR="00036539" w:rsidRDefault="00011D18" w:rsidP="00036539">
      <w:r>
        <w:rPr>
          <w:noProof/>
        </w:rPr>
        <mc:AlternateContent>
          <mc:Choice Requires="wpg">
            <w:drawing>
              <wp:anchor distT="0" distB="0" distL="114300" distR="114300" simplePos="0" relativeHeight="251686912" behindDoc="0" locked="0" layoutInCell="1" allowOverlap="1" wp14:anchorId="6139A75F" wp14:editId="44A22790">
                <wp:simplePos x="0" y="0"/>
                <wp:positionH relativeFrom="margin">
                  <wp:align>left</wp:align>
                </wp:positionH>
                <wp:positionV relativeFrom="paragraph">
                  <wp:posOffset>173245</wp:posOffset>
                </wp:positionV>
                <wp:extent cx="4222115" cy="1669415"/>
                <wp:effectExtent l="0" t="0" r="6985" b="6985"/>
                <wp:wrapSquare wrapText="bothSides"/>
                <wp:docPr id="53" name="Gruppieren 53"/>
                <wp:cNvGraphicFramePr/>
                <a:graphic xmlns:a="http://schemas.openxmlformats.org/drawingml/2006/main">
                  <a:graphicData uri="http://schemas.microsoft.com/office/word/2010/wordprocessingGroup">
                    <wpg:wgp>
                      <wpg:cNvGrpSpPr/>
                      <wpg:grpSpPr>
                        <a:xfrm>
                          <a:off x="0" y="0"/>
                          <a:ext cx="4222115" cy="1669774"/>
                          <a:chOff x="0" y="0"/>
                          <a:chExt cx="4222115" cy="1669774"/>
                        </a:xfrm>
                      </wpg:grpSpPr>
                      <pic:pic xmlns:pic="http://schemas.openxmlformats.org/drawingml/2006/picture">
                        <pic:nvPicPr>
                          <pic:cNvPr id="46" name="Grafik 46"/>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222115" cy="1329055"/>
                          </a:xfrm>
                          <a:prstGeom prst="rect">
                            <a:avLst/>
                          </a:prstGeom>
                          <a:noFill/>
                          <a:ln>
                            <a:noFill/>
                          </a:ln>
                        </pic:spPr>
                      </pic:pic>
                      <wps:wsp>
                        <wps:cNvPr id="51" name="Textfeld 51"/>
                        <wps:cNvSpPr txBox="1"/>
                        <wps:spPr>
                          <a:xfrm>
                            <a:off x="0" y="1430655"/>
                            <a:ext cx="4222115" cy="239119"/>
                          </a:xfrm>
                          <a:prstGeom prst="rect">
                            <a:avLst/>
                          </a:prstGeom>
                          <a:solidFill>
                            <a:prstClr val="white"/>
                          </a:solidFill>
                          <a:ln>
                            <a:noFill/>
                          </a:ln>
                        </wps:spPr>
                        <wps:txbx>
                          <w:txbxContent>
                            <w:p w14:paraId="017B4AEB" w14:textId="4A6D171A" w:rsidR="000F24A7" w:rsidRPr="008024D5" w:rsidRDefault="000F24A7" w:rsidP="00011D18">
                              <w:pPr>
                                <w:pStyle w:val="Beschriftung"/>
                                <w:rPr>
                                  <w:noProof/>
                                  <w:sz w:val="24"/>
                                </w:rPr>
                              </w:pPr>
                              <w:r>
                                <w:t xml:space="preserve">Abbildung </w:t>
                              </w:r>
                              <w:r w:rsidR="00C41E49">
                                <w:t>17</w:t>
                              </w:r>
                              <w:r>
                                <w:t xml:space="preserve">: </w:t>
                              </w:r>
                              <w:proofErr w:type="spellStart"/>
                              <w:r>
                                <w:t>dhc</w:t>
                              </w:r>
                              <w:proofErr w:type="spellEnd"/>
                              <w:r>
                                <w:t xml:space="preserve">- </w:t>
                              </w:r>
                              <w:proofErr w:type="spellStart"/>
                              <w:r>
                                <w:t>loading</w:t>
                              </w:r>
                              <w:proofErr w:type="spellEnd"/>
                              <w:r>
                                <w:t>-spinner-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139A75F" id="Gruppieren 53" o:spid="_x0000_s1089" style="position:absolute;left:0;text-align:left;margin-left:0;margin-top:13.65pt;width:332.45pt;height:131.45pt;z-index:251686912;mso-position-horizontal:left;mso-position-horizontal-relative:margin;mso-height-relative:margin" coordsize="42221,16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">
                <v:shape id="Grafik 46" o:spid="_x0000_s1090" type="#_x0000_t75" style="position:absolute;width:42221;height:13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">
                  <v:imagedata r:id="rId43" o:title=""/>
                </v:shape>
                <v:shape id="Textfeld 51" o:spid="_x0000_s1091" type="#_x0000_t202" style="position:absolute;top:14306;width:42221;height:2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" stroked="f">
                  <v:textbox inset="0,0,0,0">
                    <w:txbxContent>
                      <w:p w14:paraId="017B4AEB" w14:textId="4A6D171A" w:rsidR="000F24A7" w:rsidRPr="008024D5" w:rsidRDefault="000F24A7" w:rsidP="00011D18">
                        <w:pPr>
                          <w:pStyle w:val="Beschriftung"/>
                          <w:rPr>
                            <w:noProof/>
                            <w:sz w:val="24"/>
                          </w:rPr>
                        </w:pPr>
                        <w:r>
                          <w:t xml:space="preserve">Abbildung </w:t>
                        </w:r>
                        <w:r w:rsidR="00C41E49">
                          <w:t>17</w:t>
                        </w:r>
                        <w:r>
                          <w:t xml:space="preserve">: </w:t>
                        </w:r>
                        <w:proofErr w:type="spellStart"/>
                        <w:r>
                          <w:t>dhc</w:t>
                        </w:r>
                        <w:proofErr w:type="spellEnd"/>
                        <w:r>
                          <w:t xml:space="preserve">- </w:t>
                        </w:r>
                        <w:proofErr w:type="spellStart"/>
                        <w:r>
                          <w:t>loading</w:t>
                        </w:r>
                        <w:proofErr w:type="spellEnd"/>
                        <w:r>
                          <w:t>-spinner-container</w:t>
                        </w:r>
                      </w:p>
                    </w:txbxContent>
                  </v:textbox>
                </v:shape>
                <w10:wrap type="square" anchorx="margin"/>
              </v:group>
            </w:pict>
          </mc:Fallback>
        </mc:AlternateContent>
      </w:r>
    </w:p>
    <w:p w14:paraId="21A43E59" w14:textId="76E3FF3F" w:rsidR="00036539" w:rsidRDefault="00036539" w:rsidP="00036539"/>
    <w:p w14:paraId="41AB879A" w14:textId="69AA0AC8" w:rsidR="00036539" w:rsidRDefault="00036539" w:rsidP="00036539"/>
    <w:p w14:paraId="34FDC861" w14:textId="6C8F1A62" w:rsidR="00036539" w:rsidRDefault="00036539" w:rsidP="00036539"/>
    <w:p w14:paraId="12EC01A6" w14:textId="352F3AC7" w:rsidR="0093663A" w:rsidRDefault="0093663A" w:rsidP="00036539"/>
    <w:p w14:paraId="22471467" w14:textId="636176F2" w:rsidR="00011D18" w:rsidRDefault="00011D18" w:rsidP="00036539"/>
    <w:p w14:paraId="2D1D165B" w14:textId="4394B333" w:rsidR="00011D18" w:rsidRDefault="00011D18" w:rsidP="00036539">
      <w:r>
        <w:t xml:space="preserve">Dies sind nur wenige Beispiele der zu zentralisierenden CSS-Stylings, welche als Atome kategorisiert werden. Aber schon bei diesen wird klar, eine Zentralisierung ist unausweichlich, denn nur schon in den CSS-Dateien befinden sich </w:t>
      </w:r>
      <w:r w:rsidR="00717235">
        <w:t>unzählige</w:t>
      </w:r>
      <w:r>
        <w:t xml:space="preserve"> Codeduplizierungen von einem extremen Umfang. Aber auch die Userexperience wird </w:t>
      </w:r>
      <w:r>
        <w:lastRenderedPageBreak/>
        <w:t>dadurch verbessert, denn in den CSS-Stylings finden sich immer wieder kleine, aber signifikante Unterschiede. Mal ist das gleiche Label größer, hat eine andere Schriftgröße oder ein anderes Margin. Mit der Zentralisierung werden diese kleinen Unterscheide behoben.</w:t>
      </w:r>
    </w:p>
    <w:p w14:paraId="46757D39" w14:textId="3AAB8CEF" w:rsidR="00D42BC2" w:rsidRDefault="00D42BC2" w:rsidP="00036539"/>
    <w:p w14:paraId="624A8BC2" w14:textId="60E070A2" w:rsidR="00717235" w:rsidRDefault="00717235" w:rsidP="00036539"/>
    <w:p w14:paraId="1D4DEAEB" w14:textId="72595959" w:rsidR="00717235" w:rsidRDefault="00717235" w:rsidP="00036539"/>
    <w:p w14:paraId="68C59E1F" w14:textId="4F9B88FB" w:rsidR="00717235" w:rsidRDefault="00717235" w:rsidP="00036539"/>
    <w:p w14:paraId="1CE2EFDD" w14:textId="1F9B4AC4" w:rsidR="00717235" w:rsidRDefault="00717235" w:rsidP="00036539"/>
    <w:p w14:paraId="238FF4D5" w14:textId="59279367" w:rsidR="00717235" w:rsidRDefault="00717235" w:rsidP="00036539"/>
    <w:p w14:paraId="5E4EC17D" w14:textId="7C604B86" w:rsidR="00717235" w:rsidRDefault="00717235" w:rsidP="00036539"/>
    <w:p w14:paraId="153E4174" w14:textId="7024C706" w:rsidR="00717235" w:rsidRDefault="00717235" w:rsidP="00036539"/>
    <w:p w14:paraId="4DF413A3" w14:textId="2D8135CC" w:rsidR="00717235" w:rsidRDefault="00717235" w:rsidP="00036539"/>
    <w:p w14:paraId="50F9B09F" w14:textId="0C0FCE49" w:rsidR="00717235" w:rsidRDefault="00717235" w:rsidP="00036539"/>
    <w:p w14:paraId="55697F2A" w14:textId="4D4A7392" w:rsidR="00717235" w:rsidRDefault="00717235" w:rsidP="00036539"/>
    <w:p w14:paraId="3C408D6B" w14:textId="7D42CC38" w:rsidR="00717235" w:rsidRDefault="00717235" w:rsidP="00036539"/>
    <w:p w14:paraId="06A16D38" w14:textId="4283B3E9" w:rsidR="00717235" w:rsidRDefault="00717235" w:rsidP="00036539"/>
    <w:p w14:paraId="5199D7FF" w14:textId="432366E2" w:rsidR="00717235" w:rsidRDefault="00717235" w:rsidP="00036539"/>
    <w:p w14:paraId="402ED18E" w14:textId="1292F0BD" w:rsidR="00717235" w:rsidRDefault="00717235" w:rsidP="00036539"/>
    <w:p w14:paraId="2A2A45B9" w14:textId="1425CC76" w:rsidR="00717235" w:rsidRDefault="00717235" w:rsidP="00036539"/>
    <w:p w14:paraId="09219307" w14:textId="7F57EB47" w:rsidR="00717235" w:rsidRDefault="00717235" w:rsidP="00036539"/>
    <w:p w14:paraId="6AEA0E62" w14:textId="0EDC6B2A" w:rsidR="00717235" w:rsidRDefault="00717235" w:rsidP="00036539"/>
    <w:p w14:paraId="3907F410" w14:textId="0158CCB4" w:rsidR="00717235" w:rsidRDefault="00717235" w:rsidP="00036539"/>
    <w:p w14:paraId="46B1B89B" w14:textId="49956826" w:rsidR="00717235" w:rsidRDefault="00717235" w:rsidP="00036539"/>
    <w:p w14:paraId="03C95825" w14:textId="77777777" w:rsidR="00717235" w:rsidRDefault="00717235" w:rsidP="00036539"/>
    <w:p w14:paraId="53BD1292" w14:textId="3663A481" w:rsidR="00D42BC2" w:rsidRDefault="00CD2B47" w:rsidP="00D42BC2">
      <w:pPr>
        <w:pStyle w:val="berschrift2"/>
      </w:pPr>
      <w:bookmarkStart w:id="62" w:name="_Toc72742783"/>
      <w:bookmarkStart w:id="63" w:name="_Toc72748508"/>
      <w:r>
        <w:lastRenderedPageBreak/>
        <w:t>7</w:t>
      </w:r>
      <w:r w:rsidR="00D42BC2">
        <w:t>.2 Moleküle</w:t>
      </w:r>
      <w:bookmarkEnd w:id="62"/>
      <w:bookmarkEnd w:id="63"/>
    </w:p>
    <w:p w14:paraId="41B9DE71" w14:textId="77777777" w:rsidR="00D42BC2" w:rsidRDefault="00D42BC2" w:rsidP="00036539"/>
    <w:p w14:paraId="1614E32C" w14:textId="372187CC" w:rsidR="0093663A" w:rsidRDefault="00A25403" w:rsidP="00036539">
      <w:r>
        <w:t>Molekül</w:t>
      </w:r>
      <w:r w:rsidR="00FD3546">
        <w:t>e</w:t>
      </w:r>
      <w:r>
        <w:t xml:space="preserve"> hingegen sind wie zuvor im Kapitel Atomic </w:t>
      </w:r>
      <w:r w:rsidR="00717235">
        <w:t>Design</w:t>
      </w:r>
      <w:r>
        <w:t xml:space="preserve"> Pattern erklärt, ein Zusammenschluss aus mindestens zwei A</w:t>
      </w:r>
      <w:r w:rsidR="00FD3546">
        <w:t>t</w:t>
      </w:r>
      <w:r>
        <w:t xml:space="preserve">omen, welche in der Kombination einen Sinn ergeben. </w:t>
      </w:r>
      <w:r w:rsidR="00FD3546">
        <w:t>Auch für Moleküle finden sich Komponenten welche zu zentralisieren sind. Die Anzahl an Molekülen ist aber deutlich geringer als die der Atome. Die Angular-Komponenten Info-Dialog</w:t>
      </w:r>
      <w:r w:rsidR="00717235">
        <w:t>, License-Dialog</w:t>
      </w:r>
      <w:r w:rsidR="00FD3546">
        <w:t xml:space="preserve"> sowie die Top-Bar werden hier aufgelistet.</w:t>
      </w:r>
    </w:p>
    <w:p w14:paraId="546444BC" w14:textId="5B8975BF" w:rsidR="00D42BC2" w:rsidRDefault="00CD2B47" w:rsidP="00D42BC2">
      <w:pPr>
        <w:pStyle w:val="berschrift3"/>
      </w:pPr>
      <w:bookmarkStart w:id="64" w:name="_Toc72742784"/>
      <w:bookmarkStart w:id="65" w:name="_Toc72748509"/>
      <w:r>
        <w:t>7</w:t>
      </w:r>
      <w:r w:rsidR="00D42BC2">
        <w:t>.2.1 Info-Dialog Komponente</w:t>
      </w:r>
      <w:bookmarkEnd w:id="64"/>
      <w:bookmarkEnd w:id="65"/>
    </w:p>
    <w:p w14:paraId="78CBC347" w14:textId="3324A3A1" w:rsidR="00FD3546" w:rsidRDefault="00FD3546" w:rsidP="00036539">
      <w:r>
        <w:t>Die Info-Dialog Komponente ist eine Angular-Komponente welche einen Pop-Up Dialog darstellt. In Abbildung 18</w:t>
      </w:r>
      <w:r w:rsidR="00B7414D">
        <w:t xml:space="preserve"> findet diese Komponente Anwendung als Help and support Pop-Up. Der Aufruf erfolgt über einen Need Help Button.</w:t>
      </w:r>
    </w:p>
    <w:p w14:paraId="6D5419A2" w14:textId="6E037706" w:rsidR="0093663A" w:rsidRDefault="00FD3546" w:rsidP="00036539">
      <w:r>
        <w:rPr>
          <w:noProof/>
        </w:rPr>
        <mc:AlternateContent>
          <mc:Choice Requires="wpg">
            <w:drawing>
              <wp:anchor distT="0" distB="0" distL="114300" distR="114300" simplePos="0" relativeHeight="251691008" behindDoc="0" locked="0" layoutInCell="1" allowOverlap="1" wp14:anchorId="66CA6E10" wp14:editId="1BD4AA8A">
                <wp:simplePos x="0" y="0"/>
                <wp:positionH relativeFrom="margin">
                  <wp:align>left</wp:align>
                </wp:positionH>
                <wp:positionV relativeFrom="paragraph">
                  <wp:posOffset>6350</wp:posOffset>
                </wp:positionV>
                <wp:extent cx="3903980" cy="2019300"/>
                <wp:effectExtent l="0" t="0" r="1270" b="0"/>
                <wp:wrapSquare wrapText="bothSides"/>
                <wp:docPr id="56" name="Gruppieren 56"/>
                <wp:cNvGraphicFramePr/>
                <a:graphic xmlns:a="http://schemas.openxmlformats.org/drawingml/2006/main">
                  <a:graphicData uri="http://schemas.microsoft.com/office/word/2010/wordprocessingGroup">
                    <wpg:wgp>
                      <wpg:cNvGrpSpPr/>
                      <wpg:grpSpPr>
                        <a:xfrm>
                          <a:off x="0" y="0"/>
                          <a:ext cx="3903980" cy="2019300"/>
                          <a:chOff x="0" y="0"/>
                          <a:chExt cx="4157980" cy="2150745"/>
                        </a:xfrm>
                      </wpg:grpSpPr>
                      <pic:pic xmlns:pic="http://schemas.openxmlformats.org/drawingml/2006/picture">
                        <pic:nvPicPr>
                          <pic:cNvPr id="54" name="Grafik 54"/>
                          <pic:cNvPicPr>
                            <a:picLocks noChangeAspect="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157980" cy="1837690"/>
                          </a:xfrm>
                          <a:prstGeom prst="rect">
                            <a:avLst/>
                          </a:prstGeom>
                          <a:noFill/>
                          <a:ln>
                            <a:noFill/>
                          </a:ln>
                        </pic:spPr>
                      </pic:pic>
                      <wps:wsp>
                        <wps:cNvPr id="55" name="Textfeld 55"/>
                        <wps:cNvSpPr txBox="1"/>
                        <wps:spPr>
                          <a:xfrm>
                            <a:off x="0" y="1892300"/>
                            <a:ext cx="4157980" cy="258445"/>
                          </a:xfrm>
                          <a:prstGeom prst="rect">
                            <a:avLst/>
                          </a:prstGeom>
                          <a:solidFill>
                            <a:prstClr val="white"/>
                          </a:solidFill>
                          <a:ln>
                            <a:noFill/>
                          </a:ln>
                        </wps:spPr>
                        <wps:txbx>
                          <w:txbxContent>
                            <w:p w14:paraId="3EB60776" w14:textId="2336B5C9" w:rsidR="000F24A7" w:rsidRPr="007C7D68" w:rsidRDefault="000F24A7" w:rsidP="00FD3546">
                              <w:pPr>
                                <w:pStyle w:val="Beschriftung"/>
                                <w:rPr>
                                  <w:noProof/>
                                  <w:sz w:val="24"/>
                                </w:rPr>
                              </w:pPr>
                              <w:r>
                                <w:t xml:space="preserve">Abbildung </w:t>
                              </w:r>
                              <w:r w:rsidR="00C41E49">
                                <w:t>18</w:t>
                              </w:r>
                              <w:r>
                                <w:t>: Info-Dialog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CA6E10" id="Gruppieren 56" o:spid="_x0000_s1092" style="position:absolute;left:0;text-align:left;margin-left:0;margin-top:.5pt;width:307.4pt;height:159pt;z-index:251691008;mso-position-horizontal:left;mso-position-horizontal-relative:margin;mso-width-relative:margin;mso-height-relative:margin" coordsize="41579,215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">
                <v:shape id="Grafik 54" o:spid="_x0000_s1093" type="#_x0000_t75" style="position:absolute;width:41579;height:18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">
                  <v:imagedata r:id="rId45" o:title=""/>
                </v:shape>
                <v:shape id="Textfeld 55" o:spid="_x0000_s1094" type="#_x0000_t202" style="position:absolute;top:18923;width:4157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84GxQAAANsAAAAPAAAAZHJzL2Rvd25yZXYueG1sRI/NasMw&#10;EITvhbyD2EAvJZETc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fP84GxQAAANsAAAAP&#10;AAAAAAAAAAAAAAAAAAcCAABkcnMvZG93bnJldi54bWxQSwUGAAAAAAMAAwC3AAAA+QIAAAAA&#10;" stroked="f">
                  <v:textbox inset="0,0,0,0">
                    <w:txbxContent>
                      <w:p w14:paraId="3EB60776" w14:textId="2336B5C9" w:rsidR="000F24A7" w:rsidRPr="007C7D68" w:rsidRDefault="000F24A7" w:rsidP="00FD3546">
                        <w:pPr>
                          <w:pStyle w:val="Beschriftung"/>
                          <w:rPr>
                            <w:noProof/>
                            <w:sz w:val="24"/>
                          </w:rPr>
                        </w:pPr>
                        <w:r>
                          <w:t xml:space="preserve">Abbildung </w:t>
                        </w:r>
                        <w:r w:rsidR="00C41E49">
                          <w:t>18</w:t>
                        </w:r>
                        <w:r>
                          <w:t>: Info-Dialog Komponente</w:t>
                        </w:r>
                      </w:p>
                    </w:txbxContent>
                  </v:textbox>
                </v:shape>
                <w10:wrap type="square" anchorx="margin"/>
              </v:group>
            </w:pict>
          </mc:Fallback>
        </mc:AlternateContent>
      </w:r>
    </w:p>
    <w:p w14:paraId="103C6954" w14:textId="40D2F8ED" w:rsidR="0093663A" w:rsidRDefault="0093663A" w:rsidP="00036539"/>
    <w:p w14:paraId="641D7897" w14:textId="0BE45B52" w:rsidR="0093663A" w:rsidRDefault="0093663A" w:rsidP="00036539"/>
    <w:p w14:paraId="30A53DB8" w14:textId="56458734" w:rsidR="00036539" w:rsidRDefault="00036539" w:rsidP="00036539"/>
    <w:p w14:paraId="0555F58D" w14:textId="7A31B0AE" w:rsidR="00011D18" w:rsidRDefault="00011D18" w:rsidP="00036539"/>
    <w:p w14:paraId="5AFF0366" w14:textId="077A3074" w:rsidR="00011D18" w:rsidRDefault="00011D18" w:rsidP="00036539"/>
    <w:p w14:paraId="57FD725B" w14:textId="77777777" w:rsidR="008816EE" w:rsidRDefault="00D42BC2" w:rsidP="008816EE">
      <w:pPr>
        <w:rPr>
          <w:rStyle w:val="CommandsZchn"/>
        </w:rPr>
      </w:pPr>
      <w:r>
        <w:rPr>
          <w:noProof/>
        </w:rPr>
        <mc:AlternateContent>
          <mc:Choice Requires="wpg">
            <w:drawing>
              <wp:anchor distT="0" distB="0" distL="114300" distR="114300" simplePos="0" relativeHeight="251695104" behindDoc="0" locked="0" layoutInCell="1" allowOverlap="1" wp14:anchorId="4F925DFC" wp14:editId="489F20D6">
                <wp:simplePos x="0" y="0"/>
                <wp:positionH relativeFrom="margin">
                  <wp:align>left</wp:align>
                </wp:positionH>
                <wp:positionV relativeFrom="margin">
                  <wp:posOffset>8326478</wp:posOffset>
                </wp:positionV>
                <wp:extent cx="5064760" cy="795020"/>
                <wp:effectExtent l="0" t="0" r="2540" b="5080"/>
                <wp:wrapSquare wrapText="bothSides"/>
                <wp:docPr id="60" name="Gruppieren 60"/>
                <wp:cNvGraphicFramePr/>
                <a:graphic xmlns:a="http://schemas.openxmlformats.org/drawingml/2006/main">
                  <a:graphicData uri="http://schemas.microsoft.com/office/word/2010/wordprocessingGroup">
                    <wpg:wgp>
                      <wpg:cNvGrpSpPr/>
                      <wpg:grpSpPr>
                        <a:xfrm>
                          <a:off x="0" y="0"/>
                          <a:ext cx="5064760" cy="795020"/>
                          <a:chOff x="0" y="0"/>
                          <a:chExt cx="5064760" cy="795131"/>
                        </a:xfrm>
                      </wpg:grpSpPr>
                      <pic:pic xmlns:pic="http://schemas.openxmlformats.org/drawingml/2006/picture">
                        <pic:nvPicPr>
                          <pic:cNvPr id="57" name="Grafik 57"/>
                          <pic:cNvPicPr>
                            <a:picLocks noChangeAspect="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64760" cy="566420"/>
                          </a:xfrm>
                          <a:prstGeom prst="rect">
                            <a:avLst/>
                          </a:prstGeom>
                          <a:noFill/>
                          <a:ln>
                            <a:noFill/>
                          </a:ln>
                        </pic:spPr>
                      </pic:pic>
                      <wps:wsp>
                        <wps:cNvPr id="59" name="Textfeld 59"/>
                        <wps:cNvSpPr txBox="1"/>
                        <wps:spPr>
                          <a:xfrm>
                            <a:off x="0" y="619760"/>
                            <a:ext cx="5064760" cy="175371"/>
                          </a:xfrm>
                          <a:prstGeom prst="rect">
                            <a:avLst/>
                          </a:prstGeom>
                          <a:solidFill>
                            <a:prstClr val="white"/>
                          </a:solidFill>
                          <a:ln>
                            <a:noFill/>
                          </a:ln>
                        </wps:spPr>
                        <wps:txbx>
                          <w:txbxContent>
                            <w:p w14:paraId="057346E2" w14:textId="470830D3" w:rsidR="000F24A7" w:rsidRPr="00E378E7" w:rsidRDefault="000F24A7" w:rsidP="00B7414D">
                              <w:pPr>
                                <w:pStyle w:val="Beschriftung"/>
                                <w:rPr>
                                  <w:noProof/>
                                  <w:sz w:val="24"/>
                                </w:rPr>
                              </w:pPr>
                              <w:r>
                                <w:t xml:space="preserve">Abbildung </w:t>
                              </w:r>
                              <w:r w:rsidR="00C41E49">
                                <w:t>20</w:t>
                              </w:r>
                              <w:r>
                                <w:t>: Aufruf der Info-Dialog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F925DFC" id="Gruppieren 60" o:spid="_x0000_s1095" style="position:absolute;left:0;text-align:left;margin-left:0;margin-top:655.65pt;width:398.8pt;height:62.6pt;z-index:251695104;mso-position-horizontal:left;mso-position-horizontal-relative:margin;mso-position-vertical-relative:margin;mso-height-relative:margin" coordsize="50647,79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">
                <v:shape id="Grafik 57" o:spid="_x0000_s1096" type="#_x0000_t75" style="position:absolute;width:50647;height:5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">
                  <v:imagedata r:id="rId47" o:title=""/>
                </v:shape>
                <v:shape id="Textfeld 59" o:spid="_x0000_s1097" type="#_x0000_t202" style="position:absolute;top:6197;width:50647;height:17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057346E2" w14:textId="470830D3" w:rsidR="000F24A7" w:rsidRPr="00E378E7" w:rsidRDefault="000F24A7" w:rsidP="00B7414D">
                        <w:pPr>
                          <w:pStyle w:val="Beschriftung"/>
                          <w:rPr>
                            <w:noProof/>
                            <w:sz w:val="24"/>
                          </w:rPr>
                        </w:pPr>
                        <w:r>
                          <w:t xml:space="preserve">Abbildung </w:t>
                        </w:r>
                        <w:r w:rsidR="00C41E49">
                          <w:t>20</w:t>
                        </w:r>
                        <w:r>
                          <w:t>: Aufruf der Info-Dialog Komponente</w:t>
                        </w:r>
                      </w:p>
                    </w:txbxContent>
                  </v:textbox>
                </v:shape>
                <w10:wrap type="square" anchorx="margin" anchory="margin"/>
              </v:group>
            </w:pict>
          </mc:Fallback>
        </mc:AlternateContent>
      </w:r>
      <w:r w:rsidR="00B7414D">
        <w:t xml:space="preserve">In diesem Beispiel findet die Info-Dialog Komponente Anwendung als Help and support Pop-Up. Wird der Aufruf der Komponente getätigt, so wird diese mit </w:t>
      </w:r>
      <w:proofErr w:type="spellStart"/>
      <w:r w:rsidR="00B7414D">
        <w:t>Inalt</w:t>
      </w:r>
      <w:proofErr w:type="spellEnd"/>
      <w:r w:rsidR="00B7414D">
        <w:t xml:space="preserve"> befüllt. In diesem Fall mit der </w:t>
      </w:r>
      <w:proofErr w:type="spellStart"/>
      <w:r w:rsidR="00B7414D" w:rsidRPr="00B7414D">
        <w:rPr>
          <w:rStyle w:val="CommandsZchn"/>
        </w:rPr>
        <w:t>needHelpDialogConfig</w:t>
      </w:r>
      <w:proofErr w:type="spellEnd"/>
      <w:r w:rsidR="00B7414D" w:rsidRPr="00B7414D">
        <w:rPr>
          <w:rStyle w:val="CommandsZchn"/>
        </w:rPr>
        <w:t>().</w:t>
      </w:r>
    </w:p>
    <w:p w14:paraId="7D73988D" w14:textId="72D106C4" w:rsidR="00011D18" w:rsidRPr="008816EE" w:rsidRDefault="00D42BC2" w:rsidP="008816EE">
      <w:pPr>
        <w:rPr>
          <w:rFonts w:cs="Arial"/>
          <w:b/>
          <w:i/>
          <w:szCs w:val="24"/>
        </w:rPr>
      </w:pPr>
      <w:r>
        <w:rPr>
          <w:noProof/>
        </w:rPr>
        <mc:AlternateContent>
          <mc:Choice Requires="wpg">
            <w:drawing>
              <wp:anchor distT="0" distB="0" distL="114300" distR="114300" simplePos="0" relativeHeight="251699200" behindDoc="1" locked="0" layoutInCell="1" allowOverlap="1" wp14:anchorId="335E3784" wp14:editId="1BBB8E22">
                <wp:simplePos x="0" y="0"/>
                <wp:positionH relativeFrom="margin">
                  <wp:align>left</wp:align>
                </wp:positionH>
                <wp:positionV relativeFrom="paragraph">
                  <wp:posOffset>83</wp:posOffset>
                </wp:positionV>
                <wp:extent cx="5748655" cy="1538605"/>
                <wp:effectExtent l="0" t="0" r="4445" b="4445"/>
                <wp:wrapTight wrapText="bothSides">
                  <wp:wrapPolygon edited="0">
                    <wp:start x="0" y="0"/>
                    <wp:lineTo x="0" y="21395"/>
                    <wp:lineTo x="21545" y="21395"/>
                    <wp:lineTo x="21545" y="0"/>
                    <wp:lineTo x="0" y="0"/>
                  </wp:wrapPolygon>
                </wp:wrapTight>
                <wp:docPr id="63" name="Gruppieren 63"/>
                <wp:cNvGraphicFramePr/>
                <a:graphic xmlns:a="http://schemas.openxmlformats.org/drawingml/2006/main">
                  <a:graphicData uri="http://schemas.microsoft.com/office/word/2010/wordprocessingGroup">
                    <wpg:wgp>
                      <wpg:cNvGrpSpPr/>
                      <wpg:grpSpPr>
                        <a:xfrm>
                          <a:off x="0" y="0"/>
                          <a:ext cx="5748655" cy="1538605"/>
                          <a:chOff x="0" y="0"/>
                          <a:chExt cx="5748655" cy="1538605"/>
                        </a:xfrm>
                      </wpg:grpSpPr>
                      <pic:pic xmlns:pic="http://schemas.openxmlformats.org/drawingml/2006/picture">
                        <pic:nvPicPr>
                          <pic:cNvPr id="61" name="Grafik 61"/>
                          <pic:cNvPicPr>
                            <a:picLocks noChangeAspect="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48655" cy="1240155"/>
                          </a:xfrm>
                          <a:prstGeom prst="rect">
                            <a:avLst/>
                          </a:prstGeom>
                          <a:noFill/>
                          <a:ln>
                            <a:noFill/>
                          </a:ln>
                        </pic:spPr>
                      </pic:pic>
                      <wps:wsp>
                        <wps:cNvPr id="62" name="Textfeld 62"/>
                        <wps:cNvSpPr txBox="1"/>
                        <wps:spPr>
                          <a:xfrm>
                            <a:off x="0" y="1280160"/>
                            <a:ext cx="5748655" cy="258445"/>
                          </a:xfrm>
                          <a:prstGeom prst="rect">
                            <a:avLst/>
                          </a:prstGeom>
                          <a:solidFill>
                            <a:prstClr val="white"/>
                          </a:solidFill>
                          <a:ln>
                            <a:noFill/>
                          </a:ln>
                        </wps:spPr>
                        <wps:txbx>
                          <w:txbxContent>
                            <w:p w14:paraId="27C717C2" w14:textId="3E84EC84" w:rsidR="000F24A7" w:rsidRPr="0007588B" w:rsidRDefault="000F24A7" w:rsidP="00B7414D">
                              <w:pPr>
                                <w:pStyle w:val="Beschriftung"/>
                                <w:rPr>
                                  <w:noProof/>
                                  <w:sz w:val="24"/>
                                </w:rPr>
                              </w:pPr>
                              <w:r>
                                <w:t xml:space="preserve">Abbildung </w:t>
                              </w:r>
                              <w:r w:rsidR="00C41E49">
                                <w:t>19</w:t>
                              </w:r>
                              <w:r>
                                <w:t>: Inhalt der Info-Dialog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35E3784" id="Gruppieren 63" o:spid="_x0000_s1098" style="position:absolute;left:0;text-align:left;margin-left:0;margin-top:0;width:452.65pt;height:121.15pt;z-index:-251617280;mso-position-horizontal:left;mso-position-horizontal-relative:margin;mso-width-relative:margin;mso-height-relative:margin" coordsize="57486,153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">
                <v:shape id="Grafik 61" o:spid="_x0000_s1099" type="#_x0000_t75" style="position:absolute;width:57486;height:12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">
                  <v:imagedata r:id="rId49" o:title=""/>
                </v:shape>
                <v:shape id="Textfeld 62" o:spid="_x0000_s1100" type="#_x0000_t202" style="position:absolute;top:12801;width:5748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dNX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" stroked="f">
                  <v:textbox style="mso-fit-shape-to-text:t" inset="0,0,0,0">
                    <w:txbxContent>
                      <w:p w14:paraId="27C717C2" w14:textId="3E84EC84" w:rsidR="000F24A7" w:rsidRPr="0007588B" w:rsidRDefault="000F24A7" w:rsidP="00B7414D">
                        <w:pPr>
                          <w:pStyle w:val="Beschriftung"/>
                          <w:rPr>
                            <w:noProof/>
                            <w:sz w:val="24"/>
                          </w:rPr>
                        </w:pPr>
                        <w:r>
                          <w:t xml:space="preserve">Abbildung </w:t>
                        </w:r>
                        <w:r w:rsidR="00C41E49">
                          <w:t>19</w:t>
                        </w:r>
                        <w:r>
                          <w:t>: Inhalt der Info-Dialog Komponente</w:t>
                        </w:r>
                      </w:p>
                    </w:txbxContent>
                  </v:textbox>
                </v:shape>
                <w10:wrap type="tight" anchorx="margin"/>
              </v:group>
            </w:pict>
          </mc:Fallback>
        </mc:AlternateContent>
      </w:r>
    </w:p>
    <w:p w14:paraId="5AABDA55" w14:textId="4070540A" w:rsidR="00011D18" w:rsidRDefault="00B7414D" w:rsidP="00036539">
      <w:r>
        <w:lastRenderedPageBreak/>
        <w:t>In Abbildung 21 hingegen wird der Info-Dialog in eine</w:t>
      </w:r>
      <w:r w:rsidR="000D2C14">
        <w:t>m anderen Userinterface als Kontaktangabe verwendet.</w:t>
      </w:r>
      <w:r w:rsidR="00D42BC2">
        <w:t xml:space="preserve"> Somit wird auch hier schnell klar, die Zentralisierung ist </w:t>
      </w:r>
      <w:r w:rsidR="00717235">
        <w:t>dringendst</w:t>
      </w:r>
      <w:r w:rsidR="00D42BC2">
        <w:t xml:space="preserve"> von Nöten.</w:t>
      </w:r>
    </w:p>
    <w:p w14:paraId="516561B9" w14:textId="6F0A729B" w:rsidR="00011D18" w:rsidRDefault="000F2970" w:rsidP="00036539">
      <w:r>
        <w:rPr>
          <w:noProof/>
        </w:rPr>
        <mc:AlternateContent>
          <mc:Choice Requires="wpg">
            <w:drawing>
              <wp:anchor distT="0" distB="0" distL="114300" distR="114300" simplePos="0" relativeHeight="251707392" behindDoc="1" locked="0" layoutInCell="1" allowOverlap="1" wp14:anchorId="07096595" wp14:editId="05486068">
                <wp:simplePos x="0" y="0"/>
                <wp:positionH relativeFrom="margin">
                  <wp:align>left</wp:align>
                </wp:positionH>
                <wp:positionV relativeFrom="paragraph">
                  <wp:posOffset>30148</wp:posOffset>
                </wp:positionV>
                <wp:extent cx="2941955" cy="2798445"/>
                <wp:effectExtent l="0" t="0" r="0" b="1905"/>
                <wp:wrapTight wrapText="bothSides">
                  <wp:wrapPolygon edited="0">
                    <wp:start x="0" y="0"/>
                    <wp:lineTo x="0" y="21468"/>
                    <wp:lineTo x="21400" y="21468"/>
                    <wp:lineTo x="21400" y="0"/>
                    <wp:lineTo x="0" y="0"/>
                  </wp:wrapPolygon>
                </wp:wrapTight>
                <wp:docPr id="69" name="Gruppieren 69"/>
                <wp:cNvGraphicFramePr/>
                <a:graphic xmlns:a="http://schemas.openxmlformats.org/drawingml/2006/main">
                  <a:graphicData uri="http://schemas.microsoft.com/office/word/2010/wordprocessingGroup">
                    <wpg:wgp>
                      <wpg:cNvGrpSpPr/>
                      <wpg:grpSpPr>
                        <a:xfrm>
                          <a:off x="0" y="0"/>
                          <a:ext cx="2941955" cy="2798445"/>
                          <a:chOff x="0" y="0"/>
                          <a:chExt cx="3299460" cy="3088640"/>
                        </a:xfrm>
                      </wpg:grpSpPr>
                      <wpg:grpSp>
                        <wpg:cNvPr id="67" name="Gruppieren 67"/>
                        <wpg:cNvGrpSpPr/>
                        <wpg:grpSpPr>
                          <a:xfrm>
                            <a:off x="0" y="0"/>
                            <a:ext cx="3299460" cy="2770505"/>
                            <a:chOff x="0" y="0"/>
                            <a:chExt cx="3299460" cy="2770505"/>
                          </a:xfrm>
                        </wpg:grpSpPr>
                        <pic:pic xmlns:pic="http://schemas.openxmlformats.org/drawingml/2006/picture">
                          <pic:nvPicPr>
                            <pic:cNvPr id="64" name="Grafik 64"/>
                            <pic:cNvPicPr>
                              <a:picLocks noChangeAspect="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299460" cy="2770505"/>
                            </a:xfrm>
                            <a:prstGeom prst="rect">
                              <a:avLst/>
                            </a:prstGeom>
                            <a:noFill/>
                            <a:ln>
                              <a:noFill/>
                            </a:ln>
                          </pic:spPr>
                        </pic:pic>
                        <wps:wsp>
                          <wps:cNvPr id="65" name="Rechteck 65"/>
                          <wps:cNvSpPr/>
                          <wps:spPr>
                            <a:xfrm>
                              <a:off x="580446" y="1272208"/>
                              <a:ext cx="755374" cy="135173"/>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hteck 66"/>
                          <wps:cNvSpPr/>
                          <wps:spPr>
                            <a:xfrm>
                              <a:off x="572494" y="1590261"/>
                              <a:ext cx="1017353" cy="126337"/>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8" name="Textfeld 68"/>
                        <wps:cNvSpPr txBox="1"/>
                        <wps:spPr>
                          <a:xfrm>
                            <a:off x="0" y="2830195"/>
                            <a:ext cx="3299460" cy="258445"/>
                          </a:xfrm>
                          <a:prstGeom prst="rect">
                            <a:avLst/>
                          </a:prstGeom>
                          <a:solidFill>
                            <a:prstClr val="white"/>
                          </a:solidFill>
                          <a:ln>
                            <a:noFill/>
                          </a:ln>
                        </wps:spPr>
                        <wps:txbx>
                          <w:txbxContent>
                            <w:p w14:paraId="6809016C" w14:textId="6641A393" w:rsidR="000F24A7" w:rsidRPr="00857163" w:rsidRDefault="000F24A7" w:rsidP="000D2C14">
                              <w:pPr>
                                <w:pStyle w:val="Beschriftung"/>
                                <w:rPr>
                                  <w:noProof/>
                                  <w:sz w:val="24"/>
                                </w:rPr>
                              </w:pPr>
                              <w:r>
                                <w:t xml:space="preserve">Abbildung </w:t>
                              </w:r>
                              <w:r w:rsidR="00C41E49">
                                <w:t>21</w:t>
                              </w:r>
                              <w:r>
                                <w:t>: Info-Dialog als Kontaktangab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7096595" id="Gruppieren 69" o:spid="_x0000_s1101" style="position:absolute;left:0;text-align:left;margin-left:0;margin-top:2.35pt;width:231.65pt;height:220.35pt;z-index:-251609088;mso-position-horizontal:left;mso-position-horizontal-relative:margin;mso-width-relative:margin;mso-height-relative:margin" coordsize="32994,30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">
                <v:group id="Gruppieren 67" o:spid="_x0000_s1102" style="position:absolute;width:32994;height:27705" coordsize="32994,27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Grafik 64" o:spid="_x0000_s1103" type="#_x0000_t75" style="position:absolute;width:32994;height:277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">
                    <v:imagedata r:id="rId51" o:title=""/>
                  </v:shape>
                  <v:rect id="Rechteck 65" o:spid="_x0000_s1104" style="position:absolute;left:5804;top:12722;width:7554;height:13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" fillcolor="black [3213]" strokecolor="black [3213]" strokeweight="1pt"/>
                  <v:rect id="Rechteck 66" o:spid="_x0000_s1105" style="position:absolute;left:5724;top:15902;width:10174;height:12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" fillcolor="black [3213]" strokecolor="black [3213]" strokeweight="1pt"/>
                </v:group>
                <v:shape id="Textfeld 68" o:spid="_x0000_s1106" type="#_x0000_t202" style="position:absolute;top:28301;width:32994;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" stroked="f">
                  <v:textbox inset="0,0,0,0">
                    <w:txbxContent>
                      <w:p w14:paraId="6809016C" w14:textId="6641A393" w:rsidR="000F24A7" w:rsidRPr="00857163" w:rsidRDefault="000F24A7" w:rsidP="000D2C14">
                        <w:pPr>
                          <w:pStyle w:val="Beschriftung"/>
                          <w:rPr>
                            <w:noProof/>
                            <w:sz w:val="24"/>
                          </w:rPr>
                        </w:pPr>
                        <w:r>
                          <w:t xml:space="preserve">Abbildung </w:t>
                        </w:r>
                        <w:r w:rsidR="00C41E49">
                          <w:t>21</w:t>
                        </w:r>
                        <w:r>
                          <w:t>: Info-Dialog als Kontaktangabe</w:t>
                        </w:r>
                      </w:p>
                    </w:txbxContent>
                  </v:textbox>
                </v:shape>
                <w10:wrap type="tight" anchorx="margin"/>
              </v:group>
            </w:pict>
          </mc:Fallback>
        </mc:AlternateContent>
      </w:r>
    </w:p>
    <w:p w14:paraId="719E482A" w14:textId="3FDBA622" w:rsidR="00011D18" w:rsidRDefault="00011D18" w:rsidP="00036539"/>
    <w:p w14:paraId="6ADB40A1" w14:textId="1A3CFC81" w:rsidR="00011D18" w:rsidRDefault="00011D18" w:rsidP="00036539"/>
    <w:p w14:paraId="29C35991" w14:textId="397D65A8" w:rsidR="00011D18" w:rsidRDefault="00011D18" w:rsidP="00036539"/>
    <w:p w14:paraId="1AB1B09B" w14:textId="2DD0E43B" w:rsidR="000F2970" w:rsidRDefault="000F2970" w:rsidP="00036539"/>
    <w:p w14:paraId="41D06E92" w14:textId="742EA749" w:rsidR="000F2970" w:rsidRDefault="000F2970" w:rsidP="00036539"/>
    <w:p w14:paraId="3CD489F7" w14:textId="40BD98AE" w:rsidR="000F2970" w:rsidRDefault="000F2970" w:rsidP="00036539"/>
    <w:p w14:paraId="44971DC8" w14:textId="745E61F0" w:rsidR="000F2970" w:rsidRDefault="000F2970" w:rsidP="00036539"/>
    <w:p w14:paraId="2C539320" w14:textId="77777777" w:rsidR="001E6D40" w:rsidRDefault="001E6D40" w:rsidP="00036539"/>
    <w:p w14:paraId="4CD02E85" w14:textId="45873EF5" w:rsidR="000F2970" w:rsidRPr="00B560AE" w:rsidRDefault="00CD2B47" w:rsidP="000F24A7">
      <w:pPr>
        <w:pStyle w:val="berschrift3"/>
      </w:pPr>
      <w:bookmarkStart w:id="66" w:name="_Toc72742785"/>
      <w:bookmarkStart w:id="67" w:name="_Toc72748510"/>
      <w:r>
        <w:t>7</w:t>
      </w:r>
      <w:r w:rsidR="00C87D29" w:rsidRPr="00B560AE">
        <w:t>.2.2 Top-Bar Komponente</w:t>
      </w:r>
      <w:bookmarkEnd w:id="66"/>
      <w:bookmarkEnd w:id="67"/>
    </w:p>
    <w:p w14:paraId="7B85FC7D" w14:textId="2ADD9349" w:rsidR="00C87D29" w:rsidRPr="00C87D29" w:rsidRDefault="00C87D29" w:rsidP="00036539">
      <w:r w:rsidRPr="00C87D29">
        <w:t xml:space="preserve">Die </w:t>
      </w:r>
      <w:r w:rsidR="00717235" w:rsidRPr="00C87D29">
        <w:t>Anular</w:t>
      </w:r>
      <w:r w:rsidRPr="00C87D29">
        <w:t xml:space="preserve"> Komponente Top-Bar</w:t>
      </w:r>
      <w:r>
        <w:t xml:space="preserve"> beschreibt den Header jeder Website</w:t>
      </w:r>
      <w:r w:rsidR="001E6D40">
        <w:t xml:space="preserve"> der jeweiligen Domain der drei Userinterfaces. Dieser wird </w:t>
      </w:r>
      <w:r w:rsidR="00717235">
        <w:t>nicht</w:t>
      </w:r>
      <w:r w:rsidR="001E6D40">
        <w:t xml:space="preserve"> bei jeder neuen URL in einer Domain neu geladen, sondern wird in der zuvor schon erwähnten Datei </w:t>
      </w:r>
      <w:r w:rsidR="001E6D40" w:rsidRPr="00717235">
        <w:rPr>
          <w:rStyle w:val="CommandsZchn"/>
        </w:rPr>
        <w:t>app.component.html</w:t>
      </w:r>
      <w:r w:rsidR="008816EE">
        <w:t xml:space="preserve">, mit der Syntax </w:t>
      </w:r>
      <w:r w:rsidR="008816EE" w:rsidRPr="008816EE">
        <w:rPr>
          <w:rStyle w:val="CommandsZchn"/>
        </w:rPr>
        <w:t>&lt;</w:t>
      </w:r>
      <w:proofErr w:type="spellStart"/>
      <w:r w:rsidR="008816EE" w:rsidRPr="008816EE">
        <w:rPr>
          <w:rStyle w:val="CommandsZchn"/>
        </w:rPr>
        <w:t>app</w:t>
      </w:r>
      <w:proofErr w:type="spellEnd"/>
      <w:r w:rsidR="008816EE" w:rsidRPr="008816EE">
        <w:rPr>
          <w:rStyle w:val="CommandsZchn"/>
        </w:rPr>
        <w:t>-top-bar&gt;&lt;/</w:t>
      </w:r>
      <w:proofErr w:type="spellStart"/>
      <w:r w:rsidR="008816EE" w:rsidRPr="008816EE">
        <w:rPr>
          <w:rStyle w:val="CommandsZchn"/>
        </w:rPr>
        <w:t>app</w:t>
      </w:r>
      <w:proofErr w:type="spellEnd"/>
      <w:r w:rsidR="008816EE" w:rsidRPr="008816EE">
        <w:rPr>
          <w:rStyle w:val="CommandsZchn"/>
        </w:rPr>
        <w:t>-top-bar&gt;</w:t>
      </w:r>
      <w:r w:rsidR="008816EE">
        <w:t xml:space="preserve">, </w:t>
      </w:r>
      <w:r w:rsidR="001E6D40">
        <w:t xml:space="preserve">einmalig aufgerufen. Somit ist dieser statisch geladen. Die Top-Bar zeigt dem User mit dem Titel </w:t>
      </w:r>
      <w:r w:rsidR="00717235">
        <w:t>lediglich</w:t>
      </w:r>
      <w:r w:rsidR="001E6D40">
        <w:t>, in welchem Userinterface dieser sich befindet und bei eine</w:t>
      </w:r>
      <w:r w:rsidR="00717235">
        <w:t>m</w:t>
      </w:r>
      <w:r w:rsidR="001E6D40">
        <w:t xml:space="preserve"> Klick auf diesen</w:t>
      </w:r>
      <w:r w:rsidR="00717235">
        <w:t xml:space="preserve"> </w:t>
      </w:r>
      <w:r w:rsidR="001E6D40">
        <w:t>wird er auf die Startseite jeder Domain weitergeleitet.</w:t>
      </w:r>
    </w:p>
    <w:p w14:paraId="25946789" w14:textId="608E9081" w:rsidR="000F2970" w:rsidRPr="00C87D29" w:rsidRDefault="008816EE" w:rsidP="00036539">
      <w:r>
        <w:rPr>
          <w:noProof/>
        </w:rPr>
        <mc:AlternateContent>
          <mc:Choice Requires="wpg">
            <w:drawing>
              <wp:anchor distT="0" distB="0" distL="114300" distR="114300" simplePos="0" relativeHeight="251721728" behindDoc="0" locked="0" layoutInCell="1" allowOverlap="1" wp14:anchorId="1502BD86" wp14:editId="44A73625">
                <wp:simplePos x="0" y="0"/>
                <wp:positionH relativeFrom="margin">
                  <wp:align>left</wp:align>
                </wp:positionH>
                <wp:positionV relativeFrom="paragraph">
                  <wp:posOffset>4445</wp:posOffset>
                </wp:positionV>
                <wp:extent cx="4905375" cy="2049145"/>
                <wp:effectExtent l="0" t="0" r="9525" b="8255"/>
                <wp:wrapNone/>
                <wp:docPr id="82" name="Gruppieren 82"/>
                <wp:cNvGraphicFramePr/>
                <a:graphic xmlns:a="http://schemas.openxmlformats.org/drawingml/2006/main">
                  <a:graphicData uri="http://schemas.microsoft.com/office/word/2010/wordprocessingGroup">
                    <wpg:wgp>
                      <wpg:cNvGrpSpPr/>
                      <wpg:grpSpPr>
                        <a:xfrm>
                          <a:off x="0" y="0"/>
                          <a:ext cx="4905375" cy="2049145"/>
                          <a:chOff x="0" y="0"/>
                          <a:chExt cx="4905375" cy="2049145"/>
                        </a:xfrm>
                      </wpg:grpSpPr>
                      <wpg:grpSp>
                        <wpg:cNvPr id="80" name="Gruppieren 80"/>
                        <wpg:cNvGrpSpPr/>
                        <wpg:grpSpPr>
                          <a:xfrm>
                            <a:off x="0" y="0"/>
                            <a:ext cx="4905375" cy="1729740"/>
                            <a:chOff x="0" y="0"/>
                            <a:chExt cx="4905375" cy="1729740"/>
                          </a:xfrm>
                        </wpg:grpSpPr>
                        <pic:pic xmlns:pic="http://schemas.openxmlformats.org/drawingml/2006/picture">
                          <pic:nvPicPr>
                            <pic:cNvPr id="78" name="Grafik 78"/>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76200" y="85725"/>
                              <a:ext cx="4829175" cy="1644015"/>
                            </a:xfrm>
                            <a:prstGeom prst="rect">
                              <a:avLst/>
                            </a:prstGeom>
                            <a:noFill/>
                            <a:ln>
                              <a:noFill/>
                            </a:ln>
                          </pic:spPr>
                        </pic:pic>
                        <wps:wsp>
                          <wps:cNvPr id="79" name="Rechteck 79"/>
                          <wps:cNvSpPr/>
                          <wps:spPr>
                            <a:xfrm>
                              <a:off x="0" y="0"/>
                              <a:ext cx="4476750" cy="54292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Textfeld 81"/>
                        <wps:cNvSpPr txBox="1"/>
                        <wps:spPr>
                          <a:xfrm>
                            <a:off x="0" y="1790700"/>
                            <a:ext cx="4905375" cy="258445"/>
                          </a:xfrm>
                          <a:prstGeom prst="rect">
                            <a:avLst/>
                          </a:prstGeom>
                          <a:solidFill>
                            <a:prstClr val="white"/>
                          </a:solidFill>
                          <a:ln>
                            <a:noFill/>
                          </a:ln>
                        </wps:spPr>
                        <wps:txbx>
                          <w:txbxContent>
                            <w:p w14:paraId="010EDEC1" w14:textId="6A5B1358" w:rsidR="000F24A7" w:rsidRPr="00A417EE" w:rsidRDefault="000F24A7" w:rsidP="001E6D40">
                              <w:pPr>
                                <w:pStyle w:val="Beschriftung"/>
                                <w:rPr>
                                  <w:noProof/>
                                  <w:sz w:val="24"/>
                                </w:rPr>
                              </w:pPr>
                              <w:r>
                                <w:t xml:space="preserve">Abbildung </w:t>
                              </w:r>
                              <w:r w:rsidR="00C41E49">
                                <w:t>22</w:t>
                              </w:r>
                              <w:r>
                                <w:t>: Top-Bar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02BD86" id="Gruppieren 82" o:spid="_x0000_s1107" style="position:absolute;left:0;text-align:left;margin-left:0;margin-top:.35pt;width:386.25pt;height:161.35pt;z-index:251721728;mso-position-horizontal:left;mso-position-horizontal-relative:margin" coordsize="49053,204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">
                <v:group id="Gruppieren 80" o:spid="_x0000_s1108" style="position:absolute;width:49053;height:17297" coordsize="49053,17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shape id="Grafik 78" o:spid="_x0000_s1109" type="#_x0000_t75" style="position:absolute;left:762;top:857;width:48291;height:164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">
                    <v:imagedata r:id="rId53" o:title=""/>
                  </v:shape>
                  <v:rect id="Rechteck 79" o:spid="_x0000_s1110" style="position:absolute;width:4476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" filled="f" strokecolor="red" strokeweight="1.5pt"/>
                </v:group>
                <v:shape id="Textfeld 81" o:spid="_x0000_s1111" type="#_x0000_t202" style="position:absolute;top:17907;width:4905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" stroked="f">
                  <v:textbox style="mso-fit-shape-to-text:t" inset="0,0,0,0">
                    <w:txbxContent>
                      <w:p w14:paraId="010EDEC1" w14:textId="6A5B1358" w:rsidR="000F24A7" w:rsidRPr="00A417EE" w:rsidRDefault="000F24A7" w:rsidP="001E6D40">
                        <w:pPr>
                          <w:pStyle w:val="Beschriftung"/>
                          <w:rPr>
                            <w:noProof/>
                            <w:sz w:val="24"/>
                          </w:rPr>
                        </w:pPr>
                        <w:r>
                          <w:t xml:space="preserve">Abbildung </w:t>
                        </w:r>
                        <w:r w:rsidR="00C41E49">
                          <w:t>22</w:t>
                        </w:r>
                        <w:r>
                          <w:t>: Top-Bar Komponente</w:t>
                        </w:r>
                      </w:p>
                    </w:txbxContent>
                  </v:textbox>
                </v:shape>
                <w10:wrap anchorx="margin"/>
              </v:group>
            </w:pict>
          </mc:Fallback>
        </mc:AlternateContent>
      </w:r>
    </w:p>
    <w:p w14:paraId="51ADF736" w14:textId="2A687E02" w:rsidR="000F2970" w:rsidRPr="00C87D29" w:rsidRDefault="000F2970" w:rsidP="00036539"/>
    <w:p w14:paraId="67101A92" w14:textId="6FD84574" w:rsidR="000F2970" w:rsidRPr="00C87D29" w:rsidRDefault="000F2970" w:rsidP="00036539"/>
    <w:p w14:paraId="56ED5AFD" w14:textId="64E67A00" w:rsidR="000F2970" w:rsidRPr="00C87D29" w:rsidRDefault="000F2970" w:rsidP="00036539"/>
    <w:p w14:paraId="2BB5663F" w14:textId="6A256D99" w:rsidR="000F2970" w:rsidRPr="00C87D29" w:rsidRDefault="000F2970" w:rsidP="00036539"/>
    <w:p w14:paraId="1504D6C5" w14:textId="41947B64" w:rsidR="000F2970" w:rsidRDefault="000F2970" w:rsidP="00036539"/>
    <w:p w14:paraId="2F0EEAEC" w14:textId="1CE3266F" w:rsidR="008816EE" w:rsidRDefault="008816EE" w:rsidP="00036539"/>
    <w:p w14:paraId="51462406" w14:textId="0C3EAEB8" w:rsidR="00EF0E05" w:rsidRDefault="00CD2B47" w:rsidP="00EF0E05">
      <w:pPr>
        <w:pStyle w:val="berschrift3"/>
      </w:pPr>
      <w:bookmarkStart w:id="68" w:name="_Toc72742786"/>
      <w:bookmarkStart w:id="69" w:name="_Toc72748511"/>
      <w:r>
        <w:lastRenderedPageBreak/>
        <w:t>7</w:t>
      </w:r>
      <w:r w:rsidR="00EF0E05">
        <w:t>.2.3 License-Dialog Komponente</w:t>
      </w:r>
      <w:bookmarkEnd w:id="68"/>
      <w:bookmarkEnd w:id="69"/>
    </w:p>
    <w:p w14:paraId="2CA7EC57" w14:textId="2271989E" w:rsidR="008816EE" w:rsidRDefault="00717235" w:rsidP="00036539">
      <w:r>
        <w:rPr>
          <w:noProof/>
        </w:rPr>
        <mc:AlternateContent>
          <mc:Choice Requires="wpg">
            <w:drawing>
              <wp:anchor distT="0" distB="0" distL="114300" distR="114300" simplePos="0" relativeHeight="251729920" behindDoc="0" locked="0" layoutInCell="1" allowOverlap="1" wp14:anchorId="7AF8BC89" wp14:editId="5DD50467">
                <wp:simplePos x="0" y="0"/>
                <wp:positionH relativeFrom="column">
                  <wp:posOffset>6985</wp:posOffset>
                </wp:positionH>
                <wp:positionV relativeFrom="paragraph">
                  <wp:posOffset>1382395</wp:posOffset>
                </wp:positionV>
                <wp:extent cx="5745480" cy="3877945"/>
                <wp:effectExtent l="0" t="0" r="7620" b="8255"/>
                <wp:wrapSquare wrapText="bothSides"/>
                <wp:docPr id="85" name="Gruppieren 85"/>
                <wp:cNvGraphicFramePr/>
                <a:graphic xmlns:a="http://schemas.openxmlformats.org/drawingml/2006/main">
                  <a:graphicData uri="http://schemas.microsoft.com/office/word/2010/wordprocessingGroup">
                    <wpg:wgp>
                      <wpg:cNvGrpSpPr/>
                      <wpg:grpSpPr>
                        <a:xfrm>
                          <a:off x="0" y="0"/>
                          <a:ext cx="5745480" cy="3877945"/>
                          <a:chOff x="0" y="0"/>
                          <a:chExt cx="5745480" cy="3877945"/>
                        </a:xfrm>
                      </wpg:grpSpPr>
                      <pic:pic xmlns:pic="http://schemas.openxmlformats.org/drawingml/2006/picture">
                        <pic:nvPicPr>
                          <pic:cNvPr id="83" name="Grafik 83"/>
                          <pic:cNvPicPr>
                            <a:picLocks noChangeAspect="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45480" cy="3558540"/>
                          </a:xfrm>
                          <a:prstGeom prst="rect">
                            <a:avLst/>
                          </a:prstGeom>
                          <a:noFill/>
                          <a:ln>
                            <a:noFill/>
                          </a:ln>
                        </pic:spPr>
                      </pic:pic>
                      <wps:wsp>
                        <wps:cNvPr id="84" name="Textfeld 84"/>
                        <wps:cNvSpPr txBox="1"/>
                        <wps:spPr>
                          <a:xfrm>
                            <a:off x="0" y="3619500"/>
                            <a:ext cx="5745480" cy="258445"/>
                          </a:xfrm>
                          <a:prstGeom prst="rect">
                            <a:avLst/>
                          </a:prstGeom>
                          <a:solidFill>
                            <a:prstClr val="white"/>
                          </a:solidFill>
                          <a:ln>
                            <a:noFill/>
                          </a:ln>
                        </wps:spPr>
                        <wps:txbx>
                          <w:txbxContent>
                            <w:p w14:paraId="635F0B9C" w14:textId="6A8ED48F" w:rsidR="00717235" w:rsidRPr="001D431B" w:rsidRDefault="00717235" w:rsidP="00717235">
                              <w:pPr>
                                <w:pStyle w:val="Beschriftung"/>
                                <w:rPr>
                                  <w:noProof/>
                                  <w:sz w:val="24"/>
                                </w:rPr>
                              </w:pPr>
                              <w:r>
                                <w:t xml:space="preserve">Abbildung </w:t>
                              </w:r>
                              <w:r w:rsidR="00C41E49">
                                <w:t>23</w:t>
                              </w:r>
                              <w:r>
                                <w:t>: License-Dialog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AF8BC89" id="Gruppieren 85" o:spid="_x0000_s1112" style="position:absolute;left:0;text-align:left;margin-left:.55pt;margin-top:108.85pt;width:452.4pt;height:305.35pt;z-index:251729920" coordsize="57454,38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">
                <v:shape id="Grafik 83" o:spid="_x0000_s1113" type="#_x0000_t75" style="position:absolute;width:57454;height:35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">
                  <v:imagedata r:id="rId55" o:title=""/>
                </v:shape>
                <v:shape id="Textfeld 84" o:spid="_x0000_s1114" type="#_x0000_t202" style="position:absolute;top:36195;width:57454;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" stroked="f">
                  <v:textbox style="mso-fit-shape-to-text:t" inset="0,0,0,0">
                    <w:txbxContent>
                      <w:p w14:paraId="635F0B9C" w14:textId="6A8ED48F" w:rsidR="00717235" w:rsidRPr="001D431B" w:rsidRDefault="00717235" w:rsidP="00717235">
                        <w:pPr>
                          <w:pStyle w:val="Beschriftung"/>
                          <w:rPr>
                            <w:noProof/>
                            <w:sz w:val="24"/>
                          </w:rPr>
                        </w:pPr>
                        <w:r>
                          <w:t xml:space="preserve">Abbildung </w:t>
                        </w:r>
                        <w:r w:rsidR="00C41E49">
                          <w:t>23</w:t>
                        </w:r>
                        <w:r>
                          <w:t>: License-Dialog Komponente</w:t>
                        </w:r>
                      </w:p>
                    </w:txbxContent>
                  </v:textbox>
                </v:shape>
                <w10:wrap type="square"/>
              </v:group>
            </w:pict>
          </mc:Fallback>
        </mc:AlternateContent>
      </w:r>
      <w:r w:rsidR="00EF0E05">
        <w:t xml:space="preserve">Die License-Dialog Komponente ist sehr ähnlich zur Info-Dialog Komponente. Sie ist ein Pop-Up welches einen License-Text wiedergibt. Der </w:t>
      </w:r>
      <w:proofErr w:type="spellStart"/>
      <w:r w:rsidR="00EF0E05">
        <w:t>unterschied</w:t>
      </w:r>
      <w:proofErr w:type="spellEnd"/>
      <w:r w:rsidR="00EF0E05">
        <w:t xml:space="preserve"> ist die Scrollbarkeit dieser Dialog Komponente, welche einige Änderungen im Sourcecode mit sich bringt.</w:t>
      </w:r>
      <w:r>
        <w:t xml:space="preserve"> Außerdem wird diese Komponente mit einem vorgefertigtem Lizenztext gefüllt, welcher dort direkt eingebunden wird.</w:t>
      </w:r>
    </w:p>
    <w:p w14:paraId="6343E406" w14:textId="4BEF0AC7" w:rsidR="008816EE" w:rsidRDefault="008816EE" w:rsidP="00036539"/>
    <w:p w14:paraId="25D50DFD" w14:textId="667BB3BF" w:rsidR="008816EE" w:rsidRDefault="008816EE" w:rsidP="00036539"/>
    <w:p w14:paraId="36083376" w14:textId="3685E9E5" w:rsidR="008816EE" w:rsidRDefault="008816EE" w:rsidP="00036539"/>
    <w:p w14:paraId="009291F4" w14:textId="11F5E9A0" w:rsidR="008816EE" w:rsidRDefault="008816EE" w:rsidP="00036539"/>
    <w:p w14:paraId="22106A82" w14:textId="6AD2B1DD" w:rsidR="008816EE" w:rsidRDefault="008816EE" w:rsidP="00036539"/>
    <w:p w14:paraId="2FFE490F" w14:textId="4945978B" w:rsidR="008816EE" w:rsidRDefault="008816EE" w:rsidP="00036539"/>
    <w:p w14:paraId="62457E28" w14:textId="11682BF8" w:rsidR="008816EE" w:rsidRDefault="008816EE" w:rsidP="00036539"/>
    <w:p w14:paraId="646B7167" w14:textId="08EA71FC" w:rsidR="00717235" w:rsidRDefault="00717235" w:rsidP="00036539"/>
    <w:p w14:paraId="029E0FB3" w14:textId="77777777" w:rsidR="00717235" w:rsidRDefault="00717235" w:rsidP="00036539"/>
    <w:p w14:paraId="43A4F693" w14:textId="28246EF7" w:rsidR="00C87D29" w:rsidRPr="00EF0E05" w:rsidRDefault="00CD2B47" w:rsidP="008816EE">
      <w:pPr>
        <w:pStyle w:val="berschrift2"/>
      </w:pPr>
      <w:bookmarkStart w:id="70" w:name="_Toc72742787"/>
      <w:bookmarkStart w:id="71" w:name="_Toc72748512"/>
      <w:r>
        <w:lastRenderedPageBreak/>
        <w:t>7</w:t>
      </w:r>
      <w:r w:rsidR="008816EE" w:rsidRPr="00EF0E05">
        <w:t>.3 Organismen</w:t>
      </w:r>
      <w:bookmarkEnd w:id="70"/>
      <w:bookmarkEnd w:id="71"/>
    </w:p>
    <w:p w14:paraId="7363BB1C" w14:textId="60181E6B" w:rsidR="008816EE" w:rsidRDefault="008816EE" w:rsidP="008816EE"/>
    <w:p w14:paraId="1853D47A" w14:textId="5A608D71" w:rsidR="00717235" w:rsidRPr="00EF0E05" w:rsidRDefault="00CD2B47" w:rsidP="00717235">
      <w:pPr>
        <w:pStyle w:val="berschrift3"/>
      </w:pPr>
      <w:bookmarkStart w:id="72" w:name="_Toc72742788"/>
      <w:bookmarkStart w:id="73" w:name="_Toc72748513"/>
      <w:r>
        <w:t>7</w:t>
      </w:r>
      <w:r w:rsidR="00717235">
        <w:t>.3.1 Copyright-</w:t>
      </w:r>
      <w:proofErr w:type="spellStart"/>
      <w:r w:rsidR="00717235">
        <w:t>Footer</w:t>
      </w:r>
      <w:proofErr w:type="spellEnd"/>
      <w:r w:rsidR="00717235">
        <w:t xml:space="preserve"> Komponente</w:t>
      </w:r>
      <w:bookmarkEnd w:id="72"/>
      <w:bookmarkEnd w:id="73"/>
    </w:p>
    <w:p w14:paraId="60F502AD" w14:textId="6A5FCA3B" w:rsidR="001E6D40" w:rsidRDefault="000F24A7" w:rsidP="00C87D29">
      <w:r>
        <w:rPr>
          <w:noProof/>
        </w:rPr>
        <mc:AlternateContent>
          <mc:Choice Requires="wpg">
            <w:drawing>
              <wp:anchor distT="0" distB="0" distL="114300" distR="114300" simplePos="0" relativeHeight="251725824" behindDoc="0" locked="0" layoutInCell="1" allowOverlap="1" wp14:anchorId="19E12EB6" wp14:editId="5016D0E3">
                <wp:simplePos x="0" y="0"/>
                <wp:positionH relativeFrom="column">
                  <wp:posOffset>-635</wp:posOffset>
                </wp:positionH>
                <wp:positionV relativeFrom="paragraph">
                  <wp:posOffset>2117090</wp:posOffset>
                </wp:positionV>
                <wp:extent cx="4838700" cy="1393825"/>
                <wp:effectExtent l="0" t="0" r="0" b="0"/>
                <wp:wrapSquare wrapText="bothSides"/>
                <wp:docPr id="71" name="Gruppieren 71"/>
                <wp:cNvGraphicFramePr/>
                <a:graphic xmlns:a="http://schemas.openxmlformats.org/drawingml/2006/main">
                  <a:graphicData uri="http://schemas.microsoft.com/office/word/2010/wordprocessingGroup">
                    <wpg:wgp>
                      <wpg:cNvGrpSpPr/>
                      <wpg:grpSpPr>
                        <a:xfrm>
                          <a:off x="0" y="0"/>
                          <a:ext cx="4838700" cy="1393825"/>
                          <a:chOff x="0" y="0"/>
                          <a:chExt cx="4838700" cy="1393825"/>
                        </a:xfrm>
                      </wpg:grpSpPr>
                      <pic:pic xmlns:pic="http://schemas.openxmlformats.org/drawingml/2006/picture">
                        <pic:nvPicPr>
                          <pic:cNvPr id="58" name="Grafik 58"/>
                          <pic:cNvPicPr>
                            <a:picLocks noChangeAspect="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838700" cy="1081405"/>
                          </a:xfrm>
                          <a:prstGeom prst="rect">
                            <a:avLst/>
                          </a:prstGeom>
                          <a:noFill/>
                          <a:ln>
                            <a:noFill/>
                          </a:ln>
                        </pic:spPr>
                      </pic:pic>
                      <wps:wsp>
                        <wps:cNvPr id="70" name="Textfeld 70"/>
                        <wps:cNvSpPr txBox="1"/>
                        <wps:spPr>
                          <a:xfrm>
                            <a:off x="0" y="1135380"/>
                            <a:ext cx="4838700" cy="258445"/>
                          </a:xfrm>
                          <a:prstGeom prst="rect">
                            <a:avLst/>
                          </a:prstGeom>
                          <a:solidFill>
                            <a:prstClr val="white"/>
                          </a:solidFill>
                          <a:ln>
                            <a:noFill/>
                          </a:ln>
                        </wps:spPr>
                        <wps:txbx>
                          <w:txbxContent>
                            <w:p w14:paraId="698A0506" w14:textId="65EB3189" w:rsidR="000F24A7" w:rsidRPr="00FA13B3" w:rsidRDefault="000F24A7" w:rsidP="000F24A7">
                              <w:pPr>
                                <w:pStyle w:val="Beschriftung"/>
                                <w:rPr>
                                  <w:noProof/>
                                  <w:sz w:val="24"/>
                                </w:rPr>
                              </w:pPr>
                              <w:r>
                                <w:t xml:space="preserve">Abbildung </w:t>
                              </w:r>
                              <w:r w:rsidR="00C41E49">
                                <w:t>24</w:t>
                              </w:r>
                              <w:r>
                                <w:t>: Copyright-</w:t>
                              </w:r>
                              <w:proofErr w:type="spellStart"/>
                              <w:r>
                                <w:t>Footer</w:t>
                              </w:r>
                              <w:proofErr w:type="spellEnd"/>
                              <w:r>
                                <w:t xml:space="preserve">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E12EB6" id="Gruppieren 71" o:spid="_x0000_s1115" style="position:absolute;left:0;text-align:left;margin-left:-.05pt;margin-top:166.7pt;width:381pt;height:109.75pt;z-index:251725824" coordsize="48387,139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">
                <v:shape id="Grafik 58" o:spid="_x0000_s1116" type="#_x0000_t75" style="position:absolute;width:48387;height:10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">
                  <v:imagedata r:id="rId57" o:title=""/>
                </v:shape>
                <v:shape id="Textfeld 70" o:spid="_x0000_s1117" type="#_x0000_t202" style="position:absolute;top:11353;width:48387;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" stroked="f">
                  <v:textbox style="mso-fit-shape-to-text:t" inset="0,0,0,0">
                    <w:txbxContent>
                      <w:p w14:paraId="698A0506" w14:textId="65EB3189" w:rsidR="000F24A7" w:rsidRPr="00FA13B3" w:rsidRDefault="000F24A7" w:rsidP="000F24A7">
                        <w:pPr>
                          <w:pStyle w:val="Beschriftung"/>
                          <w:rPr>
                            <w:noProof/>
                            <w:sz w:val="24"/>
                          </w:rPr>
                        </w:pPr>
                        <w:r>
                          <w:t xml:space="preserve">Abbildung </w:t>
                        </w:r>
                        <w:r w:rsidR="00C41E49">
                          <w:t>24</w:t>
                        </w:r>
                        <w:r>
                          <w:t>: Copyright-</w:t>
                        </w:r>
                        <w:proofErr w:type="spellStart"/>
                        <w:r>
                          <w:t>Footer</w:t>
                        </w:r>
                        <w:proofErr w:type="spellEnd"/>
                        <w:r>
                          <w:t xml:space="preserve"> Komponente</w:t>
                        </w:r>
                      </w:p>
                    </w:txbxContent>
                  </v:textbox>
                </v:shape>
                <w10:wrap type="square"/>
              </v:group>
            </w:pict>
          </mc:Fallback>
        </mc:AlternateContent>
      </w:r>
      <w:r w:rsidR="008816EE" w:rsidRPr="008816EE">
        <w:t xml:space="preserve">Der </w:t>
      </w:r>
      <w:r w:rsidRPr="008816EE">
        <w:t>einzige</w:t>
      </w:r>
      <w:r w:rsidR="008816EE" w:rsidRPr="008816EE">
        <w:t xml:space="preserve"> </w:t>
      </w:r>
      <w:r w:rsidRPr="008816EE">
        <w:t>zu zentralisierende Organismus</w:t>
      </w:r>
      <w:r w:rsidR="008816EE">
        <w:t xml:space="preserve"> ist die Copyright-Footer Komponente, welche in Abbildung 2</w:t>
      </w:r>
      <w:r w:rsidR="00C41E49">
        <w:t>4</w:t>
      </w:r>
      <w:r w:rsidR="008816EE">
        <w:t xml:space="preserve"> gezeigt wird. Auf den ersten Blick sieht diese Komponente nicht komplex aus, ist es aber dennoch. Mit dem Klick auf Logout wird eine neue Seite aufgerufen, da dort noch eine Logout Möglichkeit implementiert werden soll. Beim Klick auf Imprint soll der Info-Dialog als Kontaktangabe genutzt werden und bei Auswahl des License Links wird </w:t>
      </w:r>
      <w:r w:rsidR="00EF0E05">
        <w:t xml:space="preserve">die License-Dialog Komponente aufgerufen, in welche der License-Text wiedergegeben wird. Somit nutzt die Copyright-Footer Komponente andere Atome und Moleküle </w:t>
      </w:r>
      <w:r>
        <w:t>und ist somit ein Organismus.</w:t>
      </w:r>
    </w:p>
    <w:p w14:paraId="0A55C6BE" w14:textId="0F2BA3A1" w:rsidR="000F24A7" w:rsidRPr="008816EE" w:rsidRDefault="000F24A7" w:rsidP="00C87D29"/>
    <w:p w14:paraId="2BF9C726" w14:textId="3FE7356D" w:rsidR="001E6D40" w:rsidRPr="008816EE" w:rsidRDefault="001E6D40" w:rsidP="00C87D29"/>
    <w:p w14:paraId="1952CC34" w14:textId="3A3CA2F0" w:rsidR="001E6D40" w:rsidRPr="008816EE" w:rsidRDefault="001E6D40" w:rsidP="00C87D29"/>
    <w:p w14:paraId="33A810C5" w14:textId="51981B06" w:rsidR="001E6D40" w:rsidRPr="008816EE" w:rsidRDefault="001E6D40" w:rsidP="00C87D29"/>
    <w:p w14:paraId="53519DA1" w14:textId="7D190B44" w:rsidR="001E6D40" w:rsidRPr="008816EE" w:rsidRDefault="001E6D40" w:rsidP="00C87D29"/>
    <w:p w14:paraId="44D2317B" w14:textId="4EC1063D" w:rsidR="001E6D40" w:rsidRPr="008816EE" w:rsidRDefault="001E6D40" w:rsidP="00C87D29"/>
    <w:p w14:paraId="5E1921BC" w14:textId="052FFF65" w:rsidR="001E6D40" w:rsidRPr="008816EE" w:rsidRDefault="001E6D40" w:rsidP="00C87D29"/>
    <w:p w14:paraId="1D656DDB" w14:textId="57342BD2" w:rsidR="001E6D40" w:rsidRPr="008816EE" w:rsidRDefault="001E6D40" w:rsidP="00C87D29"/>
    <w:p w14:paraId="0781F926" w14:textId="203FE2D3" w:rsidR="001E6D40" w:rsidRPr="008816EE" w:rsidRDefault="001E6D40" w:rsidP="00C87D29"/>
    <w:p w14:paraId="4DED7F16" w14:textId="2B313EF1" w:rsidR="001E6D40" w:rsidRPr="008816EE" w:rsidRDefault="001E6D40" w:rsidP="00C87D29"/>
    <w:p w14:paraId="4C844E9F" w14:textId="0AC90088" w:rsidR="001E6D40" w:rsidRPr="008816EE" w:rsidRDefault="001E6D40" w:rsidP="00C87D29"/>
    <w:p w14:paraId="5C2621EB" w14:textId="02033EC4" w:rsidR="001E6D40" w:rsidRDefault="001E6D40" w:rsidP="00C87D29"/>
    <w:p w14:paraId="4AD1745B" w14:textId="6069AD42" w:rsidR="00EF0E05" w:rsidRDefault="00EF0E05" w:rsidP="00C87D29"/>
    <w:p w14:paraId="5128B3E3" w14:textId="2189EF6C" w:rsidR="00EF0E05" w:rsidRDefault="00EF0E05" w:rsidP="00C87D29"/>
    <w:p w14:paraId="43B2C18D" w14:textId="3BB8045B" w:rsidR="00EF0E05" w:rsidRDefault="00EF0E05" w:rsidP="00C87D29"/>
    <w:p w14:paraId="62473F6C" w14:textId="6258F92F" w:rsidR="00EF0E05" w:rsidRDefault="00EF0E05" w:rsidP="00C87D29"/>
    <w:p w14:paraId="0A5C6FF2" w14:textId="51591C58" w:rsidR="00EF0E05" w:rsidRPr="00CD2B47" w:rsidRDefault="00CD2B47" w:rsidP="00EF0E05">
      <w:pPr>
        <w:pStyle w:val="berschrift2"/>
        <w:rPr>
          <w:lang w:val="en-US"/>
        </w:rPr>
      </w:pPr>
      <w:bookmarkStart w:id="74" w:name="_Toc72742789"/>
      <w:bookmarkStart w:id="75" w:name="_Toc72748514"/>
      <w:r w:rsidRPr="00CD2B47">
        <w:rPr>
          <w:lang w:val="en-US"/>
        </w:rPr>
        <w:lastRenderedPageBreak/>
        <w:t>7</w:t>
      </w:r>
      <w:r w:rsidR="00EF0E05" w:rsidRPr="00CD2B47">
        <w:rPr>
          <w:lang w:val="en-US"/>
        </w:rPr>
        <w:t>.4 Pages</w:t>
      </w:r>
      <w:bookmarkEnd w:id="74"/>
      <w:bookmarkEnd w:id="75"/>
    </w:p>
    <w:p w14:paraId="13A9EE26" w14:textId="77777777" w:rsidR="00EF0E05" w:rsidRPr="00CD2B47" w:rsidRDefault="00EF0E05" w:rsidP="00C87D29">
      <w:pPr>
        <w:rPr>
          <w:lang w:val="en-US"/>
        </w:rPr>
      </w:pPr>
    </w:p>
    <w:p w14:paraId="62602602" w14:textId="5F9F8097" w:rsidR="00011D18" w:rsidRPr="00CD2B47" w:rsidRDefault="00CD2B47" w:rsidP="00EF0E05">
      <w:pPr>
        <w:pStyle w:val="berschrift3"/>
        <w:rPr>
          <w:lang w:val="en-US"/>
        </w:rPr>
      </w:pPr>
      <w:bookmarkStart w:id="76" w:name="_Toc72742790"/>
      <w:bookmarkStart w:id="77" w:name="_Toc72748515"/>
      <w:r>
        <w:rPr>
          <w:lang w:val="en-US"/>
        </w:rPr>
        <w:t>7</w:t>
      </w:r>
      <w:r w:rsidR="00EF0E05" w:rsidRPr="00CD2B47">
        <w:rPr>
          <w:lang w:val="en-US"/>
        </w:rPr>
        <w:t xml:space="preserve">.4.1 </w:t>
      </w:r>
      <w:r w:rsidR="00D42BC2" w:rsidRPr="00CD2B47">
        <w:rPr>
          <w:lang w:val="en-US"/>
        </w:rPr>
        <w:t xml:space="preserve">Page-Not-Found </w:t>
      </w:r>
      <w:proofErr w:type="spellStart"/>
      <w:r w:rsidR="00D42BC2" w:rsidRPr="00CD2B47">
        <w:rPr>
          <w:lang w:val="en-US"/>
        </w:rPr>
        <w:t>Komponente</w:t>
      </w:r>
      <w:bookmarkEnd w:id="76"/>
      <w:bookmarkEnd w:id="77"/>
      <w:proofErr w:type="spellEnd"/>
    </w:p>
    <w:p w14:paraId="7810D9DC" w14:textId="613FC46B" w:rsidR="00011D18" w:rsidRPr="00D42BC2" w:rsidRDefault="00626E47" w:rsidP="00036539">
      <w:r>
        <w:t xml:space="preserve">Im Kapitel Atomic Design Pattern wurden Pages als die komplexeste Einheit des Patterns deklariert, dies ist aber nicht immer der Fall. Die Page-Not-Found Komponente ist auch eine Page, welche aber sehr simpel gestaltet ist. </w:t>
      </w:r>
      <w:r w:rsidR="00A31039">
        <w:t xml:space="preserve">Wird ein Verzeichnispfad beziehungsweise in Angular ein </w:t>
      </w:r>
      <w:proofErr w:type="spellStart"/>
      <w:r w:rsidR="00A31039" w:rsidRPr="00A31039">
        <w:rPr>
          <w:rStyle w:val="CommandsZchn"/>
        </w:rPr>
        <w:t>routingTarget</w:t>
      </w:r>
      <w:proofErr w:type="spellEnd"/>
      <w:r w:rsidR="00A31039">
        <w:t xml:space="preserve">, unter der vorgegeben Domain nicht gefunden, so wird per Default die Page-Not-Found Komponente aufgerufen. Diese Festlegung basiert in der schon zuvor erwähnten Datei </w:t>
      </w:r>
      <w:proofErr w:type="spellStart"/>
      <w:r w:rsidR="00A31039" w:rsidRPr="00A31039">
        <w:rPr>
          <w:rStyle w:val="CommandsZchn"/>
        </w:rPr>
        <w:t>app.module.ts</w:t>
      </w:r>
      <w:proofErr w:type="spellEnd"/>
      <w:r w:rsidR="00A31039">
        <w:t>.</w:t>
      </w:r>
    </w:p>
    <w:p w14:paraId="200AAB91" w14:textId="5740212C" w:rsidR="00A31039" w:rsidRDefault="000F2970" w:rsidP="00036539">
      <w:pPr>
        <w:rPr>
          <w:noProof/>
        </w:rPr>
      </w:pPr>
      <w:r>
        <w:rPr>
          <w:noProof/>
        </w:rPr>
        <mc:AlternateContent>
          <mc:Choice Requires="wpg">
            <w:drawing>
              <wp:anchor distT="0" distB="0" distL="114300" distR="114300" simplePos="0" relativeHeight="251712512" behindDoc="0" locked="0" layoutInCell="1" allowOverlap="1" wp14:anchorId="524576B1" wp14:editId="16587CC5">
                <wp:simplePos x="0" y="0"/>
                <wp:positionH relativeFrom="column">
                  <wp:posOffset>-1298</wp:posOffset>
                </wp:positionH>
                <wp:positionV relativeFrom="paragraph">
                  <wp:posOffset>5439</wp:posOffset>
                </wp:positionV>
                <wp:extent cx="4078605" cy="2614295"/>
                <wp:effectExtent l="0" t="0" r="0" b="0"/>
                <wp:wrapSquare wrapText="bothSides"/>
                <wp:docPr id="75" name="Gruppieren 75"/>
                <wp:cNvGraphicFramePr/>
                <a:graphic xmlns:a="http://schemas.openxmlformats.org/drawingml/2006/main">
                  <a:graphicData uri="http://schemas.microsoft.com/office/word/2010/wordprocessingGroup">
                    <wpg:wgp>
                      <wpg:cNvGrpSpPr/>
                      <wpg:grpSpPr>
                        <a:xfrm>
                          <a:off x="0" y="0"/>
                          <a:ext cx="4078605" cy="2614295"/>
                          <a:chOff x="0" y="0"/>
                          <a:chExt cx="4078605" cy="2614295"/>
                        </a:xfrm>
                      </wpg:grpSpPr>
                      <pic:pic xmlns:pic="http://schemas.openxmlformats.org/drawingml/2006/picture">
                        <pic:nvPicPr>
                          <pic:cNvPr id="72" name="Grafik 72"/>
                          <pic:cNvPicPr>
                            <a:picLocks noChangeAspect="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78605" cy="2614295"/>
                          </a:xfrm>
                          <a:prstGeom prst="rect">
                            <a:avLst/>
                          </a:prstGeom>
                          <a:noFill/>
                          <a:ln>
                            <a:noFill/>
                          </a:ln>
                        </pic:spPr>
                      </pic:pic>
                      <wps:wsp>
                        <wps:cNvPr id="74" name="Textfeld 74"/>
                        <wps:cNvSpPr txBox="1"/>
                        <wps:spPr>
                          <a:xfrm>
                            <a:off x="0" y="2226365"/>
                            <a:ext cx="4078605" cy="258445"/>
                          </a:xfrm>
                          <a:prstGeom prst="rect">
                            <a:avLst/>
                          </a:prstGeom>
                          <a:solidFill>
                            <a:prstClr val="white"/>
                          </a:solidFill>
                          <a:ln>
                            <a:noFill/>
                          </a:ln>
                        </wps:spPr>
                        <wps:txbx>
                          <w:txbxContent>
                            <w:p w14:paraId="663E6936" w14:textId="127CE190" w:rsidR="000F24A7" w:rsidRPr="002310C0" w:rsidRDefault="000F24A7" w:rsidP="000F2970">
                              <w:pPr>
                                <w:pStyle w:val="Beschriftung"/>
                                <w:rPr>
                                  <w:noProof/>
                                  <w:sz w:val="24"/>
                                </w:rPr>
                              </w:pPr>
                              <w:r>
                                <w:t xml:space="preserve">Abbildung </w:t>
                              </w:r>
                              <w:r w:rsidR="00C41E49">
                                <w:t>25</w:t>
                              </w:r>
                              <w:r>
                                <w:t>: Page-Not-</w:t>
                              </w:r>
                              <w:proofErr w:type="spellStart"/>
                              <w:r>
                                <w:t>Found</w:t>
                              </w:r>
                              <w:proofErr w:type="spellEnd"/>
                              <w:r>
                                <w:t xml:space="preserve">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4576B1" id="Gruppieren 75" o:spid="_x0000_s1118" style="position:absolute;left:0;text-align:left;margin-left:-.1pt;margin-top:.45pt;width:321.15pt;height:205.85pt;z-index:251712512" coordsize="40786,261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">
                <v:shape id="Grafik 72" o:spid="_x0000_s1119" type="#_x0000_t75" style="position:absolute;width:40786;height:26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">
                  <v:imagedata r:id="rId59" o:title=""/>
                </v:shape>
                <v:shape id="Textfeld 74" o:spid="_x0000_s1120" type="#_x0000_t202" style="position:absolute;top:22263;width:4078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Xhl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Mcvj/kn6AXP4BAAD//wMAUEsBAi0AFAAGAAgAAAAhANvh9svuAAAAhQEAABMAAAAAAAAA&#10;AAAAAAAAAAAAAFtDb250ZW50X1R5cGVzXS54bWxQSwECLQAUAAYACAAAACEAWvQsW78AAAAVAQAA&#10;CwAAAAAAAAAAAAAAAAAfAQAAX3JlbHMvLnJlbHNQSwECLQAUAAYACAAAACEAtJV4ZcYAAADbAAAA&#10;DwAAAAAAAAAAAAAAAAAHAgAAZHJzL2Rvd25yZXYueG1sUEsFBgAAAAADAAMAtwAAAPoCAAAAAA==&#10;" stroked="f">
                  <v:textbox style="mso-fit-shape-to-text:t" inset="0,0,0,0">
                    <w:txbxContent>
                      <w:p w14:paraId="663E6936" w14:textId="127CE190" w:rsidR="000F24A7" w:rsidRPr="002310C0" w:rsidRDefault="000F24A7" w:rsidP="000F2970">
                        <w:pPr>
                          <w:pStyle w:val="Beschriftung"/>
                          <w:rPr>
                            <w:noProof/>
                            <w:sz w:val="24"/>
                          </w:rPr>
                        </w:pPr>
                        <w:r>
                          <w:t xml:space="preserve">Abbildung </w:t>
                        </w:r>
                        <w:r w:rsidR="00C41E49">
                          <w:t>25</w:t>
                        </w:r>
                        <w:r>
                          <w:t>: Page-Not-</w:t>
                        </w:r>
                        <w:proofErr w:type="spellStart"/>
                        <w:r>
                          <w:t>Found</w:t>
                        </w:r>
                        <w:proofErr w:type="spellEnd"/>
                        <w:r>
                          <w:t xml:space="preserve"> Komponente</w:t>
                        </w:r>
                      </w:p>
                    </w:txbxContent>
                  </v:textbox>
                </v:shape>
                <w10:wrap type="square"/>
              </v:group>
            </w:pict>
          </mc:Fallback>
        </mc:AlternateContent>
      </w:r>
    </w:p>
    <w:p w14:paraId="25FD832A" w14:textId="4001AB24" w:rsidR="00011D18" w:rsidRPr="00D42BC2" w:rsidRDefault="00011D18" w:rsidP="00036539"/>
    <w:p w14:paraId="27745BCC" w14:textId="5E1DE646" w:rsidR="00011D18" w:rsidRPr="00D42BC2" w:rsidRDefault="00011D18" w:rsidP="00036539"/>
    <w:p w14:paraId="1CB9F049" w14:textId="3F93222F" w:rsidR="00011D18" w:rsidRPr="00D42BC2" w:rsidRDefault="00011D18" w:rsidP="00036539"/>
    <w:p w14:paraId="76565386" w14:textId="38B88FE9" w:rsidR="00011D18" w:rsidRPr="00D42BC2" w:rsidRDefault="00011D18" w:rsidP="00036539"/>
    <w:p w14:paraId="297929E7" w14:textId="5460EFA7" w:rsidR="00011D18" w:rsidRPr="00D42BC2" w:rsidRDefault="00011D18" w:rsidP="00036539"/>
    <w:p w14:paraId="51D4381D" w14:textId="496BE677" w:rsidR="00D42BC2" w:rsidRPr="00D42BC2" w:rsidRDefault="000F2970" w:rsidP="00036539">
      <w:r>
        <w:rPr>
          <w:noProof/>
        </w:rPr>
        <mc:AlternateContent>
          <mc:Choice Requires="wpg">
            <w:drawing>
              <wp:anchor distT="0" distB="0" distL="114300" distR="114300" simplePos="0" relativeHeight="251715584" behindDoc="0" locked="0" layoutInCell="1" allowOverlap="1" wp14:anchorId="4B754E61" wp14:editId="5BB73F0C">
                <wp:simplePos x="0" y="0"/>
                <wp:positionH relativeFrom="column">
                  <wp:posOffset>-1298</wp:posOffset>
                </wp:positionH>
                <wp:positionV relativeFrom="paragraph">
                  <wp:posOffset>513991</wp:posOffset>
                </wp:positionV>
                <wp:extent cx="5756910" cy="1315720"/>
                <wp:effectExtent l="0" t="0" r="0" b="0"/>
                <wp:wrapSquare wrapText="bothSides"/>
                <wp:docPr id="77" name="Gruppieren 77"/>
                <wp:cNvGraphicFramePr/>
                <a:graphic xmlns:a="http://schemas.openxmlformats.org/drawingml/2006/main">
                  <a:graphicData uri="http://schemas.microsoft.com/office/word/2010/wordprocessingGroup">
                    <wpg:wgp>
                      <wpg:cNvGrpSpPr/>
                      <wpg:grpSpPr>
                        <a:xfrm>
                          <a:off x="0" y="0"/>
                          <a:ext cx="5756910" cy="1315720"/>
                          <a:chOff x="0" y="0"/>
                          <a:chExt cx="5756910" cy="1315720"/>
                        </a:xfrm>
                      </wpg:grpSpPr>
                      <pic:pic xmlns:pic="http://schemas.openxmlformats.org/drawingml/2006/picture">
                        <pic:nvPicPr>
                          <pic:cNvPr id="73" name="Grafik 73"/>
                          <pic:cNvPicPr>
                            <a:picLocks noChangeAspect="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56910" cy="1002030"/>
                          </a:xfrm>
                          <a:prstGeom prst="rect">
                            <a:avLst/>
                          </a:prstGeom>
                          <a:noFill/>
                          <a:ln>
                            <a:noFill/>
                          </a:ln>
                        </pic:spPr>
                      </pic:pic>
                      <wps:wsp>
                        <wps:cNvPr id="76" name="Textfeld 76"/>
                        <wps:cNvSpPr txBox="1"/>
                        <wps:spPr>
                          <a:xfrm>
                            <a:off x="0" y="1057275"/>
                            <a:ext cx="5756910" cy="258445"/>
                          </a:xfrm>
                          <a:prstGeom prst="rect">
                            <a:avLst/>
                          </a:prstGeom>
                          <a:solidFill>
                            <a:prstClr val="white"/>
                          </a:solidFill>
                          <a:ln>
                            <a:noFill/>
                          </a:ln>
                        </wps:spPr>
                        <wps:txbx>
                          <w:txbxContent>
                            <w:p w14:paraId="0A1F56E4" w14:textId="6528CD5E" w:rsidR="000F24A7" w:rsidRPr="0020017E" w:rsidRDefault="000F24A7" w:rsidP="000F2970">
                              <w:pPr>
                                <w:pStyle w:val="Beschriftung"/>
                                <w:rPr>
                                  <w:noProof/>
                                  <w:sz w:val="24"/>
                                </w:rPr>
                              </w:pPr>
                              <w:r>
                                <w:t xml:space="preserve">Abbildung </w:t>
                              </w:r>
                              <w:r w:rsidR="00C41E49">
                                <w:t>26</w:t>
                              </w:r>
                              <w:r>
                                <w:t>: Page-Not-</w:t>
                              </w:r>
                              <w:proofErr w:type="spellStart"/>
                              <w:r>
                                <w:t>Found</w:t>
                              </w:r>
                              <w:proofErr w:type="spellEnd"/>
                              <w:r>
                                <w:t xml:space="preserve"> als Default in </w:t>
                              </w:r>
                              <w:proofErr w:type="spellStart"/>
                              <w:r>
                                <w:t>app.module.t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754E61" id="Gruppieren 77" o:spid="_x0000_s1121" style="position:absolute;left:0;text-align:left;margin-left:-.1pt;margin-top:40.45pt;width:453.3pt;height:103.6pt;z-index:251715584" coordsize="57569,131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">
                <v:shape id="Grafik 73" o:spid="_x0000_s1122" type="#_x0000_t75" style="position:absolute;width:57569;height:10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">
                  <v:imagedata r:id="rId61" o:title=""/>
                </v:shape>
                <v:shape id="Textfeld 76" o:spid="_x0000_s1123" type="#_x0000_t202" style="position:absolute;top:10572;width:57569;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0OJxgAAANsAAAAPAAAAZHJzL2Rvd25yZXYueG1sRI9BawIx&#10;FITvhf6H8Aq9lJptK1t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KwtDicYAAADbAAAA&#10;DwAAAAAAAAAAAAAAAAAHAgAAZHJzL2Rvd25yZXYueG1sUEsFBgAAAAADAAMAtwAAAPoCAAAAAA==&#10;" stroked="f">
                  <v:textbox style="mso-fit-shape-to-text:t" inset="0,0,0,0">
                    <w:txbxContent>
                      <w:p w14:paraId="0A1F56E4" w14:textId="6528CD5E" w:rsidR="000F24A7" w:rsidRPr="0020017E" w:rsidRDefault="000F24A7" w:rsidP="000F2970">
                        <w:pPr>
                          <w:pStyle w:val="Beschriftung"/>
                          <w:rPr>
                            <w:noProof/>
                            <w:sz w:val="24"/>
                          </w:rPr>
                        </w:pPr>
                        <w:r>
                          <w:t xml:space="preserve">Abbildung </w:t>
                        </w:r>
                        <w:r w:rsidR="00C41E49">
                          <w:t>26</w:t>
                        </w:r>
                        <w:r>
                          <w:t>: Page-Not-</w:t>
                        </w:r>
                        <w:proofErr w:type="spellStart"/>
                        <w:r>
                          <w:t>Found</w:t>
                        </w:r>
                        <w:proofErr w:type="spellEnd"/>
                        <w:r>
                          <w:t xml:space="preserve"> als Default in </w:t>
                        </w:r>
                        <w:proofErr w:type="spellStart"/>
                        <w:r>
                          <w:t>app.module.ts</w:t>
                        </w:r>
                        <w:proofErr w:type="spellEnd"/>
                      </w:p>
                    </w:txbxContent>
                  </v:textbox>
                </v:shape>
                <w10:wrap type="square"/>
              </v:group>
            </w:pict>
          </mc:Fallback>
        </mc:AlternateContent>
      </w:r>
    </w:p>
    <w:p w14:paraId="3F9870EC" w14:textId="7D6947E3" w:rsidR="00D42BC2" w:rsidRPr="00D42BC2" w:rsidRDefault="00D42BC2" w:rsidP="00036539"/>
    <w:p w14:paraId="72F0E0C5" w14:textId="4002130F" w:rsidR="00D42BC2" w:rsidRDefault="00D42BC2" w:rsidP="00036539"/>
    <w:p w14:paraId="797FFFDB" w14:textId="05BD1CDF" w:rsidR="000F2970" w:rsidRDefault="000F2970" w:rsidP="00036539"/>
    <w:p w14:paraId="6D46B235" w14:textId="49D654FC" w:rsidR="000F2970" w:rsidRDefault="000F2970" w:rsidP="00036539"/>
    <w:p w14:paraId="2308357F" w14:textId="0D39BB4A" w:rsidR="000F2970" w:rsidRDefault="000F2970" w:rsidP="00036539"/>
    <w:p w14:paraId="7AD2CC89" w14:textId="03FDAEFE" w:rsidR="00A22F20" w:rsidRDefault="00A22F20" w:rsidP="00036539"/>
    <w:p w14:paraId="362EE645" w14:textId="14A26525" w:rsidR="00A22F20" w:rsidRDefault="00CD2B47" w:rsidP="00A22F20">
      <w:pPr>
        <w:pStyle w:val="berschrift1"/>
      </w:pPr>
      <w:bookmarkStart w:id="78" w:name="_Toc72742791"/>
      <w:bookmarkStart w:id="79" w:name="_Toc72748516"/>
      <w:r>
        <w:lastRenderedPageBreak/>
        <w:t>8</w:t>
      </w:r>
      <w:r w:rsidR="00A22F20">
        <w:t xml:space="preserve"> Zentralisierung</w:t>
      </w:r>
      <w:r w:rsidR="00C72850">
        <w:t xml:space="preserve"> von Atomen</w:t>
      </w:r>
      <w:bookmarkEnd w:id="78"/>
      <w:bookmarkEnd w:id="79"/>
    </w:p>
    <w:p w14:paraId="415505FB" w14:textId="75D35595" w:rsidR="00A22F20" w:rsidRDefault="00A22F20" w:rsidP="00A22F20"/>
    <w:p w14:paraId="47872872" w14:textId="19B7D4CE" w:rsidR="00A22F20" w:rsidRDefault="00CD2B47" w:rsidP="00A22F20">
      <w:pPr>
        <w:pStyle w:val="berschrift2"/>
      </w:pPr>
      <w:bookmarkStart w:id="80" w:name="_Toc72742792"/>
      <w:bookmarkStart w:id="81" w:name="_Toc72748517"/>
      <w:r>
        <w:t>8</w:t>
      </w:r>
      <w:r w:rsidR="00A22F20">
        <w:t>.1 CSS-Stylings</w:t>
      </w:r>
      <w:bookmarkEnd w:id="80"/>
      <w:bookmarkEnd w:id="81"/>
    </w:p>
    <w:p w14:paraId="372B65D5" w14:textId="77777777" w:rsidR="00A22F20" w:rsidRPr="00A22F20" w:rsidRDefault="00A22F20" w:rsidP="00A22F20"/>
    <w:p w14:paraId="1FCFB883" w14:textId="64838E43" w:rsidR="00A22F20" w:rsidRDefault="00A22F20" w:rsidP="00A22F20">
      <w:r>
        <w:t xml:space="preserve">CSS-Style haben keine Abhängigkeiten zu Molekülen oder ähnlichem und sind somit schnell und einfach zentralisiert. Im neuen </w:t>
      </w:r>
      <w:proofErr w:type="spellStart"/>
      <w:r>
        <w:t>Git</w:t>
      </w:r>
      <w:proofErr w:type="spellEnd"/>
      <w:r>
        <w:t xml:space="preserve"> Repository wird eine Datei </w:t>
      </w:r>
      <w:proofErr w:type="spellStart"/>
      <w:r>
        <w:t>names</w:t>
      </w:r>
      <w:proofErr w:type="spellEnd"/>
      <w:r>
        <w:t xml:space="preserve"> dhc-common-classes.css angelegt, in welche alle zu zentralisierenden CSS-Stylings eingefügt werden müssen. Wie in der Kategorisierung von Komponenten schon erwähnt, haben sich stark ähnelnde CSS-Stylings meist minimal Unterschiede wie ein Margin, welches sich um 2 Pixel unterscheidet oder eine kaum erkennbar andere Schriftfarbe. Diese Elemente werden nun zusammengefasst und das </w:t>
      </w:r>
      <w:proofErr w:type="spellStart"/>
      <w:r>
        <w:t>beste</w:t>
      </w:r>
      <w:proofErr w:type="spellEnd"/>
      <w:r>
        <w:t xml:space="preserve"> aus beiden wird übernommen. Außerdem werden verschiedene Benennung</w:t>
      </w:r>
      <w:r w:rsidR="00A524EA">
        <w:t>en</w:t>
      </w:r>
      <w:r>
        <w:t xml:space="preserve"> behoben. Zum Beispiel werden </w:t>
      </w:r>
      <w:r w:rsidRPr="00A22F20">
        <w:rPr>
          <w:rStyle w:val="CommandsZchn"/>
        </w:rPr>
        <w:t>am-</w:t>
      </w:r>
      <w:proofErr w:type="spellStart"/>
      <w:r w:rsidRPr="00A22F20">
        <w:rPr>
          <w:rStyle w:val="CommandsZchn"/>
        </w:rPr>
        <w:t>loading</w:t>
      </w:r>
      <w:proofErr w:type="spellEnd"/>
      <w:r w:rsidRPr="00A22F20">
        <w:rPr>
          <w:rStyle w:val="CommandsZchn"/>
        </w:rPr>
        <w:t>-spinner</w:t>
      </w:r>
      <w:r>
        <w:t xml:space="preserve"> und </w:t>
      </w:r>
      <w:proofErr w:type="spellStart"/>
      <w:r w:rsidRPr="00A22F20">
        <w:rPr>
          <w:rStyle w:val="CommandsZchn"/>
        </w:rPr>
        <w:t>xy</w:t>
      </w:r>
      <w:proofErr w:type="spellEnd"/>
      <w:r w:rsidRPr="00A22F20">
        <w:rPr>
          <w:rStyle w:val="CommandsZchn"/>
        </w:rPr>
        <w:t>-</w:t>
      </w:r>
      <w:proofErr w:type="spellStart"/>
      <w:r w:rsidRPr="00A22F20">
        <w:rPr>
          <w:rStyle w:val="CommandsZchn"/>
        </w:rPr>
        <w:t>loading</w:t>
      </w:r>
      <w:proofErr w:type="spellEnd"/>
      <w:r w:rsidRPr="00A22F20">
        <w:rPr>
          <w:rStyle w:val="CommandsZchn"/>
        </w:rPr>
        <w:t>-spinner</w:t>
      </w:r>
      <w:r>
        <w:t xml:space="preserve"> zu </w:t>
      </w:r>
      <w:proofErr w:type="spellStart"/>
      <w:r w:rsidRPr="00A22F20">
        <w:rPr>
          <w:rStyle w:val="CommandsZchn"/>
        </w:rPr>
        <w:t>dhc</w:t>
      </w:r>
      <w:proofErr w:type="spellEnd"/>
      <w:r w:rsidRPr="00A22F20">
        <w:rPr>
          <w:rStyle w:val="CommandsZchn"/>
        </w:rPr>
        <w:t>-</w:t>
      </w:r>
      <w:proofErr w:type="spellStart"/>
      <w:r w:rsidRPr="00A22F20">
        <w:rPr>
          <w:rStyle w:val="CommandsZchn"/>
        </w:rPr>
        <w:t>loading</w:t>
      </w:r>
      <w:proofErr w:type="spellEnd"/>
      <w:r w:rsidRPr="00A22F20">
        <w:rPr>
          <w:rStyle w:val="CommandsZchn"/>
        </w:rPr>
        <w:t>-spinner</w:t>
      </w:r>
      <w:r>
        <w:t>, da ein Element nun nicht mehr nur in einer Abteilung separat, sondern in mehreren benutzt wird. Dieser kau signifikante Unterscheid in der Benennung hat aber zur Folge, dass jeder Aufruf eines solchen CSS-Elements nun abgeändert werden muss und dies in drei Userinterfaces.</w:t>
      </w:r>
    </w:p>
    <w:p w14:paraId="79B9529B" w14:textId="3E4E4CDA" w:rsidR="00A22F20" w:rsidRDefault="00A22F20" w:rsidP="00036539"/>
    <w:p w14:paraId="5CE7174B" w14:textId="322A2E6B" w:rsidR="00A22F20" w:rsidRDefault="00A22F20" w:rsidP="00036539"/>
    <w:p w14:paraId="17438814" w14:textId="23A1DA25" w:rsidR="00A22F20" w:rsidRDefault="00A22F20" w:rsidP="00036539"/>
    <w:p w14:paraId="133A715F" w14:textId="0803E969" w:rsidR="00A22F20" w:rsidRDefault="00A22F20" w:rsidP="00036539"/>
    <w:p w14:paraId="191E17C5" w14:textId="5312E5C7" w:rsidR="00A22F20" w:rsidRDefault="00A22F20" w:rsidP="00036539"/>
    <w:p w14:paraId="1705D3FE" w14:textId="26B4E487" w:rsidR="00A22F20" w:rsidRDefault="00A22F20" w:rsidP="00036539"/>
    <w:p w14:paraId="04AFE271" w14:textId="4A306693" w:rsidR="00A22F20" w:rsidRDefault="00A22F20" w:rsidP="00036539"/>
    <w:p w14:paraId="3DDC037A" w14:textId="2F68EAFE" w:rsidR="00A22F20" w:rsidRDefault="00A22F20" w:rsidP="00036539"/>
    <w:p w14:paraId="559B818C" w14:textId="25F58220" w:rsidR="00A22F20" w:rsidRDefault="00A22F20" w:rsidP="00036539"/>
    <w:p w14:paraId="568DBAAC" w14:textId="77777777" w:rsidR="00A524EA" w:rsidRPr="00D42BC2" w:rsidRDefault="00A524EA" w:rsidP="00036539"/>
    <w:p w14:paraId="3C3EAE28" w14:textId="064A0E8C" w:rsidR="00036539" w:rsidRDefault="00CD2B47" w:rsidP="00CF3E40">
      <w:pPr>
        <w:pStyle w:val="berschrift2"/>
      </w:pPr>
      <w:bookmarkStart w:id="82" w:name="_Toc72742793"/>
      <w:bookmarkStart w:id="83" w:name="_Toc72748518"/>
      <w:r>
        <w:lastRenderedPageBreak/>
        <w:t>8</w:t>
      </w:r>
      <w:r w:rsidR="00036539">
        <w:t>.</w:t>
      </w:r>
      <w:r w:rsidR="00CF3E40">
        <w:t>2</w:t>
      </w:r>
      <w:r w:rsidR="00036539">
        <w:t xml:space="preserve"> Zentralisierung vo</w:t>
      </w:r>
      <w:r w:rsidR="00417B5B">
        <w:t xml:space="preserve">n Angular-Material </w:t>
      </w:r>
      <w:r w:rsidR="0021320D">
        <w:t>Themes</w:t>
      </w:r>
      <w:bookmarkEnd w:id="82"/>
      <w:bookmarkEnd w:id="83"/>
    </w:p>
    <w:p w14:paraId="62763EB9" w14:textId="73C85DC9" w:rsidR="00036539" w:rsidRDefault="00036539" w:rsidP="00036539"/>
    <w:p w14:paraId="68C2CD8C" w14:textId="04312C44" w:rsidR="00417B5B" w:rsidRDefault="00417B5B" w:rsidP="00036539">
      <w:r>
        <w:t>Angular Material ist ein Fronten</w:t>
      </w:r>
      <w:r w:rsidR="0021320D">
        <w:t>d</w:t>
      </w:r>
      <w:r>
        <w:t xml:space="preserve">-Framework für vorgefertigte Komponenten oder </w:t>
      </w:r>
      <w:r w:rsidR="0021320D">
        <w:t>Themes</w:t>
      </w:r>
      <w:r>
        <w:t xml:space="preserve">, sozusagen eine Bibliothek für Benutzeroberflächenkomponenten. </w:t>
      </w:r>
      <w:r w:rsidR="004E2771">
        <w:rPr>
          <w:rStyle w:val="Funotenzeichen"/>
        </w:rPr>
        <w:footnoteReference w:customMarkFollows="1" w:id="11"/>
        <w:t>9)</w:t>
      </w:r>
      <w:r>
        <w:t xml:space="preserve">Dort finden sich Komponenten wie </w:t>
      </w:r>
      <w:proofErr w:type="spellStart"/>
      <w:r>
        <w:t>Autocomplete</w:t>
      </w:r>
      <w:proofErr w:type="spellEnd"/>
      <w:r>
        <w:t>, Buttons, Checkbox und viele mehr.</w:t>
      </w:r>
      <w:r w:rsidR="004E2771">
        <w:rPr>
          <w:rStyle w:val="Funotenzeichen"/>
        </w:rPr>
        <w:footnoteReference w:customMarkFollows="1" w:id="12"/>
        <w:t>10)</w:t>
      </w:r>
    </w:p>
    <w:p w14:paraId="184CE13E" w14:textId="54BC3F53" w:rsidR="00036539" w:rsidRDefault="00BF51BA" w:rsidP="00B560AE">
      <w:r>
        <w:rPr>
          <w:noProof/>
        </w:rPr>
        <mc:AlternateContent>
          <mc:Choice Requires="wpg">
            <w:drawing>
              <wp:anchor distT="0" distB="0" distL="114300" distR="114300" simplePos="0" relativeHeight="251735040" behindDoc="0" locked="0" layoutInCell="1" allowOverlap="1" wp14:anchorId="54D64531" wp14:editId="1FFA9304">
                <wp:simplePos x="0" y="0"/>
                <wp:positionH relativeFrom="column">
                  <wp:posOffset>3699365</wp:posOffset>
                </wp:positionH>
                <wp:positionV relativeFrom="paragraph">
                  <wp:posOffset>1324541</wp:posOffset>
                </wp:positionV>
                <wp:extent cx="2118360" cy="2680335"/>
                <wp:effectExtent l="0" t="0" r="0" b="5715"/>
                <wp:wrapSquare wrapText="bothSides"/>
                <wp:docPr id="89" name="Gruppieren 89"/>
                <wp:cNvGraphicFramePr/>
                <a:graphic xmlns:a="http://schemas.openxmlformats.org/drawingml/2006/main">
                  <a:graphicData uri="http://schemas.microsoft.com/office/word/2010/wordprocessingGroup">
                    <wpg:wgp>
                      <wpg:cNvGrpSpPr/>
                      <wpg:grpSpPr>
                        <a:xfrm>
                          <a:off x="0" y="0"/>
                          <a:ext cx="2118360" cy="2680335"/>
                          <a:chOff x="0" y="0"/>
                          <a:chExt cx="2118360" cy="2680335"/>
                        </a:xfrm>
                      </wpg:grpSpPr>
                      <pic:pic xmlns:pic="http://schemas.openxmlformats.org/drawingml/2006/picture">
                        <pic:nvPicPr>
                          <pic:cNvPr id="86" name="Grafik 86"/>
                          <pic:cNvPicPr>
                            <a:picLocks noChangeAspect="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058670" cy="2235835"/>
                          </a:xfrm>
                          <a:prstGeom prst="rect">
                            <a:avLst/>
                          </a:prstGeom>
                          <a:noFill/>
                          <a:ln>
                            <a:noFill/>
                          </a:ln>
                        </pic:spPr>
                      </pic:pic>
                      <wps:wsp>
                        <wps:cNvPr id="88" name="Textfeld 88"/>
                        <wps:cNvSpPr txBox="1"/>
                        <wps:spPr>
                          <a:xfrm>
                            <a:off x="0" y="2290445"/>
                            <a:ext cx="2118360" cy="389890"/>
                          </a:xfrm>
                          <a:prstGeom prst="rect">
                            <a:avLst/>
                          </a:prstGeom>
                          <a:solidFill>
                            <a:prstClr val="white"/>
                          </a:solidFill>
                          <a:ln>
                            <a:noFill/>
                          </a:ln>
                        </wps:spPr>
                        <wps:txbx>
                          <w:txbxContent>
                            <w:p w14:paraId="6E5F7381" w14:textId="63A672F1" w:rsidR="00BF51BA" w:rsidRPr="00F62EF2" w:rsidRDefault="00BF51BA" w:rsidP="00BF51BA">
                              <w:pPr>
                                <w:pStyle w:val="Beschriftung"/>
                                <w:jc w:val="left"/>
                                <w:rPr>
                                  <w:noProof/>
                                  <w:sz w:val="24"/>
                                </w:rPr>
                              </w:pPr>
                              <w:r>
                                <w:t xml:space="preserve">Abbildung </w:t>
                              </w:r>
                              <w:r w:rsidR="00C41E49">
                                <w:t>27</w:t>
                              </w:r>
                              <w:r>
                                <w:t>: Angular-Material abgeänderte Butt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D64531" id="Gruppieren 89" o:spid="_x0000_s1124" style="position:absolute;left:0;text-align:left;margin-left:291.3pt;margin-top:104.3pt;width:166.8pt;height:211.05pt;z-index:251735040" coordsize="21183,268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">
                <v:shape id="Grafik 86" o:spid="_x0000_s1125" type="#_x0000_t75" style="position:absolute;width:20586;height:223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">
                  <v:imagedata r:id="rId63" o:title=""/>
                </v:shape>
                <v:shape id="Textfeld 88" o:spid="_x0000_s1126" type="#_x0000_t202" style="position:absolute;top:22904;width:21183;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" stroked="f">
                  <v:textbox style="mso-fit-shape-to-text:t" inset="0,0,0,0">
                    <w:txbxContent>
                      <w:p w14:paraId="6E5F7381" w14:textId="63A672F1" w:rsidR="00BF51BA" w:rsidRPr="00F62EF2" w:rsidRDefault="00BF51BA" w:rsidP="00BF51BA">
                        <w:pPr>
                          <w:pStyle w:val="Beschriftung"/>
                          <w:jc w:val="left"/>
                          <w:rPr>
                            <w:noProof/>
                            <w:sz w:val="24"/>
                          </w:rPr>
                        </w:pPr>
                        <w:r>
                          <w:t xml:space="preserve">Abbildung </w:t>
                        </w:r>
                        <w:r w:rsidR="00C41E49">
                          <w:t>27</w:t>
                        </w:r>
                        <w:r>
                          <w:t>: Angular-Material abgeänderte Buttons</w:t>
                        </w:r>
                      </w:p>
                    </w:txbxContent>
                  </v:textbox>
                </v:shape>
                <w10:wrap type="square"/>
              </v:group>
            </w:pict>
          </mc:Fallback>
        </mc:AlternateContent>
      </w:r>
      <w:r w:rsidR="0021320D">
        <w:t xml:space="preserve">Die drei zu bearbeitenden Userinterfaces benutzen jeweils viele Angular-Material Themes, welche aber dennoch minimal abgeändert werden. Auch diese Styles gilt es in dem Zentralen </w:t>
      </w:r>
      <w:proofErr w:type="spellStart"/>
      <w:r w:rsidR="0021320D">
        <w:t>Git</w:t>
      </w:r>
      <w:proofErr w:type="spellEnd"/>
      <w:r w:rsidR="0021320D">
        <w:t xml:space="preserve"> Repository zu zentralisieren. Hierzu wird dort eine </w:t>
      </w:r>
      <w:r w:rsidR="0021320D" w:rsidRPr="0021320D">
        <w:rPr>
          <w:rStyle w:val="CommandsZchn"/>
        </w:rPr>
        <w:t>daimler-angular-material-</w:t>
      </w:r>
      <w:proofErr w:type="spellStart"/>
      <w:r w:rsidR="0021320D" w:rsidRPr="0021320D">
        <w:rPr>
          <w:rStyle w:val="CommandsZchn"/>
        </w:rPr>
        <w:t>themes.scss</w:t>
      </w:r>
      <w:proofErr w:type="spellEnd"/>
      <w:r w:rsidR="0021320D" w:rsidRPr="0021320D">
        <w:rPr>
          <w:rStyle w:val="CommandsZchn"/>
        </w:rPr>
        <w:t xml:space="preserve"> </w:t>
      </w:r>
      <w:r w:rsidR="0021320D">
        <w:t xml:space="preserve">Datei angelegt und alle </w:t>
      </w:r>
      <w:r w:rsidR="0006565B">
        <w:t>genutzten</w:t>
      </w:r>
      <w:r w:rsidR="0021320D">
        <w:t xml:space="preserve"> Angular-Material Themes und deren Änderungen werden dorthin verschoben</w:t>
      </w:r>
      <w:r w:rsidR="00B560AE">
        <w:t>. Beispiele für Angular-Material Themes sind folgende Abbildungen.</w:t>
      </w:r>
      <w:r w:rsidR="0021320D">
        <w:t xml:space="preserve"> Um Angular-Material Themes aber in diesem R</w:t>
      </w:r>
      <w:r w:rsidR="0006565B">
        <w:t>e</w:t>
      </w:r>
      <w:r w:rsidR="0021320D">
        <w:t>posit</w:t>
      </w:r>
      <w:r w:rsidR="0006565B">
        <w:t>or</w:t>
      </w:r>
      <w:r w:rsidR="0021320D">
        <w:t xml:space="preserve">y nutzen zu können, muss eine </w:t>
      </w:r>
      <w:r w:rsidR="0021320D" w:rsidRPr="0006565B">
        <w:rPr>
          <w:rStyle w:val="CommandsZchn"/>
        </w:rPr>
        <w:t>package.json</w:t>
      </w:r>
      <w:r w:rsidR="0021320D">
        <w:t xml:space="preserve"> Datei eingefügt werden. Die </w:t>
      </w:r>
      <w:r w:rsidR="0021320D" w:rsidRPr="0006565B">
        <w:rPr>
          <w:rStyle w:val="CommandsZchn"/>
        </w:rPr>
        <w:t>package.json</w:t>
      </w:r>
      <w:r w:rsidR="0021320D">
        <w:t xml:space="preserve"> Dateien beinhalten alle zu importieren </w:t>
      </w:r>
      <w:proofErr w:type="spellStart"/>
      <w:r w:rsidR="00B560AE">
        <w:t>Abhängikeiten</w:t>
      </w:r>
      <w:proofErr w:type="spellEnd"/>
      <w:r w:rsidR="0021320D">
        <w:t xml:space="preserve"> und deren Versionen. Ist eine </w:t>
      </w:r>
      <w:r w:rsidR="0021320D" w:rsidRPr="0006565B">
        <w:rPr>
          <w:rStyle w:val="CommandsZchn"/>
        </w:rPr>
        <w:t>package.json</w:t>
      </w:r>
      <w:r w:rsidR="0021320D">
        <w:t xml:space="preserve"> schon vorhanden, so muss nur den Befehl </w:t>
      </w:r>
      <w:r w:rsidR="0021320D" w:rsidRPr="0006565B">
        <w:rPr>
          <w:rStyle w:val="CommandsZchn"/>
        </w:rPr>
        <w:t>studienarbeit ~ /DHC/</w:t>
      </w:r>
      <w:proofErr w:type="spellStart"/>
      <w:r w:rsidR="0021320D" w:rsidRPr="0006565B">
        <w:rPr>
          <w:rStyle w:val="CommandsZchn"/>
        </w:rPr>
        <w:t>central</w:t>
      </w:r>
      <w:proofErr w:type="spellEnd"/>
      <w:r w:rsidR="0021320D" w:rsidRPr="0006565B">
        <w:rPr>
          <w:rStyle w:val="CommandsZchn"/>
        </w:rPr>
        <w:t>-ui-</w:t>
      </w:r>
      <w:proofErr w:type="spellStart"/>
      <w:r w:rsidR="0021320D" w:rsidRPr="0006565B">
        <w:rPr>
          <w:rStyle w:val="CommandsZchn"/>
        </w:rPr>
        <w:t>components</w:t>
      </w:r>
      <w:proofErr w:type="spellEnd"/>
      <w:r w:rsidR="0021320D" w:rsidRPr="0006565B">
        <w:rPr>
          <w:rStyle w:val="CommandsZchn"/>
        </w:rPr>
        <w:t xml:space="preserve"> $ </w:t>
      </w:r>
      <w:proofErr w:type="spellStart"/>
      <w:r w:rsidR="0021320D" w:rsidRPr="0006565B">
        <w:rPr>
          <w:rStyle w:val="CommandsZchn"/>
        </w:rPr>
        <w:t>npm</w:t>
      </w:r>
      <w:proofErr w:type="spellEnd"/>
      <w:r w:rsidR="0021320D" w:rsidRPr="0006565B">
        <w:rPr>
          <w:rStyle w:val="CommandsZchn"/>
        </w:rPr>
        <w:t xml:space="preserve"> </w:t>
      </w:r>
      <w:proofErr w:type="spellStart"/>
      <w:r w:rsidR="0021320D" w:rsidRPr="0006565B">
        <w:rPr>
          <w:rStyle w:val="CommandsZchn"/>
        </w:rPr>
        <w:t>install</w:t>
      </w:r>
      <w:proofErr w:type="spellEnd"/>
      <w:r w:rsidR="0021320D" w:rsidRPr="0006565B">
        <w:rPr>
          <w:rStyle w:val="CommandsZchn"/>
        </w:rPr>
        <w:t xml:space="preserve"> </w:t>
      </w:r>
      <w:r w:rsidR="0021320D">
        <w:t xml:space="preserve">oder auch </w:t>
      </w:r>
      <w:r w:rsidR="0021320D" w:rsidRPr="0006565B">
        <w:rPr>
          <w:rStyle w:val="CommandsZchn"/>
        </w:rPr>
        <w:t>studienarbeit ~ /DHC/</w:t>
      </w:r>
      <w:proofErr w:type="spellStart"/>
      <w:r w:rsidR="0021320D" w:rsidRPr="0006565B">
        <w:rPr>
          <w:rStyle w:val="CommandsZchn"/>
        </w:rPr>
        <w:t>central</w:t>
      </w:r>
      <w:proofErr w:type="spellEnd"/>
      <w:r w:rsidR="0021320D" w:rsidRPr="0006565B">
        <w:rPr>
          <w:rStyle w:val="CommandsZchn"/>
        </w:rPr>
        <w:t>-ui-</w:t>
      </w:r>
      <w:proofErr w:type="spellStart"/>
      <w:r w:rsidR="0021320D" w:rsidRPr="0006565B">
        <w:rPr>
          <w:rStyle w:val="CommandsZchn"/>
        </w:rPr>
        <w:t>components</w:t>
      </w:r>
      <w:proofErr w:type="spellEnd"/>
      <w:r w:rsidR="0021320D" w:rsidRPr="0006565B">
        <w:rPr>
          <w:rStyle w:val="CommandsZchn"/>
        </w:rPr>
        <w:t xml:space="preserve"> $ </w:t>
      </w:r>
      <w:proofErr w:type="spellStart"/>
      <w:r w:rsidR="0021320D" w:rsidRPr="0006565B">
        <w:rPr>
          <w:rStyle w:val="CommandsZchn"/>
        </w:rPr>
        <w:t>yarn</w:t>
      </w:r>
      <w:proofErr w:type="spellEnd"/>
      <w:r w:rsidR="0021320D" w:rsidRPr="0006565B">
        <w:rPr>
          <w:rStyle w:val="CommandsZchn"/>
        </w:rPr>
        <w:t xml:space="preserve"> </w:t>
      </w:r>
      <w:proofErr w:type="spellStart"/>
      <w:r w:rsidR="0021320D" w:rsidRPr="0006565B">
        <w:rPr>
          <w:rStyle w:val="CommandsZchn"/>
        </w:rPr>
        <w:t>install</w:t>
      </w:r>
      <w:proofErr w:type="spellEnd"/>
      <w:r w:rsidR="0021320D" w:rsidRPr="0006565B">
        <w:rPr>
          <w:rStyle w:val="CommandsZchn"/>
        </w:rPr>
        <w:t xml:space="preserve"> </w:t>
      </w:r>
      <w:r w:rsidR="0021320D">
        <w:t xml:space="preserve">durchgeführt werden, so werden alle </w:t>
      </w:r>
      <w:r w:rsidR="00B560AE">
        <w:t xml:space="preserve">Abhängigkeiten </w:t>
      </w:r>
      <w:r w:rsidR="0021320D">
        <w:t xml:space="preserve">dort installiert. Ist die package.json Datei nicht vorhanden so kann der Befehl </w:t>
      </w:r>
      <w:r w:rsidR="0021320D" w:rsidRPr="0006565B">
        <w:rPr>
          <w:rStyle w:val="CommandsZchn"/>
        </w:rPr>
        <w:t>studienarbeit ~ /DHC/</w:t>
      </w:r>
      <w:proofErr w:type="spellStart"/>
      <w:r w:rsidR="0021320D" w:rsidRPr="0006565B">
        <w:rPr>
          <w:rStyle w:val="CommandsZchn"/>
        </w:rPr>
        <w:t>central</w:t>
      </w:r>
      <w:proofErr w:type="spellEnd"/>
      <w:r w:rsidR="0021320D" w:rsidRPr="0006565B">
        <w:rPr>
          <w:rStyle w:val="CommandsZchn"/>
        </w:rPr>
        <w:t>-ui-</w:t>
      </w:r>
      <w:proofErr w:type="spellStart"/>
      <w:r w:rsidR="0021320D" w:rsidRPr="0006565B">
        <w:rPr>
          <w:rStyle w:val="CommandsZchn"/>
        </w:rPr>
        <w:t>components</w:t>
      </w:r>
      <w:proofErr w:type="spellEnd"/>
      <w:r w:rsidR="0006565B" w:rsidRPr="0006565B">
        <w:rPr>
          <w:rStyle w:val="CommandsZchn"/>
        </w:rPr>
        <w:t xml:space="preserve"> $ </w:t>
      </w:r>
      <w:proofErr w:type="spellStart"/>
      <w:r w:rsidR="0006565B" w:rsidRPr="0006565B">
        <w:rPr>
          <w:rStyle w:val="CommandsZchn"/>
        </w:rPr>
        <w:t>npm</w:t>
      </w:r>
      <w:proofErr w:type="spellEnd"/>
      <w:r w:rsidR="0006565B" w:rsidRPr="0006565B">
        <w:rPr>
          <w:rStyle w:val="CommandsZchn"/>
        </w:rPr>
        <w:t xml:space="preserve"> </w:t>
      </w:r>
      <w:proofErr w:type="spellStart"/>
      <w:r w:rsidR="0006565B" w:rsidRPr="0006565B">
        <w:rPr>
          <w:rStyle w:val="CommandsZchn"/>
        </w:rPr>
        <w:t>install</w:t>
      </w:r>
      <w:proofErr w:type="spellEnd"/>
      <w:r w:rsidR="0006565B" w:rsidRPr="0006565B">
        <w:rPr>
          <w:rStyle w:val="CommandsZchn"/>
        </w:rPr>
        <w:t xml:space="preserve"> - -sav</w:t>
      </w:r>
      <w:r w:rsidR="00B560AE">
        <w:rPr>
          <w:rStyle w:val="CommandsZchn"/>
        </w:rPr>
        <w:t xml:space="preserve">e </w:t>
      </w:r>
      <w:r w:rsidR="00B560AE" w:rsidRPr="00B560AE">
        <w:t>ausgeführt werden</w:t>
      </w:r>
      <w:r w:rsidR="00B560AE">
        <w:rPr>
          <w:rStyle w:val="CommandsZchn"/>
        </w:rPr>
        <w:t xml:space="preserve">. </w:t>
      </w:r>
      <w:r w:rsidR="0006565B">
        <w:t xml:space="preserve">Hierdurch wird auf Basis der bereits verwendeten </w:t>
      </w:r>
      <w:r w:rsidR="00B560AE">
        <w:t xml:space="preserve">Abhängigkeiten </w:t>
      </w:r>
      <w:r w:rsidR="0006565B">
        <w:t xml:space="preserve">die package.json automatisch angelegt. </w:t>
      </w:r>
    </w:p>
    <w:p w14:paraId="093084FF" w14:textId="6A898F29" w:rsidR="0006565B" w:rsidRDefault="00BF51BA" w:rsidP="00036539">
      <w:r>
        <w:rPr>
          <w:noProof/>
        </w:rPr>
        <mc:AlternateContent>
          <mc:Choice Requires="wpg">
            <w:drawing>
              <wp:anchor distT="0" distB="0" distL="114300" distR="114300" simplePos="0" relativeHeight="251738112" behindDoc="0" locked="0" layoutInCell="1" allowOverlap="1" wp14:anchorId="00631E7C" wp14:editId="6AE6CA41">
                <wp:simplePos x="0" y="0"/>
                <wp:positionH relativeFrom="column">
                  <wp:posOffset>5552</wp:posOffset>
                </wp:positionH>
                <wp:positionV relativeFrom="paragraph">
                  <wp:posOffset>592436</wp:posOffset>
                </wp:positionV>
                <wp:extent cx="5758180" cy="1054735"/>
                <wp:effectExtent l="0" t="0" r="0" b="0"/>
                <wp:wrapSquare wrapText="bothSides"/>
                <wp:docPr id="91" name="Gruppieren 91"/>
                <wp:cNvGraphicFramePr/>
                <a:graphic xmlns:a="http://schemas.openxmlformats.org/drawingml/2006/main">
                  <a:graphicData uri="http://schemas.microsoft.com/office/word/2010/wordprocessingGroup">
                    <wpg:wgp>
                      <wpg:cNvGrpSpPr/>
                      <wpg:grpSpPr>
                        <a:xfrm>
                          <a:off x="0" y="0"/>
                          <a:ext cx="5758180" cy="1054735"/>
                          <a:chOff x="0" y="0"/>
                          <a:chExt cx="5758180" cy="1054735"/>
                        </a:xfrm>
                      </wpg:grpSpPr>
                      <pic:pic xmlns:pic="http://schemas.openxmlformats.org/drawingml/2006/picture">
                        <pic:nvPicPr>
                          <pic:cNvPr id="87" name="Grafik 87"/>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58180" cy="733425"/>
                          </a:xfrm>
                          <a:prstGeom prst="rect">
                            <a:avLst/>
                          </a:prstGeom>
                          <a:noFill/>
                          <a:ln>
                            <a:noFill/>
                          </a:ln>
                        </pic:spPr>
                      </pic:pic>
                      <wps:wsp>
                        <wps:cNvPr id="90" name="Textfeld 90"/>
                        <wps:cNvSpPr txBox="1"/>
                        <wps:spPr>
                          <a:xfrm>
                            <a:off x="0" y="796290"/>
                            <a:ext cx="5758180" cy="258445"/>
                          </a:xfrm>
                          <a:prstGeom prst="rect">
                            <a:avLst/>
                          </a:prstGeom>
                          <a:solidFill>
                            <a:prstClr val="white"/>
                          </a:solidFill>
                          <a:ln>
                            <a:noFill/>
                          </a:ln>
                        </wps:spPr>
                        <wps:txbx>
                          <w:txbxContent>
                            <w:p w14:paraId="3E45691F" w14:textId="3E7553ED" w:rsidR="00BF51BA" w:rsidRPr="002857E7" w:rsidRDefault="00BF51BA" w:rsidP="00BF51BA">
                              <w:pPr>
                                <w:pStyle w:val="Beschriftung"/>
                                <w:rPr>
                                  <w:noProof/>
                                  <w:sz w:val="24"/>
                                </w:rPr>
                              </w:pPr>
                              <w:r>
                                <w:t xml:space="preserve">Abbildung </w:t>
                              </w:r>
                              <w:r w:rsidR="00C41E49">
                                <w:t>28</w:t>
                              </w:r>
                              <w:r>
                                <w:t>: Ang</w:t>
                              </w:r>
                              <w:r w:rsidR="00C41E49">
                                <w:t>u</w:t>
                              </w:r>
                              <w:r>
                                <w:t>lar-Material abgeänderter Slid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631E7C" id="Gruppieren 91" o:spid="_x0000_s1127" style="position:absolute;left:0;text-align:left;margin-left:.45pt;margin-top:46.65pt;width:453.4pt;height:83.05pt;z-index:251738112" coordsize="57581,105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">
                <v:shape id="Grafik 87" o:spid="_x0000_s1128" type="#_x0000_t75" style="position:absolute;width:57581;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">
                  <v:imagedata r:id="rId65" o:title=""/>
                </v:shape>
                <v:shape id="Textfeld 90" o:spid="_x0000_s1129" type="#_x0000_t202" style="position:absolute;top:7962;width:5758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" stroked="f">
                  <v:textbox style="mso-fit-shape-to-text:t" inset="0,0,0,0">
                    <w:txbxContent>
                      <w:p w14:paraId="3E45691F" w14:textId="3E7553ED" w:rsidR="00BF51BA" w:rsidRPr="002857E7" w:rsidRDefault="00BF51BA" w:rsidP="00BF51BA">
                        <w:pPr>
                          <w:pStyle w:val="Beschriftung"/>
                          <w:rPr>
                            <w:noProof/>
                            <w:sz w:val="24"/>
                          </w:rPr>
                        </w:pPr>
                        <w:r>
                          <w:t xml:space="preserve">Abbildung </w:t>
                        </w:r>
                        <w:r w:rsidR="00C41E49">
                          <w:t>28</w:t>
                        </w:r>
                        <w:r>
                          <w:t>: Ang</w:t>
                        </w:r>
                        <w:r w:rsidR="00C41E49">
                          <w:t>u</w:t>
                        </w:r>
                        <w:r>
                          <w:t>lar-Material abgeänderter Slider</w:t>
                        </w:r>
                      </w:p>
                    </w:txbxContent>
                  </v:textbox>
                </v:shape>
                <w10:wrap type="square"/>
              </v:group>
            </w:pict>
          </mc:Fallback>
        </mc:AlternateContent>
      </w:r>
      <w:r w:rsidR="0006565B">
        <w:t>Somit sind nun die Angular-Material Themes zentralisier- sowie in dem zentral bereitgestellten Repository nutzbar.</w:t>
      </w:r>
    </w:p>
    <w:p w14:paraId="43D6DB7C" w14:textId="07794854" w:rsidR="00036539" w:rsidRDefault="00CD2B47" w:rsidP="00C72850">
      <w:pPr>
        <w:pStyle w:val="berschrift1"/>
      </w:pPr>
      <w:bookmarkStart w:id="84" w:name="_Toc72742794"/>
      <w:bookmarkStart w:id="85" w:name="_Toc72748519"/>
      <w:r>
        <w:lastRenderedPageBreak/>
        <w:t>9</w:t>
      </w:r>
      <w:r w:rsidR="00036539" w:rsidRPr="00C72850">
        <w:t xml:space="preserve"> </w:t>
      </w:r>
      <w:r w:rsidR="00C72850" w:rsidRPr="00C72850">
        <w:t>Zentralisierung von Molekülen</w:t>
      </w:r>
      <w:bookmarkEnd w:id="84"/>
      <w:bookmarkEnd w:id="85"/>
    </w:p>
    <w:p w14:paraId="7AA99A3F" w14:textId="5E485ECB" w:rsidR="00C72850" w:rsidRDefault="00C72850" w:rsidP="00C72850"/>
    <w:p w14:paraId="124C6190" w14:textId="14B75D2E" w:rsidR="00C72850" w:rsidRDefault="00C72850" w:rsidP="00C72850">
      <w:r>
        <w:t xml:space="preserve">Da nun alle Atome zentralisiert sind kann mit den Molekülen weitergemacht werden. Würde man die Reihenfolge des Atomic-Design Patterns nicht beachten, so würde dies </w:t>
      </w:r>
      <w:proofErr w:type="spellStart"/>
      <w:r>
        <w:t>höchstwahrscheinlichest</w:t>
      </w:r>
      <w:proofErr w:type="spellEnd"/>
      <w:r>
        <w:t xml:space="preserve"> in mehreren Fehlermeldungen und schlechtem Programmierstyl resultieren</w:t>
      </w:r>
    </w:p>
    <w:p w14:paraId="32F98B65" w14:textId="5C8BE2C2" w:rsidR="00C72850" w:rsidRDefault="00C72850" w:rsidP="00C72850"/>
    <w:p w14:paraId="2BBB2B37" w14:textId="54213460" w:rsidR="00036539" w:rsidRDefault="00CD2B47" w:rsidP="00C72850">
      <w:pPr>
        <w:pStyle w:val="berschrift2"/>
      </w:pPr>
      <w:bookmarkStart w:id="86" w:name="_Toc72742795"/>
      <w:bookmarkStart w:id="87" w:name="_Toc72748520"/>
      <w:r>
        <w:t>9</w:t>
      </w:r>
      <w:r w:rsidR="00C72850">
        <w:t>.1 Info-Dialog Komponente</w:t>
      </w:r>
      <w:bookmarkEnd w:id="86"/>
      <w:bookmarkEnd w:id="87"/>
    </w:p>
    <w:p w14:paraId="4298D963" w14:textId="2B6F4768" w:rsidR="00C72850" w:rsidRDefault="00C72850" w:rsidP="00C72850"/>
    <w:p w14:paraId="0375C54D" w14:textId="1BC5C042" w:rsidR="00C72850" w:rsidRDefault="00D83229" w:rsidP="00C72850">
      <w:r>
        <w:rPr>
          <w:noProof/>
        </w:rPr>
        <mc:AlternateContent>
          <mc:Choice Requires="wpg">
            <w:drawing>
              <wp:anchor distT="0" distB="0" distL="114300" distR="114300" simplePos="0" relativeHeight="251756544" behindDoc="0" locked="0" layoutInCell="1" allowOverlap="1" wp14:anchorId="3F2A19A4" wp14:editId="32EA1C98">
                <wp:simplePos x="0" y="0"/>
                <wp:positionH relativeFrom="margin">
                  <wp:align>right</wp:align>
                </wp:positionH>
                <wp:positionV relativeFrom="paragraph">
                  <wp:posOffset>2270998</wp:posOffset>
                </wp:positionV>
                <wp:extent cx="5758180" cy="1045845"/>
                <wp:effectExtent l="0" t="0" r="0" b="1905"/>
                <wp:wrapSquare wrapText="bothSides"/>
                <wp:docPr id="104" name="Gruppieren 104"/>
                <wp:cNvGraphicFramePr/>
                <a:graphic xmlns:a="http://schemas.openxmlformats.org/drawingml/2006/main">
                  <a:graphicData uri="http://schemas.microsoft.com/office/word/2010/wordprocessingGroup">
                    <wpg:wgp>
                      <wpg:cNvGrpSpPr/>
                      <wpg:grpSpPr>
                        <a:xfrm>
                          <a:off x="0" y="0"/>
                          <a:ext cx="5758180" cy="1045845"/>
                          <a:chOff x="0" y="0"/>
                          <a:chExt cx="5758180" cy="1045845"/>
                        </a:xfrm>
                      </wpg:grpSpPr>
                      <pic:pic xmlns:pic="http://schemas.openxmlformats.org/drawingml/2006/picture">
                        <pic:nvPicPr>
                          <pic:cNvPr id="102" name="Grafik 102"/>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58180" cy="733425"/>
                          </a:xfrm>
                          <a:prstGeom prst="rect">
                            <a:avLst/>
                          </a:prstGeom>
                          <a:noFill/>
                          <a:ln>
                            <a:noFill/>
                          </a:ln>
                        </pic:spPr>
                      </pic:pic>
                      <wps:wsp>
                        <wps:cNvPr id="103" name="Textfeld 103"/>
                        <wps:cNvSpPr txBox="1"/>
                        <wps:spPr>
                          <a:xfrm>
                            <a:off x="0" y="787400"/>
                            <a:ext cx="5758180" cy="258445"/>
                          </a:xfrm>
                          <a:prstGeom prst="rect">
                            <a:avLst/>
                          </a:prstGeom>
                          <a:solidFill>
                            <a:prstClr val="white"/>
                          </a:solidFill>
                          <a:ln>
                            <a:noFill/>
                          </a:ln>
                        </wps:spPr>
                        <wps:txbx>
                          <w:txbxContent>
                            <w:p w14:paraId="5099A318" w14:textId="4C8EC945" w:rsidR="00D83229" w:rsidRPr="00B904EF" w:rsidRDefault="00D83229" w:rsidP="00D83229">
                              <w:pPr>
                                <w:pStyle w:val="Beschriftung"/>
                                <w:rPr>
                                  <w:noProof/>
                                  <w:sz w:val="24"/>
                                </w:rPr>
                              </w:pPr>
                              <w:r>
                                <w:t xml:space="preserve">Abbildung </w:t>
                              </w:r>
                              <w:r w:rsidR="00C41E49">
                                <w:t>29</w:t>
                              </w:r>
                              <w:r>
                                <w:t>: @Inject im Info-Dialo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2A19A4" id="Gruppieren 104" o:spid="_x0000_s1130" style="position:absolute;left:0;text-align:left;margin-left:402.2pt;margin-top:178.8pt;width:453.4pt;height:82.35pt;z-index:251756544;mso-position-horizontal:right;mso-position-horizontal-relative:margin" coordsize="57581,104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">
                <v:shape id="Grafik 102" o:spid="_x0000_s1131" type="#_x0000_t75" style="position:absolute;width:57581;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">
                  <v:imagedata r:id="rId67" o:title=""/>
                </v:shape>
                <v:shape id="Textfeld 103" o:spid="_x0000_s1132" type="#_x0000_t202" style="position:absolute;top:7874;width:5758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" stroked="f">
                  <v:textbox style="mso-fit-shape-to-text:t" inset="0,0,0,0">
                    <w:txbxContent>
                      <w:p w14:paraId="5099A318" w14:textId="4C8EC945" w:rsidR="00D83229" w:rsidRPr="00B904EF" w:rsidRDefault="00D83229" w:rsidP="00D83229">
                        <w:pPr>
                          <w:pStyle w:val="Beschriftung"/>
                          <w:rPr>
                            <w:noProof/>
                            <w:sz w:val="24"/>
                          </w:rPr>
                        </w:pPr>
                        <w:r>
                          <w:t xml:space="preserve">Abbildung </w:t>
                        </w:r>
                        <w:r w:rsidR="00C41E49">
                          <w:t>29</w:t>
                        </w:r>
                        <w:r>
                          <w:t>: @Inject im Info-Dialog</w:t>
                        </w:r>
                      </w:p>
                    </w:txbxContent>
                  </v:textbox>
                </v:shape>
                <w10:wrap type="square" anchorx="margin"/>
              </v:group>
            </w:pict>
          </mc:Fallback>
        </mc:AlternateContent>
      </w:r>
      <w:r w:rsidR="00C72850">
        <w:t xml:space="preserve">Um den Info-Dialog zu zentralisieren, muss der ganze </w:t>
      </w:r>
      <w:r w:rsidR="00C72850" w:rsidRPr="00C72850">
        <w:rPr>
          <w:rStyle w:val="CommandsZchn"/>
        </w:rPr>
        <w:t xml:space="preserve">info-dialog </w:t>
      </w:r>
      <w:r w:rsidR="00C72850">
        <w:t xml:space="preserve">Ordner in das neuen </w:t>
      </w:r>
      <w:proofErr w:type="spellStart"/>
      <w:r w:rsidR="00C72850">
        <w:t>Git</w:t>
      </w:r>
      <w:proofErr w:type="spellEnd"/>
      <w:r w:rsidR="00C72850">
        <w:t xml:space="preserve"> Repository verschoben und lokal aus den Userinterfaces gelöscht werden. Um den Info-Dialog nun aufrufen zu können, werden in allen Dateien, welche den Info-Dialog benutzen, der Import so angepasst, dass dieser zur jetzigen Position der Komponente zugehörig ist.</w:t>
      </w:r>
      <w:r w:rsidR="00AA7A85">
        <w:t xml:space="preserve"> Der Komponente soll wie zuvor im Kapitel der Kategorisierung erwähnt, ein Parameter in Form eines MAT_DIALOG_DATA mitgeben werden, sodass diese Komponente oft wiederverwendbar ist und verschiedenste Texte in ihr angezeigt werden können. Dies geschieht nun mithilfe folgendes Codes.</w:t>
      </w:r>
    </w:p>
    <w:p w14:paraId="1A65B942" w14:textId="51760341" w:rsidR="00C72850" w:rsidRDefault="002F0DBD" w:rsidP="00C72850">
      <w:r w:rsidRPr="004B710A">
        <w:rPr>
          <w:rStyle w:val="CommandsZchn"/>
          <w:noProof/>
        </w:rPr>
        <mc:AlternateContent>
          <mc:Choice Requires="wpg">
            <w:drawing>
              <wp:anchor distT="0" distB="0" distL="114300" distR="114300" simplePos="0" relativeHeight="251760640" behindDoc="0" locked="0" layoutInCell="1" allowOverlap="1" wp14:anchorId="660F7FA1" wp14:editId="5A57CC28">
                <wp:simplePos x="0" y="0"/>
                <wp:positionH relativeFrom="column">
                  <wp:posOffset>-3502</wp:posOffset>
                </wp:positionH>
                <wp:positionV relativeFrom="paragraph">
                  <wp:posOffset>2411988</wp:posOffset>
                </wp:positionV>
                <wp:extent cx="5758180" cy="801370"/>
                <wp:effectExtent l="0" t="0" r="0" b="0"/>
                <wp:wrapSquare wrapText="bothSides"/>
                <wp:docPr id="107" name="Gruppieren 107"/>
                <wp:cNvGraphicFramePr/>
                <a:graphic xmlns:a="http://schemas.openxmlformats.org/drawingml/2006/main">
                  <a:graphicData uri="http://schemas.microsoft.com/office/word/2010/wordprocessingGroup">
                    <wpg:wgp>
                      <wpg:cNvGrpSpPr/>
                      <wpg:grpSpPr>
                        <a:xfrm>
                          <a:off x="0" y="0"/>
                          <a:ext cx="5758180" cy="801370"/>
                          <a:chOff x="0" y="0"/>
                          <a:chExt cx="5758180" cy="801370"/>
                        </a:xfrm>
                      </wpg:grpSpPr>
                      <pic:pic xmlns:pic="http://schemas.openxmlformats.org/drawingml/2006/picture">
                        <pic:nvPicPr>
                          <pic:cNvPr id="105" name="Grafik 105"/>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58180" cy="488950"/>
                          </a:xfrm>
                          <a:prstGeom prst="rect">
                            <a:avLst/>
                          </a:prstGeom>
                          <a:noFill/>
                          <a:ln>
                            <a:noFill/>
                          </a:ln>
                        </pic:spPr>
                      </pic:pic>
                      <wps:wsp>
                        <wps:cNvPr id="106" name="Textfeld 106"/>
                        <wps:cNvSpPr txBox="1"/>
                        <wps:spPr>
                          <a:xfrm>
                            <a:off x="0" y="542925"/>
                            <a:ext cx="5758180" cy="258445"/>
                          </a:xfrm>
                          <a:prstGeom prst="rect">
                            <a:avLst/>
                          </a:prstGeom>
                          <a:solidFill>
                            <a:prstClr val="white"/>
                          </a:solidFill>
                          <a:ln>
                            <a:noFill/>
                          </a:ln>
                        </wps:spPr>
                        <wps:txbx>
                          <w:txbxContent>
                            <w:p w14:paraId="6A8C9B94" w14:textId="3AB14515" w:rsidR="002F0DBD" w:rsidRPr="003E0B97" w:rsidRDefault="002F0DBD" w:rsidP="002F0DBD">
                              <w:pPr>
                                <w:pStyle w:val="Beschriftung"/>
                                <w:rPr>
                                  <w:noProof/>
                                  <w:sz w:val="24"/>
                                </w:rPr>
                              </w:pPr>
                              <w:r>
                                <w:t xml:space="preserve">Abbildung </w:t>
                              </w:r>
                              <w:r w:rsidR="00C41E49">
                                <w:t>30</w:t>
                              </w:r>
                              <w:r>
                                <w:t>: Klick auf Button "Need Hel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0F7FA1" id="Gruppieren 107" o:spid="_x0000_s1133" style="position:absolute;left:0;text-align:left;margin-left:-.3pt;margin-top:189.9pt;width:453.4pt;height:63.1pt;z-index:251760640" coordsize="57581,80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">
                <v:shape id="Grafik 105" o:spid="_x0000_s1134" type="#_x0000_t75" style="position:absolute;width:57581;height:4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">
                  <v:imagedata r:id="rId69" o:title=""/>
                </v:shape>
                <v:shape id="Textfeld 106" o:spid="_x0000_s1135" type="#_x0000_t202" style="position:absolute;top:5429;width:5758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" stroked="f">
                  <v:textbox style="mso-fit-shape-to-text:t" inset="0,0,0,0">
                    <w:txbxContent>
                      <w:p w14:paraId="6A8C9B94" w14:textId="3AB14515" w:rsidR="002F0DBD" w:rsidRPr="003E0B97" w:rsidRDefault="002F0DBD" w:rsidP="002F0DBD">
                        <w:pPr>
                          <w:pStyle w:val="Beschriftung"/>
                          <w:rPr>
                            <w:noProof/>
                            <w:sz w:val="24"/>
                          </w:rPr>
                        </w:pPr>
                        <w:r>
                          <w:t xml:space="preserve">Abbildung </w:t>
                        </w:r>
                        <w:r w:rsidR="00C41E49">
                          <w:t>30</w:t>
                        </w:r>
                        <w:r>
                          <w:t>: Klick auf Button "Need Help"</w:t>
                        </w:r>
                      </w:p>
                    </w:txbxContent>
                  </v:textbox>
                </v:shape>
                <w10:wrap type="square"/>
              </v:group>
            </w:pict>
          </mc:Fallback>
        </mc:AlternateContent>
      </w:r>
      <w:r w:rsidR="00D83229" w:rsidRPr="004B710A">
        <w:rPr>
          <w:rStyle w:val="CommandsZchn"/>
        </w:rPr>
        <w:t>@Inject</w:t>
      </w:r>
      <w:r w:rsidR="00D83229">
        <w:t xml:space="preserve"> ist eine sogenannte </w:t>
      </w:r>
      <w:proofErr w:type="spellStart"/>
      <w:r w:rsidR="00D83229">
        <w:t>Dependency</w:t>
      </w:r>
      <w:proofErr w:type="spellEnd"/>
      <w:r w:rsidR="00D83229">
        <w:t xml:space="preserve"> </w:t>
      </w:r>
      <w:proofErr w:type="spellStart"/>
      <w:r w:rsidR="00D83229">
        <w:t>Injection</w:t>
      </w:r>
      <w:proofErr w:type="spellEnd"/>
      <w:r w:rsidR="00D83229">
        <w:t xml:space="preserve"> in Angular. Mithilfe dieser kann beim </w:t>
      </w:r>
      <w:proofErr w:type="spellStart"/>
      <w:r w:rsidR="00D83229">
        <w:t>erstellen</w:t>
      </w:r>
      <w:proofErr w:type="spellEnd"/>
      <w:r w:rsidR="00D83229">
        <w:t xml:space="preserve"> eines Ob</w:t>
      </w:r>
      <w:r w:rsidR="00C41E49">
        <w:t>je</w:t>
      </w:r>
      <w:r w:rsidR="00D83229">
        <w:t>ktes der Klasse Info-Dialog-</w:t>
      </w:r>
      <w:proofErr w:type="spellStart"/>
      <w:r w:rsidR="00D83229">
        <w:t>Component</w:t>
      </w:r>
      <w:proofErr w:type="spellEnd"/>
      <w:r w:rsidR="00D83229">
        <w:t xml:space="preserve"> ein Parameter in Form eines MAT_DIALOG_DATA mitgegeben werden.</w:t>
      </w:r>
      <w:r w:rsidR="00D83229">
        <w:rPr>
          <w:rStyle w:val="Funotenzeichen"/>
        </w:rPr>
        <w:footnoteReference w:customMarkFollows="1" w:id="13"/>
        <w:t>11)</w:t>
      </w:r>
      <w:r w:rsidR="00D83229">
        <w:t xml:space="preserve"> Ein Beispiel für einen solchen wird im Kapitel der Kategorisierung aufgeführt. </w:t>
      </w:r>
    </w:p>
    <w:p w14:paraId="2AE4E523" w14:textId="1477A65F" w:rsidR="00C72850" w:rsidRDefault="002F0DBD" w:rsidP="00C72850">
      <w:r>
        <w:rPr>
          <w:noProof/>
        </w:rPr>
        <w:lastRenderedPageBreak/>
        <mc:AlternateContent>
          <mc:Choice Requires="wpg">
            <w:drawing>
              <wp:anchor distT="0" distB="0" distL="114300" distR="114300" simplePos="0" relativeHeight="251764736" behindDoc="0" locked="0" layoutInCell="1" allowOverlap="1" wp14:anchorId="4D3640D6" wp14:editId="75400BAC">
                <wp:simplePos x="0" y="0"/>
                <wp:positionH relativeFrom="column">
                  <wp:posOffset>-3502</wp:posOffset>
                </wp:positionH>
                <wp:positionV relativeFrom="paragraph">
                  <wp:posOffset>874684</wp:posOffset>
                </wp:positionV>
                <wp:extent cx="5758180" cy="1045845"/>
                <wp:effectExtent l="0" t="0" r="0" b="1905"/>
                <wp:wrapSquare wrapText="bothSides"/>
                <wp:docPr id="110" name="Gruppieren 110"/>
                <wp:cNvGraphicFramePr/>
                <a:graphic xmlns:a="http://schemas.openxmlformats.org/drawingml/2006/main">
                  <a:graphicData uri="http://schemas.microsoft.com/office/word/2010/wordprocessingGroup">
                    <wpg:wgp>
                      <wpg:cNvGrpSpPr/>
                      <wpg:grpSpPr>
                        <a:xfrm>
                          <a:off x="0" y="0"/>
                          <a:ext cx="5758180" cy="1045845"/>
                          <a:chOff x="0" y="0"/>
                          <a:chExt cx="5758180" cy="1045845"/>
                        </a:xfrm>
                      </wpg:grpSpPr>
                      <pic:pic xmlns:pic="http://schemas.openxmlformats.org/drawingml/2006/picture">
                        <pic:nvPicPr>
                          <pic:cNvPr id="108" name="Grafik 108"/>
                          <pic:cNvPicPr>
                            <a:picLocks noChangeAspect="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58180" cy="733425"/>
                          </a:xfrm>
                          <a:prstGeom prst="rect">
                            <a:avLst/>
                          </a:prstGeom>
                          <a:noFill/>
                          <a:ln>
                            <a:noFill/>
                          </a:ln>
                        </pic:spPr>
                      </pic:pic>
                      <wps:wsp>
                        <wps:cNvPr id="109" name="Textfeld 109"/>
                        <wps:cNvSpPr txBox="1"/>
                        <wps:spPr>
                          <a:xfrm>
                            <a:off x="0" y="787400"/>
                            <a:ext cx="5758180" cy="258445"/>
                          </a:xfrm>
                          <a:prstGeom prst="rect">
                            <a:avLst/>
                          </a:prstGeom>
                          <a:solidFill>
                            <a:prstClr val="white"/>
                          </a:solidFill>
                          <a:ln>
                            <a:noFill/>
                          </a:ln>
                        </wps:spPr>
                        <wps:txbx>
                          <w:txbxContent>
                            <w:p w14:paraId="19B314AD" w14:textId="19678306" w:rsidR="002F0DBD" w:rsidRPr="000E546F" w:rsidRDefault="002F0DBD" w:rsidP="002F0DBD">
                              <w:pPr>
                                <w:pStyle w:val="Beschriftung"/>
                                <w:rPr>
                                  <w:noProof/>
                                  <w:sz w:val="24"/>
                                </w:rPr>
                              </w:pPr>
                              <w:r>
                                <w:t xml:space="preserve">Abbildung </w:t>
                              </w:r>
                              <w:r w:rsidR="00C41E49">
                                <w:t>31</w:t>
                              </w:r>
                              <w:r>
                                <w:t>: Aufruf des Info-Dialogs mit einer MAT_DIALOG_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D3640D6" id="Gruppieren 110" o:spid="_x0000_s1136" style="position:absolute;left:0;text-align:left;margin-left:-.3pt;margin-top:68.85pt;width:453.4pt;height:82.35pt;z-index:251764736" coordsize="57581,104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">
                <v:shape id="Grafik 108" o:spid="_x0000_s1137" type="#_x0000_t75" style="position:absolute;width:57581;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">
                  <v:imagedata r:id="rId71" o:title=""/>
                </v:shape>
                <v:shape id="Textfeld 109" o:spid="_x0000_s1138" type="#_x0000_t202" style="position:absolute;top:7874;width:5758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" stroked="f">
                  <v:textbox style="mso-fit-shape-to-text:t" inset="0,0,0,0">
                    <w:txbxContent>
                      <w:p w14:paraId="19B314AD" w14:textId="19678306" w:rsidR="002F0DBD" w:rsidRPr="000E546F" w:rsidRDefault="002F0DBD" w:rsidP="002F0DBD">
                        <w:pPr>
                          <w:pStyle w:val="Beschriftung"/>
                          <w:rPr>
                            <w:noProof/>
                            <w:sz w:val="24"/>
                          </w:rPr>
                        </w:pPr>
                        <w:r>
                          <w:t xml:space="preserve">Abbildung </w:t>
                        </w:r>
                        <w:r w:rsidR="00C41E49">
                          <w:t>31</w:t>
                        </w:r>
                        <w:r>
                          <w:t>: Aufruf des Info-Dialogs mit einer MAT_DIALOG_DATA</w:t>
                        </w:r>
                      </w:p>
                    </w:txbxContent>
                  </v:textbox>
                </v:shape>
                <w10:wrap type="square"/>
              </v:group>
            </w:pict>
          </mc:Fallback>
        </mc:AlternateContent>
      </w:r>
      <w:r>
        <w:t xml:space="preserve">Durch einen Klick auf den Button Need Help wird nun folgende Funktion ausgeführt, welcher die </w:t>
      </w:r>
      <w:r w:rsidRPr="002F0DBD">
        <w:t>MAT_DIALOG_DATA</w:t>
      </w:r>
      <w:r>
        <w:t xml:space="preserve"> </w:t>
      </w:r>
      <w:proofErr w:type="spellStart"/>
      <w:r w:rsidRPr="002F0DBD">
        <w:rPr>
          <w:rStyle w:val="CommandsZchn"/>
        </w:rPr>
        <w:t>needHelpDialogConfig</w:t>
      </w:r>
      <w:proofErr w:type="spellEnd"/>
      <w:r w:rsidRPr="002F0DBD">
        <w:rPr>
          <w:rStyle w:val="CommandsZchn"/>
        </w:rPr>
        <w:t>()</w:t>
      </w:r>
      <w:r>
        <w:t xml:space="preserve"> mitgegeben wird. So wird der Info-Dialog mit dieser beladen und funktioniert als zentralisierte Komponente.</w:t>
      </w:r>
    </w:p>
    <w:p w14:paraId="23673CC8" w14:textId="2BB7CDC1" w:rsidR="00C72850" w:rsidRDefault="00C72850" w:rsidP="00C72850"/>
    <w:p w14:paraId="1868AB86" w14:textId="3CD270ED" w:rsidR="00C72850" w:rsidRDefault="00C72850" w:rsidP="00C72850"/>
    <w:p w14:paraId="7043149A" w14:textId="4CBAC334" w:rsidR="002F0DBD" w:rsidRDefault="002F0DBD" w:rsidP="00C72850"/>
    <w:p w14:paraId="33DF895E" w14:textId="21A5AF12" w:rsidR="002F0DBD" w:rsidRDefault="002F0DBD" w:rsidP="00C72850"/>
    <w:p w14:paraId="6C3A09CC" w14:textId="0996C329" w:rsidR="002F0DBD" w:rsidRDefault="002F0DBD" w:rsidP="00C72850"/>
    <w:p w14:paraId="77C9ACAB" w14:textId="0EF225D8" w:rsidR="002F0DBD" w:rsidRDefault="002F0DBD" w:rsidP="00C72850"/>
    <w:p w14:paraId="7AA27D8C" w14:textId="46B758E6" w:rsidR="002F0DBD" w:rsidRDefault="002F0DBD" w:rsidP="00C72850"/>
    <w:p w14:paraId="02DA3EE8" w14:textId="09AC0B79" w:rsidR="002F0DBD" w:rsidRDefault="002F0DBD" w:rsidP="00C72850"/>
    <w:p w14:paraId="2840D57C" w14:textId="5A4ACD2E" w:rsidR="002F0DBD" w:rsidRDefault="002F0DBD" w:rsidP="00C72850"/>
    <w:p w14:paraId="02AE31D2" w14:textId="6FBA07D3" w:rsidR="002F0DBD" w:rsidRDefault="002F0DBD" w:rsidP="00C72850"/>
    <w:p w14:paraId="4ECB0EE2" w14:textId="5F06CDCA" w:rsidR="002F0DBD" w:rsidRDefault="002F0DBD" w:rsidP="00C72850"/>
    <w:p w14:paraId="2311A87C" w14:textId="77795850" w:rsidR="002F0DBD" w:rsidRDefault="002F0DBD" w:rsidP="00C72850"/>
    <w:p w14:paraId="053DE8E8" w14:textId="331CB8DD" w:rsidR="002F0DBD" w:rsidRDefault="002F0DBD" w:rsidP="00C72850"/>
    <w:p w14:paraId="6FECD30B" w14:textId="6B694840" w:rsidR="002F0DBD" w:rsidRDefault="002F0DBD" w:rsidP="00C72850"/>
    <w:p w14:paraId="4105B7CF" w14:textId="13696415" w:rsidR="002F0DBD" w:rsidRDefault="002F0DBD" w:rsidP="00C72850"/>
    <w:p w14:paraId="4D3131F9" w14:textId="73570E12" w:rsidR="002F0DBD" w:rsidRDefault="002F0DBD" w:rsidP="00C72850"/>
    <w:p w14:paraId="6DC3C8F7" w14:textId="0B019276" w:rsidR="002F0DBD" w:rsidRDefault="002F0DBD" w:rsidP="00C72850"/>
    <w:p w14:paraId="326DA072" w14:textId="32B110FA" w:rsidR="002F0DBD" w:rsidRDefault="002F0DBD" w:rsidP="00C72850"/>
    <w:p w14:paraId="642AE5F1" w14:textId="1426FA49" w:rsidR="002F0DBD" w:rsidRDefault="002F0DBD" w:rsidP="00C72850"/>
    <w:p w14:paraId="365C82E2" w14:textId="5F4ABD0B" w:rsidR="002F0DBD" w:rsidRDefault="00CD2B47" w:rsidP="002F0DBD">
      <w:pPr>
        <w:pStyle w:val="berschrift2"/>
      </w:pPr>
      <w:bookmarkStart w:id="88" w:name="_Toc72742796"/>
      <w:bookmarkStart w:id="89" w:name="_Toc72748521"/>
      <w:r>
        <w:lastRenderedPageBreak/>
        <w:t>9</w:t>
      </w:r>
      <w:r w:rsidR="002F0DBD">
        <w:t>.2 Top-Bar Komponente</w:t>
      </w:r>
      <w:bookmarkEnd w:id="88"/>
      <w:bookmarkEnd w:id="89"/>
    </w:p>
    <w:p w14:paraId="5ACDA78B" w14:textId="5C490547" w:rsidR="00C72850" w:rsidRDefault="00C72850" w:rsidP="00C72850"/>
    <w:p w14:paraId="785C6914" w14:textId="100BE16D" w:rsidR="002F0DBD" w:rsidRDefault="002F0DBD" w:rsidP="00C72850">
      <w:r>
        <w:t>Die zu zentralisierende Top-Bar enthält wie schon zuvor erwähnt, das Anzeigen des Namens des Userinterfaces, sowie die Funktion bei Klick auf d</w:t>
      </w:r>
      <w:r w:rsidR="004B710A">
        <w:t>en</w:t>
      </w:r>
      <w:r>
        <w:t xml:space="preserve"> Namen die </w:t>
      </w:r>
      <w:r w:rsidR="004B710A">
        <w:t>Weiterleitung</w:t>
      </w:r>
      <w:r>
        <w:t xml:space="preserve"> auf die Startseite des jeweiligen Userinterfaces. Die Umsetzung hiervon wahr vor der </w:t>
      </w:r>
      <w:r w:rsidR="004B710A">
        <w:t>Zentralisierung</w:t>
      </w:r>
      <w:r>
        <w:t xml:space="preserve"> </w:t>
      </w:r>
      <w:r w:rsidR="004B710A">
        <w:t>simpel, denn der Name sowie der Link waren Hardcoded in der Top-Bar. Dies soll sich nun ändern.</w:t>
      </w:r>
    </w:p>
    <w:p w14:paraId="369C1FFB" w14:textId="66EBB072" w:rsidR="004B710A" w:rsidRPr="004B710A" w:rsidRDefault="004B710A" w:rsidP="00C72850">
      <w:r w:rsidRPr="004B710A">
        <w:t xml:space="preserve">Auch der </w:t>
      </w:r>
      <w:r w:rsidRPr="004B710A">
        <w:rPr>
          <w:rStyle w:val="CommandsZchn"/>
        </w:rPr>
        <w:t>top-bar</w:t>
      </w:r>
      <w:r w:rsidRPr="004B710A">
        <w:t xml:space="preserve"> Ordner mu</w:t>
      </w:r>
      <w:r>
        <w:t xml:space="preserve">ss zuerst in das neue Repo kopiert und in den Userinterfaces gelöscht werden. Um den Titel der Top-Bar vom jeweiligen Aufruf mitgeben zu können, wird ein </w:t>
      </w:r>
      <w:r w:rsidRPr="004B710A">
        <w:rPr>
          <w:rStyle w:val="CommandsZchn"/>
        </w:rPr>
        <w:t>@Input</w:t>
      </w:r>
      <w:r>
        <w:t xml:space="preserve"> in der </w:t>
      </w:r>
      <w:r w:rsidRPr="004B710A">
        <w:rPr>
          <w:rStyle w:val="CommandsZchn"/>
        </w:rPr>
        <w:t>top-bar.component.ts</w:t>
      </w:r>
      <w:r>
        <w:t xml:space="preserve"> wie in folgendem Code verwendet. Außerdem wird für den Link der Startseite des Userinterfaces auch ein </w:t>
      </w:r>
      <w:r w:rsidRPr="004B710A">
        <w:rPr>
          <w:rStyle w:val="CommandsZchn"/>
        </w:rPr>
        <w:t>@Input</w:t>
      </w:r>
      <w:r>
        <w:t xml:space="preserve"> bereitgestellt.</w:t>
      </w:r>
      <w:r w:rsidR="00F32D71">
        <w:rPr>
          <w:rStyle w:val="Funotenzeichen"/>
        </w:rPr>
        <w:footnoteReference w:customMarkFollows="1" w:id="14"/>
        <w:t>12)</w:t>
      </w:r>
    </w:p>
    <w:p w14:paraId="32B8B535" w14:textId="620376E3" w:rsidR="00C72850" w:rsidRPr="004B710A" w:rsidRDefault="00F32D71" w:rsidP="00C72850">
      <w:r>
        <w:rPr>
          <w:noProof/>
        </w:rPr>
        <mc:AlternateContent>
          <mc:Choice Requires="wpg">
            <w:drawing>
              <wp:anchor distT="0" distB="0" distL="114300" distR="114300" simplePos="0" relativeHeight="251768832" behindDoc="0" locked="0" layoutInCell="1" allowOverlap="1" wp14:anchorId="09683B56" wp14:editId="350CA9F7">
                <wp:simplePos x="0" y="0"/>
                <wp:positionH relativeFrom="margin">
                  <wp:align>left</wp:align>
                </wp:positionH>
                <wp:positionV relativeFrom="paragraph">
                  <wp:posOffset>-3175</wp:posOffset>
                </wp:positionV>
                <wp:extent cx="3458210" cy="2358390"/>
                <wp:effectExtent l="0" t="0" r="8890" b="3810"/>
                <wp:wrapSquare wrapText="bothSides"/>
                <wp:docPr id="113" name="Gruppieren 113"/>
                <wp:cNvGraphicFramePr/>
                <a:graphic xmlns:a="http://schemas.openxmlformats.org/drawingml/2006/main">
                  <a:graphicData uri="http://schemas.microsoft.com/office/word/2010/wordprocessingGroup">
                    <wpg:wgp>
                      <wpg:cNvGrpSpPr/>
                      <wpg:grpSpPr>
                        <a:xfrm>
                          <a:off x="0" y="0"/>
                          <a:ext cx="3458210" cy="2358390"/>
                          <a:chOff x="0" y="0"/>
                          <a:chExt cx="3458210" cy="2358390"/>
                        </a:xfrm>
                      </wpg:grpSpPr>
                      <pic:pic xmlns:pic="http://schemas.openxmlformats.org/drawingml/2006/picture">
                        <pic:nvPicPr>
                          <pic:cNvPr id="111" name="Grafik 111"/>
                          <pic:cNvPicPr>
                            <a:picLocks noChangeAspect="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458210" cy="2048510"/>
                          </a:xfrm>
                          <a:prstGeom prst="rect">
                            <a:avLst/>
                          </a:prstGeom>
                          <a:noFill/>
                          <a:ln>
                            <a:noFill/>
                          </a:ln>
                        </pic:spPr>
                      </pic:pic>
                      <wps:wsp>
                        <wps:cNvPr id="112" name="Textfeld 112"/>
                        <wps:cNvSpPr txBox="1"/>
                        <wps:spPr>
                          <a:xfrm>
                            <a:off x="0" y="2099945"/>
                            <a:ext cx="3458210" cy="258445"/>
                          </a:xfrm>
                          <a:prstGeom prst="rect">
                            <a:avLst/>
                          </a:prstGeom>
                          <a:solidFill>
                            <a:prstClr val="white"/>
                          </a:solidFill>
                          <a:ln>
                            <a:noFill/>
                          </a:ln>
                        </wps:spPr>
                        <wps:txbx>
                          <w:txbxContent>
                            <w:p w14:paraId="2345DD35" w14:textId="3355D0EC" w:rsidR="004B710A" w:rsidRPr="00C80B34" w:rsidRDefault="004B710A" w:rsidP="004B710A">
                              <w:pPr>
                                <w:pStyle w:val="Beschriftung"/>
                                <w:rPr>
                                  <w:noProof/>
                                  <w:sz w:val="24"/>
                                </w:rPr>
                              </w:pPr>
                              <w:r>
                                <w:t xml:space="preserve">Abbildung </w:t>
                              </w:r>
                              <w:r w:rsidR="00C41E49">
                                <w:t>32</w:t>
                              </w:r>
                              <w:r>
                                <w:t>: @Input in Top-B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9683B56" id="Gruppieren 113" o:spid="_x0000_s1139" style="position:absolute;left:0;text-align:left;margin-left:0;margin-top:-.25pt;width:272.3pt;height:185.7pt;z-index:251768832;mso-position-horizontal:left;mso-position-horizontal-relative:margin" coordsize="34582,23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">
                <v:shape id="Grafik 111" o:spid="_x0000_s1140" type="#_x0000_t75" style="position:absolute;width:34582;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">
                  <v:imagedata r:id="rId73" o:title=""/>
                </v:shape>
                <v:shape id="Textfeld 112" o:spid="_x0000_s1141" type="#_x0000_t202" style="position:absolute;top:20999;width:3458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" stroked="f">
                  <v:textbox style="mso-fit-shape-to-text:t" inset="0,0,0,0">
                    <w:txbxContent>
                      <w:p w14:paraId="2345DD35" w14:textId="3355D0EC" w:rsidR="004B710A" w:rsidRPr="00C80B34" w:rsidRDefault="004B710A" w:rsidP="004B710A">
                        <w:pPr>
                          <w:pStyle w:val="Beschriftung"/>
                          <w:rPr>
                            <w:noProof/>
                            <w:sz w:val="24"/>
                          </w:rPr>
                        </w:pPr>
                        <w:r>
                          <w:t xml:space="preserve">Abbildung </w:t>
                        </w:r>
                        <w:r w:rsidR="00C41E49">
                          <w:t>32</w:t>
                        </w:r>
                        <w:r>
                          <w:t>: @Input in Top-Bar</w:t>
                        </w:r>
                      </w:p>
                    </w:txbxContent>
                  </v:textbox>
                </v:shape>
                <w10:wrap type="square" anchorx="margin"/>
              </v:group>
            </w:pict>
          </mc:Fallback>
        </mc:AlternateContent>
      </w:r>
    </w:p>
    <w:p w14:paraId="40340B40" w14:textId="66D20F9A" w:rsidR="00C72850" w:rsidRPr="004B710A" w:rsidRDefault="00C72850" w:rsidP="00C72850"/>
    <w:p w14:paraId="4EB44E27" w14:textId="25548CDC" w:rsidR="00C72850" w:rsidRPr="004B710A" w:rsidRDefault="00C72850" w:rsidP="00C72850"/>
    <w:p w14:paraId="509F1B17" w14:textId="02DF2218" w:rsidR="00C72850" w:rsidRPr="004B710A" w:rsidRDefault="00C72850" w:rsidP="00C72850"/>
    <w:p w14:paraId="452B92F0" w14:textId="7BDEABB7" w:rsidR="00C72850" w:rsidRPr="004B710A" w:rsidRDefault="00C72850" w:rsidP="00C72850"/>
    <w:p w14:paraId="236ABD3C" w14:textId="5F2E44B0" w:rsidR="00C72850" w:rsidRPr="004B710A" w:rsidRDefault="00C72850" w:rsidP="00C72850"/>
    <w:p w14:paraId="772641B6" w14:textId="4A231AED" w:rsidR="00C72850" w:rsidRDefault="00C72850" w:rsidP="00C72850"/>
    <w:p w14:paraId="77000237" w14:textId="5E93101E" w:rsidR="00F32D71" w:rsidRDefault="00F32D71" w:rsidP="00C72850">
      <w:r>
        <w:t xml:space="preserve">Um nun die übergebenen Parameter an die Top-Bar nutzen zu können wird in der top-bar.component.html Datei der </w:t>
      </w:r>
      <w:proofErr w:type="spellStart"/>
      <w:r>
        <w:t>hardcodierte</w:t>
      </w:r>
      <w:proofErr w:type="spellEnd"/>
      <w:r>
        <w:t xml:space="preserve"> Startseitenlink sowie der </w:t>
      </w:r>
      <w:r w:rsidR="00C75638">
        <w:t>Titel</w:t>
      </w:r>
      <w:r>
        <w:t xml:space="preserve"> des Userinterface durch diese Variablen ersetzt.</w:t>
      </w:r>
    </w:p>
    <w:p w14:paraId="2ED35A71" w14:textId="5781AA5C" w:rsidR="00F32D71" w:rsidRPr="004B710A" w:rsidRDefault="00F32D71" w:rsidP="00C72850">
      <w:r>
        <w:rPr>
          <w:noProof/>
        </w:rPr>
        <mc:AlternateContent>
          <mc:Choice Requires="wpg">
            <w:drawing>
              <wp:anchor distT="0" distB="0" distL="114300" distR="114300" simplePos="0" relativeHeight="251772928" behindDoc="0" locked="0" layoutInCell="1" allowOverlap="1" wp14:anchorId="24716FC1" wp14:editId="41E13289">
                <wp:simplePos x="0" y="0"/>
                <wp:positionH relativeFrom="column">
                  <wp:posOffset>-3502</wp:posOffset>
                </wp:positionH>
                <wp:positionV relativeFrom="paragraph">
                  <wp:posOffset>-3854</wp:posOffset>
                </wp:positionV>
                <wp:extent cx="4915535" cy="1317625"/>
                <wp:effectExtent l="0" t="0" r="0" b="0"/>
                <wp:wrapSquare wrapText="bothSides"/>
                <wp:docPr id="116" name="Gruppieren 116"/>
                <wp:cNvGraphicFramePr/>
                <a:graphic xmlns:a="http://schemas.openxmlformats.org/drawingml/2006/main">
                  <a:graphicData uri="http://schemas.microsoft.com/office/word/2010/wordprocessingGroup">
                    <wpg:wgp>
                      <wpg:cNvGrpSpPr/>
                      <wpg:grpSpPr>
                        <a:xfrm>
                          <a:off x="0" y="0"/>
                          <a:ext cx="4915535" cy="1317625"/>
                          <a:chOff x="0" y="0"/>
                          <a:chExt cx="4915535" cy="1317625"/>
                        </a:xfrm>
                      </wpg:grpSpPr>
                      <pic:pic xmlns:pic="http://schemas.openxmlformats.org/drawingml/2006/picture">
                        <pic:nvPicPr>
                          <pic:cNvPr id="114" name="Grafik 114"/>
                          <pic:cNvPicPr>
                            <a:picLocks noChangeAspect="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915535" cy="997585"/>
                          </a:xfrm>
                          <a:prstGeom prst="rect">
                            <a:avLst/>
                          </a:prstGeom>
                          <a:noFill/>
                          <a:ln>
                            <a:noFill/>
                          </a:ln>
                        </pic:spPr>
                      </pic:pic>
                      <wps:wsp>
                        <wps:cNvPr id="115" name="Textfeld 115"/>
                        <wps:cNvSpPr txBox="1"/>
                        <wps:spPr>
                          <a:xfrm>
                            <a:off x="0" y="1059180"/>
                            <a:ext cx="4915535" cy="258445"/>
                          </a:xfrm>
                          <a:prstGeom prst="rect">
                            <a:avLst/>
                          </a:prstGeom>
                          <a:solidFill>
                            <a:prstClr val="white"/>
                          </a:solidFill>
                          <a:ln>
                            <a:noFill/>
                          </a:ln>
                        </wps:spPr>
                        <wps:txbx>
                          <w:txbxContent>
                            <w:p w14:paraId="1A798C62" w14:textId="7150D1F1" w:rsidR="00F32D71" w:rsidRPr="00DB69A4" w:rsidRDefault="00F32D71" w:rsidP="00F32D71">
                              <w:pPr>
                                <w:pStyle w:val="Beschriftung"/>
                                <w:rPr>
                                  <w:noProof/>
                                  <w:sz w:val="24"/>
                                </w:rPr>
                              </w:pPr>
                              <w:r>
                                <w:t xml:space="preserve">Abbildung </w:t>
                              </w:r>
                              <w:r w:rsidR="00C41E49">
                                <w:t>33</w:t>
                              </w:r>
                              <w:r>
                                <w:t xml:space="preserve">: Ersetzten von </w:t>
                              </w:r>
                              <w:proofErr w:type="spellStart"/>
                              <w:r>
                                <w:t>hardcodiertem</w:t>
                              </w:r>
                              <w:proofErr w:type="spellEnd"/>
                              <w:r>
                                <w:t xml:space="preserve"> mit Variabl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4716FC1" id="Gruppieren 116" o:spid="_x0000_s1142" style="position:absolute;left:0;text-align:left;margin-left:-.3pt;margin-top:-.3pt;width:387.05pt;height:103.75pt;z-index:251772928" coordsize="49155,131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">
                <v:shape id="Grafik 114" o:spid="_x0000_s1143" type="#_x0000_t75" style="position:absolute;width:49155;height:99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">
                  <v:imagedata r:id="rId75" o:title=""/>
                </v:shape>
                <v:shape id="Textfeld 115" o:spid="_x0000_s1144" type="#_x0000_t202" style="position:absolute;top:10591;width:4915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" stroked="f">
                  <v:textbox style="mso-fit-shape-to-text:t" inset="0,0,0,0">
                    <w:txbxContent>
                      <w:p w14:paraId="1A798C62" w14:textId="7150D1F1" w:rsidR="00F32D71" w:rsidRPr="00DB69A4" w:rsidRDefault="00F32D71" w:rsidP="00F32D71">
                        <w:pPr>
                          <w:pStyle w:val="Beschriftung"/>
                          <w:rPr>
                            <w:noProof/>
                            <w:sz w:val="24"/>
                          </w:rPr>
                        </w:pPr>
                        <w:r>
                          <w:t xml:space="preserve">Abbildung </w:t>
                        </w:r>
                        <w:r w:rsidR="00C41E49">
                          <w:t>33</w:t>
                        </w:r>
                        <w:r>
                          <w:t xml:space="preserve">: Ersetzten von </w:t>
                        </w:r>
                        <w:proofErr w:type="spellStart"/>
                        <w:r>
                          <w:t>hardcodiertem</w:t>
                        </w:r>
                        <w:proofErr w:type="spellEnd"/>
                        <w:r>
                          <w:t xml:space="preserve"> mit Variablen</w:t>
                        </w:r>
                      </w:p>
                    </w:txbxContent>
                  </v:textbox>
                </v:shape>
                <w10:wrap type="square"/>
              </v:group>
            </w:pict>
          </mc:Fallback>
        </mc:AlternateContent>
      </w:r>
    </w:p>
    <w:p w14:paraId="3CBA3765" w14:textId="1F3742A6" w:rsidR="00C72850" w:rsidRPr="004B710A" w:rsidRDefault="00C72850" w:rsidP="00C72850"/>
    <w:p w14:paraId="4F63F87B" w14:textId="49406265" w:rsidR="00C72850" w:rsidRPr="004B710A" w:rsidRDefault="00C72850" w:rsidP="00C72850"/>
    <w:p w14:paraId="460BA31E" w14:textId="477D9B5A" w:rsidR="00C72850" w:rsidRPr="004B710A" w:rsidRDefault="00C72850" w:rsidP="00C72850"/>
    <w:p w14:paraId="175BF159" w14:textId="77777777" w:rsidR="00F32D71" w:rsidRDefault="00F32D71" w:rsidP="00C72850">
      <w:pPr>
        <w:rPr>
          <w:noProof/>
        </w:rPr>
      </w:pPr>
    </w:p>
    <w:p w14:paraId="38BDA34A" w14:textId="5AAD5C85" w:rsidR="00C72850" w:rsidRPr="004B710A" w:rsidRDefault="00F32D71" w:rsidP="00C72850">
      <w:r>
        <w:rPr>
          <w:noProof/>
        </w:rPr>
        <mc:AlternateContent>
          <mc:Choice Requires="wpg">
            <w:drawing>
              <wp:anchor distT="0" distB="0" distL="114300" distR="114300" simplePos="0" relativeHeight="251777024" behindDoc="0" locked="0" layoutInCell="1" allowOverlap="1" wp14:anchorId="4362A0E8" wp14:editId="775C8862">
                <wp:simplePos x="0" y="0"/>
                <wp:positionH relativeFrom="margin">
                  <wp:align>left</wp:align>
                </wp:positionH>
                <wp:positionV relativeFrom="paragraph">
                  <wp:posOffset>1930714</wp:posOffset>
                </wp:positionV>
                <wp:extent cx="5748655" cy="475615"/>
                <wp:effectExtent l="0" t="0" r="4445" b="635"/>
                <wp:wrapSquare wrapText="bothSides"/>
                <wp:docPr id="119" name="Gruppieren 119"/>
                <wp:cNvGraphicFramePr/>
                <a:graphic xmlns:a="http://schemas.openxmlformats.org/drawingml/2006/main">
                  <a:graphicData uri="http://schemas.microsoft.com/office/word/2010/wordprocessingGroup">
                    <wpg:wgp>
                      <wpg:cNvGrpSpPr/>
                      <wpg:grpSpPr>
                        <a:xfrm>
                          <a:off x="0" y="0"/>
                          <a:ext cx="5748655" cy="475615"/>
                          <a:chOff x="0" y="0"/>
                          <a:chExt cx="5748655" cy="475615"/>
                        </a:xfrm>
                      </wpg:grpSpPr>
                      <pic:pic xmlns:pic="http://schemas.openxmlformats.org/drawingml/2006/picture">
                        <pic:nvPicPr>
                          <pic:cNvPr id="117" name="Grafik 117"/>
                          <pic:cNvPicPr>
                            <a:picLocks noChangeAspect="1"/>
                          </pic:cNvPicPr>
                        </pic:nvPicPr>
                        <pic:blipFill rotWithShape="1">
                          <a:blip r:embed="rId76">
                            <a:extLst>
                              <a:ext uri="{28A0092B-C50C-407E-A947-70E740481C1C}">
                                <a14:useLocalDpi xmlns:a14="http://schemas.microsoft.com/office/drawing/2010/main" val="0"/>
                              </a:ext>
                            </a:extLst>
                          </a:blip>
                          <a:srcRect b="66671"/>
                          <a:stretch/>
                        </pic:blipFill>
                        <pic:spPr bwMode="auto">
                          <a:xfrm>
                            <a:off x="0" y="0"/>
                            <a:ext cx="5748655" cy="162560"/>
                          </a:xfrm>
                          <a:prstGeom prst="rect">
                            <a:avLst/>
                          </a:prstGeom>
                          <a:noFill/>
                          <a:ln>
                            <a:noFill/>
                          </a:ln>
                          <a:extLst>
                            <a:ext uri="{53640926-AAD7-44D8-BBD7-CCE9431645EC}">
                              <a14:shadowObscured xmlns:a14="http://schemas.microsoft.com/office/drawing/2010/main"/>
                            </a:ext>
                          </a:extLst>
                        </pic:spPr>
                      </pic:pic>
                      <wps:wsp>
                        <wps:cNvPr id="118" name="Textfeld 118"/>
                        <wps:cNvSpPr txBox="1"/>
                        <wps:spPr>
                          <a:xfrm>
                            <a:off x="0" y="217170"/>
                            <a:ext cx="5748655" cy="258445"/>
                          </a:xfrm>
                          <a:prstGeom prst="rect">
                            <a:avLst/>
                          </a:prstGeom>
                          <a:solidFill>
                            <a:prstClr val="white"/>
                          </a:solidFill>
                          <a:ln>
                            <a:noFill/>
                          </a:ln>
                        </wps:spPr>
                        <wps:txbx>
                          <w:txbxContent>
                            <w:p w14:paraId="2F78F1CD" w14:textId="796DAA67" w:rsidR="00F32D71" w:rsidRPr="006C051D" w:rsidRDefault="00F32D71" w:rsidP="00F32D71">
                              <w:pPr>
                                <w:pStyle w:val="Beschriftung"/>
                                <w:rPr>
                                  <w:noProof/>
                                  <w:sz w:val="24"/>
                                </w:rPr>
                              </w:pPr>
                              <w:r>
                                <w:t xml:space="preserve">Abbildung </w:t>
                              </w:r>
                              <w:r w:rsidR="00C41E49">
                                <w:t>34</w:t>
                              </w:r>
                              <w:r>
                                <w:t>: Neuer Aufruf der Top-Bar in app.component.htm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62A0E8" id="Gruppieren 119" o:spid="_x0000_s1145" style="position:absolute;left:0;text-align:left;margin-left:0;margin-top:152pt;width:452.65pt;height:37.45pt;z-index:251777024;mso-position-horizontal:left;mso-position-horizontal-relative:margin" coordsize="57486,47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">
                <v:shape id="Grafik 117" o:spid="_x0000_s1146" type="#_x0000_t75" style="position:absolute;width:57486;height:1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">
                  <v:imagedata r:id="rId77" o:title="" cropbottom="43694f"/>
                </v:shape>
                <v:shape id="Textfeld 118" o:spid="_x0000_s1147" type="#_x0000_t202" style="position:absolute;top:2171;width:5748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" stroked="f">
                  <v:textbox style="mso-fit-shape-to-text:t" inset="0,0,0,0">
                    <w:txbxContent>
                      <w:p w14:paraId="2F78F1CD" w14:textId="796DAA67" w:rsidR="00F32D71" w:rsidRPr="006C051D" w:rsidRDefault="00F32D71" w:rsidP="00F32D71">
                        <w:pPr>
                          <w:pStyle w:val="Beschriftung"/>
                          <w:rPr>
                            <w:noProof/>
                            <w:sz w:val="24"/>
                          </w:rPr>
                        </w:pPr>
                        <w:r>
                          <w:t xml:space="preserve">Abbildung </w:t>
                        </w:r>
                        <w:r w:rsidR="00C41E49">
                          <w:t>34</w:t>
                        </w:r>
                        <w:r>
                          <w:t>: Neuer Aufruf der Top-Bar in app.component.html</w:t>
                        </w:r>
                      </w:p>
                    </w:txbxContent>
                  </v:textbox>
                </v:shape>
                <w10:wrap type="square" anchorx="margin"/>
              </v:group>
            </w:pict>
          </mc:Fallback>
        </mc:AlternateContent>
      </w:r>
      <w:r>
        <w:t xml:space="preserve">Wie schon zuvor erwähnt wird die Top-bar Komponente statisch geladen und wird auf allen Seiten des Userinterfaces gleich angezeigt. Somit kann diese auch in der app.component.html Datei aufgerufen werden. Hier muss aber der Aufruf dieser Komponente abgeändert werden, sodass die gewünschten Parameter übergeben werden. </w:t>
      </w:r>
      <w:r w:rsidR="00C30F35">
        <w:t>Nun muss noch jeder Import der Top-Bar Komponente abgeändert werden und nun k</w:t>
      </w:r>
      <w:r>
        <w:t>ann die Top-Bar Komponente in allen drei Userinterfaces über die app.component.html zentralisiert aufgerufen werden.</w:t>
      </w:r>
    </w:p>
    <w:p w14:paraId="27E841B9" w14:textId="53EE0595" w:rsidR="00C72850" w:rsidRPr="004B710A" w:rsidRDefault="00C72850" w:rsidP="00C72850"/>
    <w:p w14:paraId="4789557A" w14:textId="5348B2A4" w:rsidR="00C72850" w:rsidRDefault="00C72850" w:rsidP="00C72850"/>
    <w:p w14:paraId="26FA16D2" w14:textId="3DF96277" w:rsidR="00F32D71" w:rsidRDefault="00F32D71" w:rsidP="00C72850"/>
    <w:p w14:paraId="23433CC9" w14:textId="657F9E6B" w:rsidR="002504EE" w:rsidRDefault="002504EE" w:rsidP="00C72850"/>
    <w:p w14:paraId="6BED5FEF" w14:textId="0C8657B4" w:rsidR="002504EE" w:rsidRDefault="002504EE" w:rsidP="00C72850"/>
    <w:p w14:paraId="18DF3BE1" w14:textId="4708F603" w:rsidR="002504EE" w:rsidRDefault="002504EE" w:rsidP="00C72850"/>
    <w:p w14:paraId="3DD2B1AC" w14:textId="56F6F27E" w:rsidR="002504EE" w:rsidRDefault="002504EE" w:rsidP="00C72850"/>
    <w:p w14:paraId="5AC1B1E6" w14:textId="53D2B47F" w:rsidR="002504EE" w:rsidRDefault="002504EE" w:rsidP="00C72850"/>
    <w:p w14:paraId="55635436" w14:textId="5EA280EB" w:rsidR="002504EE" w:rsidRDefault="002504EE" w:rsidP="00C72850"/>
    <w:p w14:paraId="1B38A764" w14:textId="677A7002" w:rsidR="002504EE" w:rsidRDefault="002504EE" w:rsidP="00C72850"/>
    <w:p w14:paraId="5F27DDE8" w14:textId="1778FDAD" w:rsidR="002504EE" w:rsidRDefault="002504EE" w:rsidP="00C72850"/>
    <w:p w14:paraId="17A89B02" w14:textId="3A4F684E" w:rsidR="002504EE" w:rsidRDefault="002504EE" w:rsidP="00C72850"/>
    <w:p w14:paraId="1361443E" w14:textId="1583B214" w:rsidR="002504EE" w:rsidRDefault="002504EE" w:rsidP="00C72850"/>
    <w:p w14:paraId="78535B8A" w14:textId="30EBB8C4" w:rsidR="002504EE" w:rsidRDefault="002504EE" w:rsidP="00C72850"/>
    <w:p w14:paraId="5E1C05F4" w14:textId="741D37CE" w:rsidR="002504EE" w:rsidRDefault="002504EE" w:rsidP="00C72850"/>
    <w:p w14:paraId="1FF2D5B2" w14:textId="41FCCAE1" w:rsidR="002504EE" w:rsidRDefault="002504EE" w:rsidP="00C72850"/>
    <w:p w14:paraId="373BF15D" w14:textId="11A74DCA" w:rsidR="002504EE" w:rsidRDefault="002504EE" w:rsidP="00C72850"/>
    <w:p w14:paraId="5A5FF00F" w14:textId="1B510B16" w:rsidR="002504EE" w:rsidRDefault="00CD2B47" w:rsidP="002504EE">
      <w:pPr>
        <w:pStyle w:val="berschrift2"/>
      </w:pPr>
      <w:bookmarkStart w:id="90" w:name="_Toc72742797"/>
      <w:bookmarkStart w:id="91" w:name="_Toc72748522"/>
      <w:r>
        <w:lastRenderedPageBreak/>
        <w:t>9</w:t>
      </w:r>
      <w:r w:rsidR="002504EE">
        <w:t>.3 License-Dialog Komponente</w:t>
      </w:r>
      <w:bookmarkEnd w:id="90"/>
      <w:bookmarkEnd w:id="91"/>
    </w:p>
    <w:p w14:paraId="1898E3A6" w14:textId="3C622784" w:rsidR="00C30F35" w:rsidRDefault="00C30F35" w:rsidP="00C30F35"/>
    <w:p w14:paraId="1C92CABC" w14:textId="5D62A4C3" w:rsidR="00C30F35" w:rsidRDefault="00C30F35" w:rsidP="00C30F35">
      <w:r>
        <w:t>Die License-Dialog Komponente ist ähnlich zu zentralisieren</w:t>
      </w:r>
      <w:r w:rsidR="000E23A2">
        <w:t xml:space="preserve"> wie die Info-Dialog Komponente, wird aber später von der Copyright-Footer Komponente und nicht mehr vom Dashboard direkt aufgerufen. Dies führt zu ein paar Änderungen dieser Komponente. Die License-Dialog Komponente bekommt ursprünglich vom jeweiligen Dashboard einen Pfad unter welchem ein Lizenztext liegt, einen Pfad für ein LoadingSpinner.gif sowie eine MAT_DIALOG_DATA zur Gestaltung des Textes in der Komponente, übergeben. </w:t>
      </w:r>
    </w:p>
    <w:p w14:paraId="135F8DD5" w14:textId="3BA75788" w:rsidR="002D3E20" w:rsidRDefault="002D3E20" w:rsidP="002D3E20">
      <w:r>
        <w:rPr>
          <w:noProof/>
        </w:rPr>
        <mc:AlternateContent>
          <mc:Choice Requires="wpg">
            <w:drawing>
              <wp:anchor distT="0" distB="0" distL="114300" distR="114300" simplePos="0" relativeHeight="251781120" behindDoc="0" locked="0" layoutInCell="1" allowOverlap="1" wp14:anchorId="705C2B77" wp14:editId="33E916E8">
                <wp:simplePos x="0" y="0"/>
                <wp:positionH relativeFrom="margin">
                  <wp:align>left</wp:align>
                </wp:positionH>
                <wp:positionV relativeFrom="paragraph">
                  <wp:posOffset>3421186</wp:posOffset>
                </wp:positionV>
                <wp:extent cx="5748655" cy="1869440"/>
                <wp:effectExtent l="0" t="0" r="4445" b="0"/>
                <wp:wrapSquare wrapText="bothSides"/>
                <wp:docPr id="128" name="Gruppieren 128"/>
                <wp:cNvGraphicFramePr/>
                <a:graphic xmlns:a="http://schemas.openxmlformats.org/drawingml/2006/main">
                  <a:graphicData uri="http://schemas.microsoft.com/office/word/2010/wordprocessingGroup">
                    <wpg:wgp>
                      <wpg:cNvGrpSpPr/>
                      <wpg:grpSpPr>
                        <a:xfrm>
                          <a:off x="0" y="0"/>
                          <a:ext cx="5748655" cy="1869440"/>
                          <a:chOff x="0" y="0"/>
                          <a:chExt cx="5748655" cy="1869440"/>
                        </a:xfrm>
                      </wpg:grpSpPr>
                      <pic:pic xmlns:pic="http://schemas.openxmlformats.org/drawingml/2006/picture">
                        <pic:nvPicPr>
                          <pic:cNvPr id="126" name="Grafik 126"/>
                          <pic:cNvPicPr>
                            <a:picLocks noChangeAspect="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48655" cy="1557020"/>
                          </a:xfrm>
                          <a:prstGeom prst="rect">
                            <a:avLst/>
                          </a:prstGeom>
                          <a:noFill/>
                          <a:ln>
                            <a:noFill/>
                          </a:ln>
                        </pic:spPr>
                      </pic:pic>
                      <wps:wsp>
                        <wps:cNvPr id="127" name="Textfeld 127"/>
                        <wps:cNvSpPr txBox="1"/>
                        <wps:spPr>
                          <a:xfrm>
                            <a:off x="0" y="1610995"/>
                            <a:ext cx="5748655" cy="258445"/>
                          </a:xfrm>
                          <a:prstGeom prst="rect">
                            <a:avLst/>
                          </a:prstGeom>
                          <a:solidFill>
                            <a:prstClr val="white"/>
                          </a:solidFill>
                          <a:ln>
                            <a:noFill/>
                          </a:ln>
                        </wps:spPr>
                        <wps:txbx>
                          <w:txbxContent>
                            <w:p w14:paraId="51D0233D" w14:textId="6F66743E" w:rsidR="002D3E20" w:rsidRPr="00B714CD" w:rsidRDefault="002D3E20" w:rsidP="002D3E20">
                              <w:pPr>
                                <w:pStyle w:val="Beschriftung"/>
                                <w:rPr>
                                  <w:noProof/>
                                  <w:sz w:val="24"/>
                                </w:rPr>
                              </w:pPr>
                              <w:r>
                                <w:t xml:space="preserve">Abbildung </w:t>
                              </w:r>
                              <w:r w:rsidR="00C41E49">
                                <w:t>35</w:t>
                              </w:r>
                              <w:r>
                                <w:t xml:space="preserve">: Hinzufügen der Pfade zur </w:t>
                              </w:r>
                              <w:proofErr w:type="spellStart"/>
                              <w:r>
                                <w:t>licenseDialogConfig</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5C2B77" id="Gruppieren 128" o:spid="_x0000_s1148" style="position:absolute;left:0;text-align:left;margin-left:0;margin-top:269.4pt;width:452.65pt;height:147.2pt;z-index:251781120;mso-position-horizontal:left;mso-position-horizontal-relative:margin" coordsize="57486,186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">
                <v:shape id="Grafik 126" o:spid="_x0000_s1149" type="#_x0000_t75" style="position:absolute;width:57486;height:155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">
                  <v:imagedata r:id="rId79" o:title=""/>
                </v:shape>
                <v:shape id="Textfeld 127" o:spid="_x0000_s1150" type="#_x0000_t202" style="position:absolute;top:16109;width:5748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" stroked="f">
                  <v:textbox style="mso-fit-shape-to-text:t" inset="0,0,0,0">
                    <w:txbxContent>
                      <w:p w14:paraId="51D0233D" w14:textId="6F66743E" w:rsidR="002D3E20" w:rsidRPr="00B714CD" w:rsidRDefault="002D3E20" w:rsidP="002D3E20">
                        <w:pPr>
                          <w:pStyle w:val="Beschriftung"/>
                          <w:rPr>
                            <w:noProof/>
                            <w:sz w:val="24"/>
                          </w:rPr>
                        </w:pPr>
                        <w:r>
                          <w:t xml:space="preserve">Abbildung </w:t>
                        </w:r>
                        <w:r w:rsidR="00C41E49">
                          <w:t>35</w:t>
                        </w:r>
                        <w:r>
                          <w:t xml:space="preserve">: Hinzufügen der Pfade zur </w:t>
                        </w:r>
                        <w:proofErr w:type="spellStart"/>
                        <w:r>
                          <w:t>licenseDialogConfig</w:t>
                        </w:r>
                        <w:proofErr w:type="spellEnd"/>
                        <w:r>
                          <w:t>()</w:t>
                        </w:r>
                      </w:p>
                    </w:txbxContent>
                  </v:textbox>
                </v:shape>
                <w10:wrap type="square" anchorx="margin"/>
              </v:group>
            </w:pict>
          </mc:Fallback>
        </mc:AlternateContent>
      </w:r>
      <w:r w:rsidR="00F855C6">
        <w:t xml:space="preserve">Da wie zuvor erwähnt die License-Dialog Komponente über den Footer aufgerufen werden muss, müsste man die zuvor genannten Parameter des Dashboards über den Copyright-Footer zum License-Dialog geben, was sehr umständlich ist. Nur mit </w:t>
      </w:r>
      <w:r w:rsidR="00F855C6" w:rsidRPr="00296115">
        <w:rPr>
          <w:rStyle w:val="CommandsZchn"/>
        </w:rPr>
        <w:t>@Injects</w:t>
      </w:r>
      <w:r w:rsidR="00F855C6">
        <w:t xml:space="preserve"> und  </w:t>
      </w:r>
      <w:r w:rsidR="00F855C6" w:rsidRPr="00296115">
        <w:rPr>
          <w:rStyle w:val="CommandsZchn"/>
        </w:rPr>
        <w:t>@Inputs</w:t>
      </w:r>
      <w:r w:rsidR="00F855C6">
        <w:t xml:space="preserve"> ist dies leider nicht möglich, so muss zu anderen Maßnahmen gegriffen werden.</w:t>
      </w:r>
      <w:r w:rsidR="00296115">
        <w:t xml:space="preserve"> In der </w:t>
      </w:r>
      <w:r w:rsidR="00F855C6">
        <w:t xml:space="preserve">MAT_DIALOG_DATA </w:t>
      </w:r>
      <w:proofErr w:type="spellStart"/>
      <w:r w:rsidR="00F855C6" w:rsidRPr="00296115">
        <w:rPr>
          <w:rStyle w:val="CommandsZchn"/>
        </w:rPr>
        <w:t>licensesDialogConfig</w:t>
      </w:r>
      <w:proofErr w:type="spellEnd"/>
      <w:r w:rsidR="00F855C6" w:rsidRPr="00296115">
        <w:rPr>
          <w:rStyle w:val="CommandsZchn"/>
        </w:rPr>
        <w:t>()</w:t>
      </w:r>
      <w:r w:rsidR="00F855C6">
        <w:t xml:space="preserve"> befinde</w:t>
      </w:r>
      <w:r w:rsidR="00296115">
        <w:t>t</w:t>
      </w:r>
      <w:r w:rsidR="00F855C6">
        <w:t xml:space="preserve"> sich </w:t>
      </w:r>
      <w:r w:rsidR="00296115">
        <w:t>zu Beginn</w:t>
      </w:r>
      <w:r w:rsidR="00F855C6">
        <w:t xml:space="preserve"> nur Stylings zum License-Dialog. Diese </w:t>
      </w:r>
      <w:proofErr w:type="spellStart"/>
      <w:r w:rsidR="00F855C6" w:rsidRPr="00296115">
        <w:rPr>
          <w:rStyle w:val="CommandsZchn"/>
        </w:rPr>
        <w:t>licensesDialogConfig</w:t>
      </w:r>
      <w:proofErr w:type="spellEnd"/>
      <w:r w:rsidR="00F855C6" w:rsidRPr="00296115">
        <w:rPr>
          <w:rStyle w:val="CommandsZchn"/>
        </w:rPr>
        <w:t>()</w:t>
      </w:r>
      <w:r w:rsidR="00F855C6">
        <w:t xml:space="preserve"> wird </w:t>
      </w:r>
      <w:r w:rsidR="00296115">
        <w:t>eigentlich</w:t>
      </w:r>
      <w:r w:rsidR="00F855C6">
        <w:t xml:space="preserve"> vom Footer an die License-Dialog Komponente übergeben. Um die beiden anderen Parameter, den Pfad zum LoadingSpinner.gif </w:t>
      </w:r>
      <w:r w:rsidR="00296115">
        <w:t>sowie</w:t>
      </w:r>
      <w:r w:rsidR="00F855C6">
        <w:t xml:space="preserve"> der zum Lizenztext, an diese Komponente übergeben zu können, werden diese in die </w:t>
      </w:r>
      <w:proofErr w:type="spellStart"/>
      <w:r w:rsidR="00F855C6" w:rsidRPr="00296115">
        <w:rPr>
          <w:rStyle w:val="CommandsZchn"/>
        </w:rPr>
        <w:t>licensesDialogConfig</w:t>
      </w:r>
      <w:proofErr w:type="spellEnd"/>
      <w:r w:rsidR="00296115" w:rsidRPr="00296115">
        <w:rPr>
          <w:rStyle w:val="CommandsZchn"/>
        </w:rPr>
        <w:t>()</w:t>
      </w:r>
      <w:r w:rsidR="00F855C6">
        <w:t xml:space="preserve"> als eigenständige Parameter in d</w:t>
      </w:r>
      <w:r w:rsidR="00296115">
        <w:t>ie</w:t>
      </w:r>
      <w:r w:rsidR="00F855C6">
        <w:t xml:space="preserve"> sogenannten </w:t>
      </w:r>
      <w:proofErr w:type="spellStart"/>
      <w:r w:rsidR="00F855C6" w:rsidRPr="00296115">
        <w:rPr>
          <w:rStyle w:val="CommandsZchn"/>
        </w:rPr>
        <w:t>dialogConfig.data</w:t>
      </w:r>
      <w:proofErr w:type="spellEnd"/>
      <w:r w:rsidR="00F855C6">
        <w:t xml:space="preserve"> geschrieben. So</w:t>
      </w:r>
      <w:r>
        <w:t xml:space="preserve"> </w:t>
      </w:r>
      <w:r w:rsidR="00F855C6">
        <w:t xml:space="preserve">erhält die License-Dialog Komponente diese zum </w:t>
      </w:r>
      <w:r>
        <w:t>Zeitpunkt</w:t>
      </w:r>
      <w:r w:rsidR="00F855C6">
        <w:t xml:space="preserve"> zur Erstellung des Objektes</w:t>
      </w:r>
      <w:r>
        <w:t>.</w:t>
      </w:r>
    </w:p>
    <w:p w14:paraId="36824D1C" w14:textId="64E37336" w:rsidR="002D3E20" w:rsidRDefault="002D3E20" w:rsidP="002D3E20"/>
    <w:p w14:paraId="34E24A5F" w14:textId="77777777" w:rsidR="002D3E20" w:rsidRDefault="002D3E20" w:rsidP="002D3E20"/>
    <w:p w14:paraId="7EB9AF71" w14:textId="657E7A94" w:rsidR="00F855C6" w:rsidRDefault="00F855C6" w:rsidP="002D3E20">
      <w:r>
        <w:lastRenderedPageBreak/>
        <w:t xml:space="preserve">Nun muss aber ein </w:t>
      </w:r>
      <w:proofErr w:type="spellStart"/>
      <w:r w:rsidRPr="00296115">
        <w:rPr>
          <w:rStyle w:val="CommandsZchn"/>
        </w:rPr>
        <w:t>ngOnInit</w:t>
      </w:r>
      <w:proofErr w:type="spellEnd"/>
      <w:r w:rsidR="002D3E20" w:rsidRPr="00296115">
        <w:rPr>
          <w:rStyle w:val="CommandsZchn"/>
        </w:rPr>
        <w:t>()</w:t>
      </w:r>
      <w:r>
        <w:t xml:space="preserve"> zur Komponente hinzugefügt werden, welches bei Erzeugung des</w:t>
      </w:r>
      <w:r w:rsidR="002D3E20">
        <w:t xml:space="preserve"> Objektes</w:t>
      </w:r>
      <w:r>
        <w:t xml:space="preserve"> den LoadingSpinner.gif Pfad lädt, sowie den Pfad zum Lizenztext auf Richtigkeit überprüft und diesen anwendet.</w:t>
      </w:r>
      <w:r w:rsidR="00296115">
        <w:rPr>
          <w:rStyle w:val="Funotenzeichen"/>
        </w:rPr>
        <w:footnoteReference w:customMarkFollows="1" w:id="15"/>
        <w:t>13)</w:t>
      </w:r>
      <w:r w:rsidR="002D3E20">
        <w:t xml:space="preserve"> Somit kann die License-Dialog Komponente nun über den Copyright-Footer aufgerufen werden. Wie dies geschieht wird nun bei diesem gezeigt.</w:t>
      </w:r>
    </w:p>
    <w:p w14:paraId="4B647834" w14:textId="69813AB6" w:rsidR="00F32D71" w:rsidRDefault="00F32D71" w:rsidP="00C72850"/>
    <w:p w14:paraId="6BAAFEE0" w14:textId="6D739CA0" w:rsidR="00F32D71" w:rsidRDefault="00F32D71" w:rsidP="00C72850"/>
    <w:p w14:paraId="2A5E7CEA" w14:textId="741F8CA8" w:rsidR="00F32D71" w:rsidRDefault="00F32D71" w:rsidP="00C72850"/>
    <w:p w14:paraId="20942573" w14:textId="1F088739" w:rsidR="00F32D71" w:rsidRDefault="00F32D71" w:rsidP="00C72850"/>
    <w:p w14:paraId="756B8B46" w14:textId="2EC35B8D" w:rsidR="00F32D71" w:rsidRDefault="00F32D71" w:rsidP="00C72850"/>
    <w:p w14:paraId="39567B1A" w14:textId="45BD68F7" w:rsidR="00F32D71" w:rsidRDefault="00F32D71" w:rsidP="00C72850"/>
    <w:p w14:paraId="0E70A160" w14:textId="11EBAAF5" w:rsidR="00F32D71" w:rsidRDefault="00F32D71" w:rsidP="00C72850"/>
    <w:p w14:paraId="190A2CA2" w14:textId="365EFC19" w:rsidR="00F32D71" w:rsidRDefault="00F32D71" w:rsidP="00C72850"/>
    <w:p w14:paraId="74FA1C3A" w14:textId="3A19D269" w:rsidR="00F32D71" w:rsidRDefault="00F32D71" w:rsidP="00C72850"/>
    <w:p w14:paraId="0BA9CB02" w14:textId="0BDDBC6F" w:rsidR="00F32D71" w:rsidRDefault="00F32D71" w:rsidP="00C72850"/>
    <w:p w14:paraId="5492A459" w14:textId="18B7C2C0" w:rsidR="00F32D71" w:rsidRDefault="00F32D71" w:rsidP="00C72850"/>
    <w:p w14:paraId="5CB7001D" w14:textId="738C337F" w:rsidR="00F32D71" w:rsidRDefault="00F32D71" w:rsidP="00C72850"/>
    <w:p w14:paraId="64A07C9B" w14:textId="7BD92EAE" w:rsidR="00F32D71" w:rsidRDefault="00F32D71" w:rsidP="00C72850"/>
    <w:p w14:paraId="55E0CA63" w14:textId="2BC11780" w:rsidR="00F32D71" w:rsidRDefault="00F32D71" w:rsidP="00C72850"/>
    <w:p w14:paraId="29AF53AE" w14:textId="5608D4EB" w:rsidR="00F32D71" w:rsidRDefault="00F32D71" w:rsidP="00C72850"/>
    <w:p w14:paraId="2BDD2F23" w14:textId="62B73BCF" w:rsidR="00112306" w:rsidRDefault="00112306" w:rsidP="00C72850"/>
    <w:p w14:paraId="2A7E6F9C" w14:textId="4F8C6D5E" w:rsidR="00112306" w:rsidRDefault="00112306" w:rsidP="00C72850"/>
    <w:p w14:paraId="594C83BE" w14:textId="6766ECA2" w:rsidR="00112306" w:rsidRDefault="00112306" w:rsidP="00C72850"/>
    <w:p w14:paraId="59130C91" w14:textId="20747C66" w:rsidR="00112306" w:rsidRDefault="00112306" w:rsidP="00C72850"/>
    <w:p w14:paraId="2FD5151F" w14:textId="0C6911A9" w:rsidR="00777908" w:rsidRDefault="00CD2B47" w:rsidP="00777908">
      <w:pPr>
        <w:pStyle w:val="berschrift1"/>
      </w:pPr>
      <w:bookmarkStart w:id="92" w:name="_Toc72742798"/>
      <w:bookmarkStart w:id="93" w:name="_Toc72748523"/>
      <w:r>
        <w:lastRenderedPageBreak/>
        <w:t>10</w:t>
      </w:r>
      <w:r w:rsidR="00777908">
        <w:t xml:space="preserve"> Zentralisierung von Organismen</w:t>
      </w:r>
      <w:bookmarkEnd w:id="92"/>
      <w:bookmarkEnd w:id="93"/>
    </w:p>
    <w:p w14:paraId="6CD5B20A" w14:textId="5D1C2916" w:rsidR="00777908" w:rsidRDefault="00777908" w:rsidP="00C72850"/>
    <w:p w14:paraId="1C6109C9" w14:textId="3C5B6FBD" w:rsidR="00777908" w:rsidRDefault="00CD2B47" w:rsidP="00777908">
      <w:pPr>
        <w:pStyle w:val="berschrift2"/>
      </w:pPr>
      <w:bookmarkStart w:id="94" w:name="_Toc72742799"/>
      <w:bookmarkStart w:id="95" w:name="_Toc72748524"/>
      <w:r>
        <w:t>10</w:t>
      </w:r>
      <w:r w:rsidR="00777908">
        <w:t>.1 Copyright-</w:t>
      </w:r>
      <w:proofErr w:type="spellStart"/>
      <w:r w:rsidR="00777908">
        <w:t>Footer</w:t>
      </w:r>
      <w:bookmarkEnd w:id="94"/>
      <w:bookmarkEnd w:id="95"/>
      <w:proofErr w:type="spellEnd"/>
    </w:p>
    <w:p w14:paraId="61870928" w14:textId="4B97557E" w:rsidR="00777908" w:rsidRDefault="00777908" w:rsidP="00C72850"/>
    <w:p w14:paraId="3E0119E2" w14:textId="3DD327B7" w:rsidR="00777908" w:rsidRDefault="002121D2" w:rsidP="00777908">
      <w:r w:rsidRPr="002121D2">
        <w:t>Die Copyright-Footer Komponente ist</w:t>
      </w:r>
      <w:r>
        <w:t xml:space="preserve"> wie zuvor schon erwähnt, die komplexeste, zu zentralisierende Komponente. Dies lagt </w:t>
      </w:r>
      <w:r w:rsidR="00531E4F">
        <w:t>daran</w:t>
      </w:r>
      <w:r>
        <w:t>, dass der Footer zum derzeitigen Stand den Info-Dialog, den License-Dialog sowie eine</w:t>
      </w:r>
      <w:r w:rsidR="009F19D2">
        <w:t xml:space="preserve"> </w:t>
      </w:r>
      <w:r>
        <w:t>Page-Not-Found Komponenten aufruf</w:t>
      </w:r>
      <w:r w:rsidR="00531E4F">
        <w:t>en soll.</w:t>
      </w:r>
    </w:p>
    <w:p w14:paraId="2B253BCD" w14:textId="4A8DBDBA" w:rsidR="002121D2" w:rsidRPr="002121D2" w:rsidRDefault="002121D2" w:rsidP="00777908">
      <w:r>
        <w:t xml:space="preserve">Zuerst muss der Ordner des Footer in das neue Repository verschoben, und alle Imports bezüglich der Komponente abgeändert werden. Wie bei der License-Dialog Komponente schon </w:t>
      </w:r>
      <w:r w:rsidR="00531E4F">
        <w:t>erwähnt</w:t>
      </w:r>
      <w:r>
        <w:t xml:space="preserve">, erhält diese von dem Copyright-Footer </w:t>
      </w:r>
      <w:r w:rsidR="0015012B">
        <w:t>den Pfad zum Lizenztext, sowie den Pfad zum LoadingSpinner.gif. Außerdem wird der Info-Dialog über d</w:t>
      </w:r>
      <w:r w:rsidR="00531E4F">
        <w:t>en Footer</w:t>
      </w:r>
      <w:r w:rsidR="0015012B">
        <w:t xml:space="preserve"> aufgerufen, so muss dem Footer auch der Inhalt zur Info-Dialog Komponente mitgegeben werden. Dieses Übergeben von Parametern wird durch folgenden Code in der copyright-</w:t>
      </w:r>
      <w:proofErr w:type="spellStart"/>
      <w:r w:rsidR="0015012B">
        <w:t>footer.component.ts</w:t>
      </w:r>
      <w:proofErr w:type="spellEnd"/>
      <w:r w:rsidR="0015012B">
        <w:t xml:space="preserve"> gewährleistet.</w:t>
      </w:r>
      <w:r w:rsidR="00531E4F">
        <w:t xml:space="preserve"> Die Parameter </w:t>
      </w:r>
      <w:proofErr w:type="spellStart"/>
      <w:r w:rsidR="00531E4F" w:rsidRPr="00531E4F">
        <w:rPr>
          <w:rStyle w:val="CommandsZchn"/>
        </w:rPr>
        <w:t>termsAndConditions</w:t>
      </w:r>
      <w:proofErr w:type="spellEnd"/>
      <w:r w:rsidR="00531E4F">
        <w:t xml:space="preserve"> sowie </w:t>
      </w:r>
      <w:proofErr w:type="spellStart"/>
      <w:r w:rsidR="00531E4F" w:rsidRPr="00531E4F">
        <w:rPr>
          <w:rStyle w:val="CommandsZchn"/>
        </w:rPr>
        <w:t>dataProtection</w:t>
      </w:r>
      <w:proofErr w:type="spellEnd"/>
      <w:r w:rsidR="00531E4F">
        <w:t xml:space="preserve"> sind zu vernachlässigen, sie werden für zukünftige Änderungen implementiert.</w:t>
      </w:r>
    </w:p>
    <w:p w14:paraId="100C8692" w14:textId="50FCE790" w:rsidR="00777908" w:rsidRPr="002121D2" w:rsidRDefault="0015012B" w:rsidP="00C72850">
      <w:r>
        <w:rPr>
          <w:noProof/>
        </w:rPr>
        <mc:AlternateContent>
          <mc:Choice Requires="wpg">
            <w:drawing>
              <wp:anchor distT="0" distB="0" distL="114300" distR="114300" simplePos="0" relativeHeight="251785216" behindDoc="0" locked="0" layoutInCell="1" allowOverlap="1" wp14:anchorId="49BE941D" wp14:editId="10208D23">
                <wp:simplePos x="0" y="0"/>
                <wp:positionH relativeFrom="margin">
                  <wp:align>left</wp:align>
                </wp:positionH>
                <wp:positionV relativeFrom="paragraph">
                  <wp:posOffset>223633</wp:posOffset>
                </wp:positionV>
                <wp:extent cx="4544695" cy="1579880"/>
                <wp:effectExtent l="0" t="0" r="8255" b="1270"/>
                <wp:wrapSquare wrapText="bothSides"/>
                <wp:docPr id="122" name="Gruppieren 122"/>
                <wp:cNvGraphicFramePr/>
                <a:graphic xmlns:a="http://schemas.openxmlformats.org/drawingml/2006/main">
                  <a:graphicData uri="http://schemas.microsoft.com/office/word/2010/wordprocessingGroup">
                    <wpg:wgp>
                      <wpg:cNvGrpSpPr/>
                      <wpg:grpSpPr>
                        <a:xfrm>
                          <a:off x="0" y="0"/>
                          <a:ext cx="4544695" cy="1579880"/>
                          <a:chOff x="0" y="0"/>
                          <a:chExt cx="4544695" cy="1579880"/>
                        </a:xfrm>
                      </wpg:grpSpPr>
                      <pic:pic xmlns:pic="http://schemas.openxmlformats.org/drawingml/2006/picture">
                        <pic:nvPicPr>
                          <pic:cNvPr id="120" name="Grafik 120"/>
                          <pic:cNvPicPr>
                            <a:picLocks noChangeAspect="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544695" cy="1266190"/>
                          </a:xfrm>
                          <a:prstGeom prst="rect">
                            <a:avLst/>
                          </a:prstGeom>
                          <a:noFill/>
                          <a:ln>
                            <a:noFill/>
                          </a:ln>
                        </pic:spPr>
                      </pic:pic>
                      <wps:wsp>
                        <wps:cNvPr id="121" name="Textfeld 121"/>
                        <wps:cNvSpPr txBox="1"/>
                        <wps:spPr>
                          <a:xfrm>
                            <a:off x="0" y="1321435"/>
                            <a:ext cx="4544695" cy="258445"/>
                          </a:xfrm>
                          <a:prstGeom prst="rect">
                            <a:avLst/>
                          </a:prstGeom>
                          <a:solidFill>
                            <a:prstClr val="white"/>
                          </a:solidFill>
                          <a:ln>
                            <a:noFill/>
                          </a:ln>
                        </wps:spPr>
                        <wps:txbx>
                          <w:txbxContent>
                            <w:p w14:paraId="7230FD4A" w14:textId="539462AE" w:rsidR="0015012B" w:rsidRPr="006B5A56" w:rsidRDefault="0015012B" w:rsidP="0015012B">
                              <w:pPr>
                                <w:pStyle w:val="Beschriftung"/>
                                <w:rPr>
                                  <w:noProof/>
                                  <w:sz w:val="24"/>
                                </w:rPr>
                              </w:pPr>
                              <w:r>
                                <w:t xml:space="preserve">Abbildung </w:t>
                              </w:r>
                              <w:r w:rsidR="00C41E49">
                                <w:t>36</w:t>
                              </w:r>
                              <w:r>
                                <w:t>: @Inputs in der copyright-</w:t>
                              </w:r>
                              <w:proofErr w:type="spellStart"/>
                              <w:r>
                                <w:t>footer.component.t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BE941D" id="Gruppieren 122" o:spid="_x0000_s1151" style="position:absolute;left:0;text-align:left;margin-left:0;margin-top:17.6pt;width:357.85pt;height:124.4pt;z-index:251785216;mso-position-horizontal:left;mso-position-horizontal-relative:margin" coordsize="45446,157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">
                <v:shape id="Grafik 120" o:spid="_x0000_s1152" type="#_x0000_t75" style="position:absolute;width:45446;height:12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">
                  <v:imagedata r:id="rId81" o:title=""/>
                </v:shape>
                <v:shape id="Textfeld 121" o:spid="_x0000_s1153" type="#_x0000_t202" style="position:absolute;top:13214;width:4544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" stroked="f">
                  <v:textbox style="mso-fit-shape-to-text:t" inset="0,0,0,0">
                    <w:txbxContent>
                      <w:p w14:paraId="7230FD4A" w14:textId="539462AE" w:rsidR="0015012B" w:rsidRPr="006B5A56" w:rsidRDefault="0015012B" w:rsidP="0015012B">
                        <w:pPr>
                          <w:pStyle w:val="Beschriftung"/>
                          <w:rPr>
                            <w:noProof/>
                            <w:sz w:val="24"/>
                          </w:rPr>
                        </w:pPr>
                        <w:r>
                          <w:t xml:space="preserve">Abbildung </w:t>
                        </w:r>
                        <w:r w:rsidR="00C41E49">
                          <w:t>36</w:t>
                        </w:r>
                        <w:r>
                          <w:t>: @Inputs in der copyright-</w:t>
                        </w:r>
                        <w:proofErr w:type="spellStart"/>
                        <w:r>
                          <w:t>footer.component.ts</w:t>
                        </w:r>
                        <w:proofErr w:type="spellEnd"/>
                      </w:p>
                    </w:txbxContent>
                  </v:textbox>
                </v:shape>
                <w10:wrap type="square" anchorx="margin"/>
              </v:group>
            </w:pict>
          </mc:Fallback>
        </mc:AlternateContent>
      </w:r>
    </w:p>
    <w:p w14:paraId="6C1DCB9B" w14:textId="4DAC1B08" w:rsidR="00777908" w:rsidRPr="002121D2" w:rsidRDefault="00777908" w:rsidP="00C72850"/>
    <w:p w14:paraId="2B4C14D4" w14:textId="7C5BFD85" w:rsidR="00777908" w:rsidRPr="002121D2" w:rsidRDefault="00777908" w:rsidP="00C72850"/>
    <w:p w14:paraId="2A4C174D" w14:textId="7CA6EE3D" w:rsidR="00777908" w:rsidRPr="002121D2" w:rsidRDefault="00777908" w:rsidP="00C72850"/>
    <w:p w14:paraId="18F816D7" w14:textId="02078CE4" w:rsidR="00777908" w:rsidRDefault="00777908" w:rsidP="00C72850"/>
    <w:p w14:paraId="76B4B308" w14:textId="77777777" w:rsidR="00531E4F" w:rsidRPr="002121D2" w:rsidRDefault="00531E4F" w:rsidP="00C72850"/>
    <w:p w14:paraId="1DDAE3A5" w14:textId="218448D7" w:rsidR="009F19D2" w:rsidRDefault="0015012B" w:rsidP="009F19D2">
      <w:pPr>
        <w:keepNext/>
      </w:pPr>
      <w:r>
        <w:t>Somit erhält der Footer alle benötigten Parameter. Um nun über den Footer, durch einen Klick auf „Contact“ oder „License“ wie in Abbildung 2</w:t>
      </w:r>
      <w:r w:rsidR="00C41E49">
        <w:t>4</w:t>
      </w:r>
      <w:r>
        <w:t xml:space="preserve"> </w:t>
      </w:r>
      <w:r w:rsidR="00531E4F">
        <w:t>anschaulich</w:t>
      </w:r>
      <w:r>
        <w:t>, die jeweilige Dialog Komponente aufzurufen, werden folgende Funktionen erstellt. So kann der Footer die jeweilige Komponente mit gewünschten Parametern aufrufen.</w:t>
      </w:r>
    </w:p>
    <w:p w14:paraId="2C2F873B" w14:textId="5E584B7C" w:rsidR="009F19D2" w:rsidRDefault="009F19D2" w:rsidP="009F19D2">
      <w:pPr>
        <w:keepNext/>
      </w:pPr>
    </w:p>
    <w:p w14:paraId="13591F5D" w14:textId="67D42DF8" w:rsidR="00777908" w:rsidRPr="002121D2" w:rsidRDefault="00777908" w:rsidP="00C72850"/>
    <w:p w14:paraId="08A6C96D" w14:textId="262A2A1C" w:rsidR="00777908" w:rsidRPr="002121D2" w:rsidRDefault="00531E4F" w:rsidP="00C72850">
      <w:r>
        <w:rPr>
          <w:noProof/>
        </w:rPr>
        <w:lastRenderedPageBreak/>
        <mc:AlternateContent>
          <mc:Choice Requires="wpg">
            <w:drawing>
              <wp:anchor distT="0" distB="0" distL="114300" distR="114300" simplePos="0" relativeHeight="251792384" behindDoc="0" locked="0" layoutInCell="1" allowOverlap="1" wp14:anchorId="59E0DEEB" wp14:editId="4BD33CCC">
                <wp:simplePos x="0" y="0"/>
                <wp:positionH relativeFrom="margin">
                  <wp:align>center</wp:align>
                </wp:positionH>
                <wp:positionV relativeFrom="paragraph">
                  <wp:posOffset>9336</wp:posOffset>
                </wp:positionV>
                <wp:extent cx="5748655" cy="1109345"/>
                <wp:effectExtent l="0" t="0" r="4445" b="0"/>
                <wp:wrapNone/>
                <wp:docPr id="133" name="Gruppieren 133"/>
                <wp:cNvGraphicFramePr/>
                <a:graphic xmlns:a="http://schemas.openxmlformats.org/drawingml/2006/main">
                  <a:graphicData uri="http://schemas.microsoft.com/office/word/2010/wordprocessingGroup">
                    <wpg:wgp>
                      <wpg:cNvGrpSpPr/>
                      <wpg:grpSpPr>
                        <a:xfrm>
                          <a:off x="0" y="0"/>
                          <a:ext cx="5748655" cy="1109345"/>
                          <a:chOff x="0" y="0"/>
                          <a:chExt cx="5748655" cy="1109345"/>
                        </a:xfrm>
                      </wpg:grpSpPr>
                      <wpg:grpSp>
                        <wpg:cNvPr id="131" name="Gruppieren 131"/>
                        <wpg:cNvGrpSpPr/>
                        <wpg:grpSpPr>
                          <a:xfrm>
                            <a:off x="0" y="0"/>
                            <a:ext cx="5748655" cy="796925"/>
                            <a:chOff x="0" y="0"/>
                            <a:chExt cx="5748655" cy="796925"/>
                          </a:xfrm>
                        </wpg:grpSpPr>
                        <pic:pic xmlns:pic="http://schemas.openxmlformats.org/drawingml/2006/picture">
                          <pic:nvPicPr>
                            <pic:cNvPr id="129" name="Grafik 129"/>
                            <pic:cNvPicPr>
                              <a:picLocks noChangeAspect="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48655" cy="796925"/>
                            </a:xfrm>
                            <a:prstGeom prst="rect">
                              <a:avLst/>
                            </a:prstGeom>
                            <a:noFill/>
                            <a:ln>
                              <a:noFill/>
                            </a:ln>
                          </pic:spPr>
                        </pic:pic>
                        <wps:wsp>
                          <wps:cNvPr id="130" name="Rechteck 130"/>
                          <wps:cNvSpPr/>
                          <wps:spPr>
                            <a:xfrm>
                              <a:off x="2381061" y="651850"/>
                              <a:ext cx="3277235" cy="180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2" name="Textfeld 132"/>
                        <wps:cNvSpPr txBox="1"/>
                        <wps:spPr>
                          <a:xfrm>
                            <a:off x="0" y="850900"/>
                            <a:ext cx="5748655" cy="258445"/>
                          </a:xfrm>
                          <a:prstGeom prst="rect">
                            <a:avLst/>
                          </a:prstGeom>
                          <a:solidFill>
                            <a:prstClr val="white"/>
                          </a:solidFill>
                          <a:ln>
                            <a:noFill/>
                          </a:ln>
                        </wps:spPr>
                        <wps:txbx>
                          <w:txbxContent>
                            <w:p w14:paraId="34DCEF2C" w14:textId="5651F4DE" w:rsidR="009F19D2" w:rsidRPr="007C3FE9" w:rsidRDefault="009F19D2" w:rsidP="009F19D2">
                              <w:pPr>
                                <w:pStyle w:val="Beschriftung"/>
                                <w:rPr>
                                  <w:noProof/>
                                  <w:sz w:val="24"/>
                                </w:rPr>
                              </w:pPr>
                              <w:r>
                                <w:t xml:space="preserve">Abbildung </w:t>
                              </w:r>
                              <w:r w:rsidR="00C41E49">
                                <w:t>37</w:t>
                              </w:r>
                              <w:r>
                                <w:t>: Aufruf des jeweiligen Dialog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9E0DEEB" id="Gruppieren 133" o:spid="_x0000_s1154" style="position:absolute;left:0;text-align:left;margin-left:0;margin-top:.75pt;width:452.65pt;height:87.35pt;z-index:251792384;mso-position-horizontal:center;mso-position-horizontal-relative:margin;mso-width-relative:margin;mso-height-relative:margin" coordsize="57486,110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">
                <v:group id="Gruppieren 131" o:spid="_x0000_s1155" style="position:absolute;width:57486;height:7969" coordsize="57486,79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shape id="Grafik 129" o:spid="_x0000_s1156" type="#_x0000_t75" style="position:absolute;width:57486;height:79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">
                    <v:imagedata r:id="rId83" o:title=""/>
                  </v:shape>
                  <v:rect id="Rechteck 130" o:spid="_x0000_s1157" style="position:absolute;left:23810;top:6518;width:32772;height: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" fillcolor="red" stroked="f" strokeweight="1pt"/>
                </v:group>
                <v:shape id="Textfeld 132" o:spid="_x0000_s1158" type="#_x0000_t202" style="position:absolute;top:8509;width:5748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" stroked="f">
                  <v:textbox style="mso-fit-shape-to-text:t" inset="0,0,0,0">
                    <w:txbxContent>
                      <w:p w14:paraId="34DCEF2C" w14:textId="5651F4DE" w:rsidR="009F19D2" w:rsidRPr="007C3FE9" w:rsidRDefault="009F19D2" w:rsidP="009F19D2">
                        <w:pPr>
                          <w:pStyle w:val="Beschriftung"/>
                          <w:rPr>
                            <w:noProof/>
                            <w:sz w:val="24"/>
                          </w:rPr>
                        </w:pPr>
                        <w:r>
                          <w:t xml:space="preserve">Abbildung </w:t>
                        </w:r>
                        <w:r w:rsidR="00C41E49">
                          <w:t>37</w:t>
                        </w:r>
                        <w:r>
                          <w:t>: Aufruf des jeweiligen Dialogs</w:t>
                        </w:r>
                      </w:p>
                    </w:txbxContent>
                  </v:textbox>
                </v:shape>
                <w10:wrap anchorx="margin"/>
              </v:group>
            </w:pict>
          </mc:Fallback>
        </mc:AlternateContent>
      </w:r>
    </w:p>
    <w:p w14:paraId="27D20602" w14:textId="7ECD545B" w:rsidR="00777908" w:rsidRDefault="00777908" w:rsidP="00C72850"/>
    <w:p w14:paraId="26F42490" w14:textId="645D6F31" w:rsidR="00531E4F" w:rsidRDefault="00531E4F" w:rsidP="00C72850"/>
    <w:p w14:paraId="6F7FA980" w14:textId="77777777" w:rsidR="00531E4F" w:rsidRDefault="00531E4F" w:rsidP="00C72850"/>
    <w:p w14:paraId="02115FC8" w14:textId="1BA27BB2" w:rsidR="00531E4F" w:rsidRPr="002121D2" w:rsidRDefault="00531E4F" w:rsidP="00C72850">
      <w:r>
        <w:rPr>
          <w:noProof/>
        </w:rPr>
        <mc:AlternateContent>
          <mc:Choice Requires="wpg">
            <w:drawing>
              <wp:anchor distT="0" distB="0" distL="114300" distR="114300" simplePos="0" relativeHeight="251798528" behindDoc="0" locked="0" layoutInCell="1" allowOverlap="1" wp14:anchorId="19BBE0A9" wp14:editId="01D04A16">
                <wp:simplePos x="0" y="0"/>
                <wp:positionH relativeFrom="margin">
                  <wp:align>right</wp:align>
                </wp:positionH>
                <wp:positionV relativeFrom="paragraph">
                  <wp:posOffset>1488968</wp:posOffset>
                </wp:positionV>
                <wp:extent cx="5758180" cy="2734310"/>
                <wp:effectExtent l="0" t="0" r="0" b="8890"/>
                <wp:wrapSquare wrapText="bothSides"/>
                <wp:docPr id="138" name="Gruppieren 138"/>
                <wp:cNvGraphicFramePr/>
                <a:graphic xmlns:a="http://schemas.openxmlformats.org/drawingml/2006/main">
                  <a:graphicData uri="http://schemas.microsoft.com/office/word/2010/wordprocessingGroup">
                    <wpg:wgp>
                      <wpg:cNvGrpSpPr/>
                      <wpg:grpSpPr>
                        <a:xfrm>
                          <a:off x="0" y="0"/>
                          <a:ext cx="5758180" cy="2734310"/>
                          <a:chOff x="0" y="0"/>
                          <a:chExt cx="5758180" cy="2734310"/>
                        </a:xfrm>
                      </wpg:grpSpPr>
                      <wpg:grpSp>
                        <wpg:cNvPr id="136" name="Gruppieren 136"/>
                        <wpg:cNvGrpSpPr/>
                        <wpg:grpSpPr>
                          <a:xfrm>
                            <a:off x="0" y="0"/>
                            <a:ext cx="5758180" cy="2290156"/>
                            <a:chOff x="0" y="0"/>
                            <a:chExt cx="5758180" cy="2290156"/>
                          </a:xfrm>
                        </wpg:grpSpPr>
                        <pic:pic xmlns:pic="http://schemas.openxmlformats.org/drawingml/2006/picture">
                          <pic:nvPicPr>
                            <pic:cNvPr id="134" name="Grafik 134"/>
                            <pic:cNvPicPr>
                              <a:picLocks noChangeAspect="1"/>
                            </pic:cNvPicPr>
                          </pic:nvPicPr>
                          <pic:blipFill rotWithShape="1">
                            <a:blip r:embed="rId84">
                              <a:extLst>
                                <a:ext uri="{28A0092B-C50C-407E-A947-70E740481C1C}">
                                  <a14:useLocalDpi xmlns:a14="http://schemas.microsoft.com/office/drawing/2010/main" val="0"/>
                                </a:ext>
                              </a:extLst>
                            </a:blip>
                            <a:srcRect t="-264" b="71418"/>
                            <a:stretch/>
                          </pic:blipFill>
                          <pic:spPr bwMode="auto">
                            <a:xfrm>
                              <a:off x="0" y="0"/>
                              <a:ext cx="5758180" cy="9867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5" name="Grafik 135"/>
                            <pic:cNvPicPr>
                              <a:picLocks noChangeAspect="1"/>
                            </pic:cNvPicPr>
                          </pic:nvPicPr>
                          <pic:blipFill rotWithShape="1">
                            <a:blip r:embed="rId84">
                              <a:extLst>
                                <a:ext uri="{28A0092B-C50C-407E-A947-70E740481C1C}">
                                  <a14:useLocalDpi xmlns:a14="http://schemas.microsoft.com/office/drawing/2010/main" val="0"/>
                                </a:ext>
                              </a:extLst>
                            </a:blip>
                            <a:srcRect t="61379"/>
                            <a:stretch/>
                          </pic:blipFill>
                          <pic:spPr bwMode="auto">
                            <a:xfrm>
                              <a:off x="0" y="968721"/>
                              <a:ext cx="5758180" cy="1321435"/>
                            </a:xfrm>
                            <a:prstGeom prst="rect">
                              <a:avLst/>
                            </a:prstGeom>
                            <a:noFill/>
                            <a:ln>
                              <a:noFill/>
                            </a:ln>
                            <a:extLst>
                              <a:ext uri="{53640926-AAD7-44D8-BBD7-CCE9431645EC}">
                                <a14:shadowObscured xmlns:a14="http://schemas.microsoft.com/office/drawing/2010/main"/>
                              </a:ext>
                            </a:extLst>
                          </pic:spPr>
                        </pic:pic>
                      </wpg:grpSp>
                      <wps:wsp>
                        <wps:cNvPr id="137" name="Textfeld 137"/>
                        <wps:cNvSpPr txBox="1"/>
                        <wps:spPr>
                          <a:xfrm>
                            <a:off x="0" y="2344420"/>
                            <a:ext cx="5758180" cy="389890"/>
                          </a:xfrm>
                          <a:prstGeom prst="rect">
                            <a:avLst/>
                          </a:prstGeom>
                          <a:solidFill>
                            <a:prstClr val="white"/>
                          </a:solidFill>
                          <a:ln>
                            <a:noFill/>
                          </a:ln>
                        </wps:spPr>
                        <wps:txbx>
                          <w:txbxContent>
                            <w:p w14:paraId="3E0A03F8" w14:textId="695C81E0" w:rsidR="009F19D2" w:rsidRPr="007E6C40" w:rsidRDefault="009F19D2" w:rsidP="009F19D2">
                              <w:pPr>
                                <w:pStyle w:val="Beschriftung"/>
                                <w:rPr>
                                  <w:noProof/>
                                  <w:sz w:val="24"/>
                                </w:rPr>
                              </w:pPr>
                              <w:r>
                                <w:t xml:space="preserve">Abbildung </w:t>
                              </w:r>
                              <w:r w:rsidR="00C41E49">
                                <w:t>38</w:t>
                              </w:r>
                              <w:r>
                                <w:t>: Aufruf der Page-Not-</w:t>
                              </w:r>
                              <w:proofErr w:type="spellStart"/>
                              <w:r>
                                <w:t>Found</w:t>
                              </w:r>
                              <w:proofErr w:type="spellEnd"/>
                              <w:r>
                                <w:t xml:space="preserve"> Komponenten sowie der Dialog Funktionen in der copyright-footer.component.htm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BBE0A9" id="Gruppieren 138" o:spid="_x0000_s1159" style="position:absolute;left:0;text-align:left;margin-left:402.2pt;margin-top:117.25pt;width:453.4pt;height:215.3pt;z-index:251798528;mso-position-horizontal:right;mso-position-horizontal-relative:margin" coordsize="57581,27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">
                <v:group id="Gruppieren 136" o:spid="_x0000_s1160" style="position:absolute;width:57581;height:22901" coordsize="57581,22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">
                  <v:shape id="Grafik 134" o:spid="_x0000_s1161" type="#_x0000_t75" style="position:absolute;width:57581;height:98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">
                    <v:imagedata r:id="rId85" o:title="" croptop="-173f" cropbottom="46805f"/>
                  </v:shape>
                  <v:shape id="Grafik 135" o:spid="_x0000_s1162" type="#_x0000_t75" style="position:absolute;top:9687;width:57581;height:132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">
                    <v:imagedata r:id="rId85" o:title="" croptop="40225f"/>
                  </v:shape>
                </v:group>
                <v:shape id="Textfeld 137" o:spid="_x0000_s1163" type="#_x0000_t202" style="position:absolute;top:23444;width:57581;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" stroked="f">
                  <v:textbox style="mso-fit-shape-to-text:t" inset="0,0,0,0">
                    <w:txbxContent>
                      <w:p w14:paraId="3E0A03F8" w14:textId="695C81E0" w:rsidR="009F19D2" w:rsidRPr="007E6C40" w:rsidRDefault="009F19D2" w:rsidP="009F19D2">
                        <w:pPr>
                          <w:pStyle w:val="Beschriftung"/>
                          <w:rPr>
                            <w:noProof/>
                            <w:sz w:val="24"/>
                          </w:rPr>
                        </w:pPr>
                        <w:r>
                          <w:t xml:space="preserve">Abbildung </w:t>
                        </w:r>
                        <w:r w:rsidR="00C41E49">
                          <w:t>38</w:t>
                        </w:r>
                        <w:r>
                          <w:t>: Aufruf der Page-Not-</w:t>
                        </w:r>
                        <w:proofErr w:type="spellStart"/>
                        <w:r>
                          <w:t>Found</w:t>
                        </w:r>
                        <w:proofErr w:type="spellEnd"/>
                        <w:r>
                          <w:t xml:space="preserve"> Komponenten sowie der Dialog Funktionen in der copyright-footer.component.html</w:t>
                        </w:r>
                      </w:p>
                    </w:txbxContent>
                  </v:textbox>
                </v:shape>
                <w10:wrap type="square" anchorx="margin"/>
              </v:group>
            </w:pict>
          </mc:Fallback>
        </mc:AlternateContent>
      </w:r>
      <w:r w:rsidR="009F19D2">
        <w:t xml:space="preserve">Im roten Bereich wird die </w:t>
      </w:r>
      <w:proofErr w:type="spellStart"/>
      <w:r w:rsidR="009F19D2" w:rsidRPr="00531E4F">
        <w:rPr>
          <w:rStyle w:val="CommandsZchn"/>
        </w:rPr>
        <w:t>licenseDialogConfig</w:t>
      </w:r>
      <w:proofErr w:type="spellEnd"/>
      <w:r w:rsidR="009F19D2" w:rsidRPr="00531E4F">
        <w:rPr>
          <w:rStyle w:val="CommandsZchn"/>
        </w:rPr>
        <w:t>()</w:t>
      </w:r>
      <w:r w:rsidR="009F19D2">
        <w:t xml:space="preserve"> mit den für die License-Dialog Komponente</w:t>
      </w:r>
      <w:r>
        <w:t xml:space="preserve"> relevanten Parametern</w:t>
      </w:r>
      <w:r w:rsidR="009F19D2">
        <w:t xml:space="preserve"> beladen. Außerdem soll beim </w:t>
      </w:r>
      <w:r>
        <w:t>A</w:t>
      </w:r>
      <w:r w:rsidR="009F19D2">
        <w:t>uswählen des Links „Logout“, eine Page-Not-Found Komponente aufgerufen werden, da diese Funktion noch nicht existiert. Dies geschieht recht schnell über eine sogenannte Hyper-Referenz oder</w:t>
      </w:r>
      <w:r>
        <w:t xml:space="preserve"> </w:t>
      </w:r>
      <w:r w:rsidR="009F19D2">
        <w:t xml:space="preserve">auch </w:t>
      </w:r>
      <w:proofErr w:type="spellStart"/>
      <w:r w:rsidR="009F19D2">
        <w:t>href</w:t>
      </w:r>
      <w:proofErr w:type="spellEnd"/>
      <w:r w:rsidR="009F19D2">
        <w:t xml:space="preserve">. </w:t>
      </w:r>
    </w:p>
    <w:p w14:paraId="4EDB04CE" w14:textId="12E9DD12" w:rsidR="00777908" w:rsidRPr="002121D2" w:rsidRDefault="009F19D2" w:rsidP="00C72850">
      <w:r>
        <w:t>Zum Schluss muss auch bei dieser Komponente nun noch der Aufruf innerhalb des Dashboards in der dashboard.html den Inputs entsprechend angepasst werden</w:t>
      </w:r>
      <w:r w:rsidR="00956B45">
        <w:t>.</w:t>
      </w:r>
    </w:p>
    <w:p w14:paraId="1056AE1C" w14:textId="2538E418" w:rsidR="00777908" w:rsidRPr="002121D2" w:rsidRDefault="00777908" w:rsidP="00C72850"/>
    <w:p w14:paraId="246A9F07" w14:textId="3C1DDD0F" w:rsidR="009F19D2" w:rsidRDefault="009F19D2" w:rsidP="00C72850">
      <w:pPr>
        <w:rPr>
          <w:noProof/>
        </w:rPr>
      </w:pPr>
    </w:p>
    <w:p w14:paraId="14EE5673" w14:textId="7F723412" w:rsidR="00777908" w:rsidRPr="002121D2" w:rsidRDefault="00777908" w:rsidP="00C72850"/>
    <w:p w14:paraId="7407742E" w14:textId="21D34C05" w:rsidR="00777908" w:rsidRPr="002121D2" w:rsidRDefault="00777908" w:rsidP="00C72850"/>
    <w:p w14:paraId="0B02134B" w14:textId="01628B63" w:rsidR="00777908" w:rsidRPr="002121D2" w:rsidRDefault="00777908" w:rsidP="00C72850"/>
    <w:p w14:paraId="5BA0F4AD" w14:textId="17038D35" w:rsidR="00777908" w:rsidRPr="002121D2" w:rsidRDefault="00777908" w:rsidP="00C72850"/>
    <w:p w14:paraId="0F2CA52F" w14:textId="60D62599" w:rsidR="00777908" w:rsidRDefault="00CD2B47" w:rsidP="00531E4F">
      <w:pPr>
        <w:pStyle w:val="berschrift1"/>
      </w:pPr>
      <w:bookmarkStart w:id="96" w:name="_Toc72742800"/>
      <w:bookmarkStart w:id="97" w:name="_Toc72748525"/>
      <w:r>
        <w:lastRenderedPageBreak/>
        <w:t>11</w:t>
      </w:r>
      <w:r w:rsidR="00531E4F">
        <w:t xml:space="preserve"> Zentralisierung von Pages</w:t>
      </w:r>
      <w:bookmarkEnd w:id="96"/>
      <w:bookmarkEnd w:id="97"/>
    </w:p>
    <w:p w14:paraId="21F70056" w14:textId="1BD49A2B" w:rsidR="00531E4F" w:rsidRDefault="00531E4F" w:rsidP="00C72850"/>
    <w:p w14:paraId="462B1C91" w14:textId="484030D8" w:rsidR="00531E4F" w:rsidRPr="003A4FC8" w:rsidRDefault="00CD2B47" w:rsidP="00531E4F">
      <w:pPr>
        <w:pStyle w:val="berschrift2"/>
      </w:pPr>
      <w:bookmarkStart w:id="98" w:name="_Toc72742801"/>
      <w:bookmarkStart w:id="99" w:name="_Toc72748526"/>
      <w:r>
        <w:t>11</w:t>
      </w:r>
      <w:r w:rsidR="00531E4F" w:rsidRPr="003A4FC8">
        <w:t>.1 Page-Not-</w:t>
      </w:r>
      <w:proofErr w:type="spellStart"/>
      <w:r w:rsidR="00531E4F" w:rsidRPr="003A4FC8">
        <w:t>Found</w:t>
      </w:r>
      <w:bookmarkEnd w:id="98"/>
      <w:bookmarkEnd w:id="99"/>
      <w:proofErr w:type="spellEnd"/>
    </w:p>
    <w:p w14:paraId="5CD049D4" w14:textId="3DAD3DDB" w:rsidR="00777908" w:rsidRPr="003A4FC8" w:rsidRDefault="00777908" w:rsidP="00C72850"/>
    <w:p w14:paraId="3A2ACD5B" w14:textId="0209A826" w:rsidR="00777908" w:rsidRPr="00531E4F" w:rsidRDefault="00531E4F" w:rsidP="00C72850">
      <w:r w:rsidRPr="00531E4F">
        <w:t>Da die Page-Not-</w:t>
      </w:r>
      <w:proofErr w:type="spellStart"/>
      <w:r w:rsidRPr="00531E4F">
        <w:t>F</w:t>
      </w:r>
      <w:r>
        <w:t>ound</w:t>
      </w:r>
      <w:proofErr w:type="spellEnd"/>
      <w:r>
        <w:t xml:space="preserve"> Komponente keine Abhängigkeiten auf andere hat, und kaum Inhalt besitzt, wie man in Abbildung </w:t>
      </w:r>
      <w:r w:rsidR="00C41E49">
        <w:t xml:space="preserve">25 </w:t>
      </w:r>
      <w:r>
        <w:t>gut erkennen kann, ist diese recht zügig zentralisiert. Der Ordner dieser muss lediglich in das neue Repo verschoben werden und alle Imports dieser Komponente abgeändert werden. Dies ist zwar ohne Aufwand verbunden, erspart aber durch die Zentralisierung auch dieser Komponente mehrere Zeilen Code und trägt zu einer einheitlichen Gestaltung dieser Komponente bei.</w:t>
      </w:r>
    </w:p>
    <w:p w14:paraId="0DD39F9D" w14:textId="0A9F0A67" w:rsidR="00531E4F" w:rsidRPr="00531E4F" w:rsidRDefault="00531E4F" w:rsidP="00C72850"/>
    <w:p w14:paraId="125EC605" w14:textId="58DF74EC" w:rsidR="00531E4F" w:rsidRPr="00531E4F" w:rsidRDefault="00531E4F" w:rsidP="00C72850"/>
    <w:p w14:paraId="0F956A0A" w14:textId="1A69AB23" w:rsidR="00531E4F" w:rsidRDefault="00531E4F" w:rsidP="00C72850"/>
    <w:p w14:paraId="62D72379" w14:textId="7278B6EA" w:rsidR="00531E4F" w:rsidRDefault="00531E4F" w:rsidP="00C72850"/>
    <w:p w14:paraId="1C0E26AC" w14:textId="65EE4B1B" w:rsidR="00531E4F" w:rsidRDefault="00531E4F" w:rsidP="00C72850"/>
    <w:p w14:paraId="01C4349D" w14:textId="5F230A6E" w:rsidR="00531E4F" w:rsidRDefault="00531E4F" w:rsidP="00C72850"/>
    <w:p w14:paraId="5E53FBEC" w14:textId="56F47509" w:rsidR="00531E4F" w:rsidRDefault="00531E4F" w:rsidP="00C72850"/>
    <w:p w14:paraId="7B3AAE1C" w14:textId="15367231" w:rsidR="00531E4F" w:rsidRDefault="00531E4F" w:rsidP="00C72850"/>
    <w:p w14:paraId="64C78BC1" w14:textId="56494FAA" w:rsidR="00531E4F" w:rsidRDefault="00531E4F" w:rsidP="00C72850"/>
    <w:p w14:paraId="558223D1" w14:textId="7CA4FAD0" w:rsidR="00531E4F" w:rsidRDefault="00531E4F" w:rsidP="00C72850"/>
    <w:p w14:paraId="6037015C" w14:textId="393C13BE" w:rsidR="00531E4F" w:rsidRDefault="00531E4F" w:rsidP="00C72850"/>
    <w:p w14:paraId="50CE3A63" w14:textId="12A2C40E" w:rsidR="00531E4F" w:rsidRDefault="00531E4F" w:rsidP="00C72850"/>
    <w:p w14:paraId="094809A2" w14:textId="2BA63656" w:rsidR="00531E4F" w:rsidRDefault="00531E4F" w:rsidP="00C72850"/>
    <w:p w14:paraId="227F5AB5" w14:textId="0AC7A6F3" w:rsidR="00531E4F" w:rsidRDefault="00531E4F" w:rsidP="00C72850"/>
    <w:p w14:paraId="285C7FE9" w14:textId="3B6F1F4A" w:rsidR="00531E4F" w:rsidRDefault="00531E4F" w:rsidP="00C72850"/>
    <w:p w14:paraId="311033F3" w14:textId="4B46B6D2" w:rsidR="00CF380E" w:rsidRDefault="00CF380E" w:rsidP="00C72850"/>
    <w:p w14:paraId="72E07DD6" w14:textId="63E33801" w:rsidR="00CF380E" w:rsidRDefault="00CD2B47" w:rsidP="00CF380E">
      <w:pPr>
        <w:pStyle w:val="berschrift1"/>
      </w:pPr>
      <w:bookmarkStart w:id="100" w:name="_Toc72742802"/>
      <w:bookmarkStart w:id="101" w:name="_Toc72748527"/>
      <w:r>
        <w:lastRenderedPageBreak/>
        <w:t>12</w:t>
      </w:r>
      <w:r w:rsidR="00CF380E">
        <w:t xml:space="preserve"> Kritische Reflexion</w:t>
      </w:r>
      <w:bookmarkEnd w:id="100"/>
      <w:bookmarkEnd w:id="101"/>
    </w:p>
    <w:p w14:paraId="0E8D7F0F" w14:textId="30966216" w:rsidR="00CF380E" w:rsidRDefault="00CF380E" w:rsidP="00C72850"/>
    <w:p w14:paraId="2471A621" w14:textId="2150066C" w:rsidR="006B1153" w:rsidRDefault="00C75638" w:rsidP="00C72850">
      <w:r>
        <w:t xml:space="preserve">Die Zentralisierung von Komponenten ist für mehrere Userinterfaces durchaus sinnvoll. Durch sie wird Softwarecode eingespart, eine einheitliche Userexperience </w:t>
      </w:r>
      <w:r w:rsidR="006B1153">
        <w:t>gewährleistet und es ist bequem durch diese eine einzelne Komponente in mehreren Userinterfaces abzuändern. Aber auch generell ist die Zentralisierung von häufig verwendetem Softwarecode hilfreich, nicht nur in der Frontendentwicklung.</w:t>
      </w:r>
    </w:p>
    <w:p w14:paraId="16131B5A" w14:textId="1BB53CCF" w:rsidR="006B1153" w:rsidRDefault="006B1153" w:rsidP="00C72850">
      <w:r>
        <w:t>Die Durchführung des Vorhabens ist nicht sonderlich komplex, sobald man sich mit den Technologien Angular, Typescript, GitHub und dem Buildworkflow vertraut gemacht hat. Das Zusammenspiel von Angular und Typescript und deren Komponentenstruktur eignen sich hierfür hervorragend. Die meisten Probleme während der Durchführung lassen sich auf Versionsunterschi</w:t>
      </w:r>
      <w:r w:rsidR="00FB50A8">
        <w:t>e</w:t>
      </w:r>
      <w:r>
        <w:t xml:space="preserve">de in den </w:t>
      </w:r>
      <w:r w:rsidRPr="006B1153">
        <w:rPr>
          <w:rStyle w:val="CommandsZchn"/>
        </w:rPr>
        <w:t>package.json</w:t>
      </w:r>
      <w:r>
        <w:t xml:space="preserve"> Dateien des neuen Repositorys und des ursprünglichen Repos zurückführen. </w:t>
      </w:r>
    </w:p>
    <w:p w14:paraId="411B93F4" w14:textId="209A7AB7" w:rsidR="006B1153" w:rsidRDefault="006B1153" w:rsidP="00C72850">
      <w:r>
        <w:t xml:space="preserve">Die Anpassung im Buildworkflow zu treffen ist sehr angenehm aber es ist lästig nach jeder Änderung im zentralisierten Repository den Commithash in der </w:t>
      </w:r>
      <w:r w:rsidRPr="006B1153">
        <w:rPr>
          <w:rStyle w:val="CommandsZchn"/>
        </w:rPr>
        <w:t>WORKFLOW</w:t>
      </w:r>
      <w:r>
        <w:t xml:space="preserve"> Datei anzupassen. Hier wäre eine andere Lösung vielleicht komfortabler.</w:t>
      </w:r>
    </w:p>
    <w:p w14:paraId="5547DDCF" w14:textId="5736F042" w:rsidR="003B0B9F" w:rsidRDefault="003B0B9F" w:rsidP="00C72850">
      <w:r>
        <w:t>Sollte man vorhaben mehrere Userinterfaces zu entwickeln, welche einen ähnlichen Aufbau und gleiche Komponenten be</w:t>
      </w:r>
      <w:r w:rsidR="008E1537">
        <w:t>inhalten</w:t>
      </w:r>
      <w:r>
        <w:t>, so ist es von Vorteil die Zentralisierung von Anfang an durchzuführen. Neue Komponenten sollten dann nicht mehr lokal für jedes Userinterface separat, sondern direkt in dem zentralisierten Repository erstellt werden. Dies erspart Zeit und Aufwand, denn auch das suchen nach gleichen CSS Styles oder Angular-Material Themes erfordert eine Menge Zeit.</w:t>
      </w:r>
    </w:p>
    <w:p w14:paraId="12785302" w14:textId="77777777" w:rsidR="003B0B9F" w:rsidRDefault="003B0B9F" w:rsidP="00C72850"/>
    <w:p w14:paraId="4E73FF1A" w14:textId="530E6EF2" w:rsidR="00CF380E" w:rsidRDefault="00CF380E" w:rsidP="00C72850"/>
    <w:p w14:paraId="6BC32655" w14:textId="38A284B7" w:rsidR="00CF380E" w:rsidRDefault="00CF380E" w:rsidP="00C72850"/>
    <w:p w14:paraId="4DCA2171" w14:textId="5E71D865" w:rsidR="00CF380E" w:rsidRDefault="00CF380E" w:rsidP="00C72850"/>
    <w:p w14:paraId="50878D8E" w14:textId="7B4E6BE1" w:rsidR="00CF380E" w:rsidRDefault="00CF380E" w:rsidP="00C72850"/>
    <w:p w14:paraId="0A8D9B24" w14:textId="4E16436B" w:rsidR="006E3E05" w:rsidRDefault="006E3E05">
      <w:pPr>
        <w:spacing w:line="259" w:lineRule="auto"/>
        <w:jc w:val="left"/>
      </w:pPr>
      <w:r>
        <w:br w:type="page"/>
      </w:r>
    </w:p>
    <w:p w14:paraId="1AC8AD10" w14:textId="370086A1" w:rsidR="00CF380E" w:rsidRDefault="00CD2B47" w:rsidP="00FB50A8">
      <w:pPr>
        <w:pStyle w:val="berschrift1"/>
      </w:pPr>
      <w:bookmarkStart w:id="102" w:name="_Toc72748528"/>
      <w:r>
        <w:lastRenderedPageBreak/>
        <w:t xml:space="preserve">13 </w:t>
      </w:r>
      <w:r w:rsidR="00065459">
        <w:t>Zusammenfassung und Ausblick</w:t>
      </w:r>
      <w:bookmarkEnd w:id="102"/>
    </w:p>
    <w:p w14:paraId="710881BD" w14:textId="6E6630C2" w:rsidR="00CF380E" w:rsidRDefault="00CF380E" w:rsidP="00C72850"/>
    <w:p w14:paraId="6169817A" w14:textId="41BC9085" w:rsidR="00CF380E" w:rsidRDefault="00FB50A8" w:rsidP="00C72850">
      <w:r>
        <w:t xml:space="preserve">Durch die Durchführung dieses Vorhabens, sind nun Grundbausteine der drei derzeit benutzten Userinterfaces zentral gelagert. Dies birgt schon jetzt viele Vorteile. Aber auch in Zukunft spielt das zentrale Repository eine sehr wichtige Rolle, denn wann immer ein neues Userinterface entwickelt wird, können Komponenten aus diesem Repo konsumiert oder dort abgelegt werden. Somit stellt dieses Repository einen Sammelplatz für Userinterfacekomponenten dar, aus welchem jeder Softwareentwickler der Abteilung ohne Probleme konsumieren kann. Auch Entwickler, welche Userinterfaces vorzugsweise in </w:t>
      </w:r>
      <w:proofErr w:type="spellStart"/>
      <w:r>
        <w:t>React</w:t>
      </w:r>
      <w:proofErr w:type="spellEnd"/>
      <w:r>
        <w:t xml:space="preserve"> erstellen möchten, können </w:t>
      </w:r>
      <w:proofErr w:type="spellStart"/>
      <w:r>
        <w:t>React</w:t>
      </w:r>
      <w:proofErr w:type="spellEnd"/>
      <w:r>
        <w:t xml:space="preserve"> Komponente hier ohne Probleme auslagern und dennoch Stylings aus diesem Repo konsumieren. Zusammengefasst spart das zentrale Repository Zeit, Softwarecode und Kapazitäten der Mitarbeiter deutlich ein.</w:t>
      </w:r>
    </w:p>
    <w:p w14:paraId="3894DF1D" w14:textId="42401FA5" w:rsidR="00CF380E" w:rsidRDefault="00CF380E" w:rsidP="00C72850"/>
    <w:p w14:paraId="090876AF" w14:textId="24BDDD69" w:rsidR="00CF380E" w:rsidRDefault="00CF380E" w:rsidP="00C72850"/>
    <w:p w14:paraId="22E3C3B6" w14:textId="16D7EA4C" w:rsidR="00CF380E" w:rsidRDefault="00CF380E" w:rsidP="00C72850"/>
    <w:p w14:paraId="74441C87" w14:textId="74076CB6" w:rsidR="00CF380E" w:rsidRDefault="00CF380E" w:rsidP="00C72850"/>
    <w:p w14:paraId="5BE2841E" w14:textId="1BF3526F" w:rsidR="00CF380E" w:rsidRDefault="00CF380E" w:rsidP="00C72850"/>
    <w:p w14:paraId="60AE3680" w14:textId="166DC5F6" w:rsidR="00CF380E" w:rsidRDefault="00CF380E" w:rsidP="00C72850"/>
    <w:p w14:paraId="0C5032B5" w14:textId="7BB5F00A" w:rsidR="00CF380E" w:rsidRDefault="00CF380E" w:rsidP="00C72850"/>
    <w:p w14:paraId="0DC6A8DF" w14:textId="19492298" w:rsidR="00CF380E" w:rsidRDefault="00CF380E" w:rsidP="00C72850"/>
    <w:p w14:paraId="25C0E1CF" w14:textId="73A38BB3" w:rsidR="00CF380E" w:rsidRDefault="00CF380E" w:rsidP="00C72850"/>
    <w:p w14:paraId="6433597F" w14:textId="20FD4690" w:rsidR="00CF380E" w:rsidRDefault="00CF380E" w:rsidP="00C72850"/>
    <w:p w14:paraId="2F88CB98" w14:textId="2DF7526C" w:rsidR="00CF380E" w:rsidRDefault="00CF380E" w:rsidP="00C72850"/>
    <w:p w14:paraId="0421C8AA" w14:textId="1F1BC38E" w:rsidR="00CF380E" w:rsidRDefault="00CF380E" w:rsidP="00C72850"/>
    <w:p w14:paraId="0729CEFE" w14:textId="22A9F688" w:rsidR="00CF380E" w:rsidRDefault="00CF380E" w:rsidP="00C72850"/>
    <w:p w14:paraId="6D63908D" w14:textId="1FAD6690" w:rsidR="00F750BB" w:rsidRDefault="00F750BB" w:rsidP="00C72850"/>
    <w:p w14:paraId="5A44672C" w14:textId="0D36DA0E" w:rsidR="00F750BB" w:rsidRDefault="00F750BB" w:rsidP="00C72850"/>
    <w:p w14:paraId="0C58011D" w14:textId="54418CC0" w:rsidR="00F750BB" w:rsidRDefault="00F750BB" w:rsidP="00F750BB">
      <w:pPr>
        <w:pStyle w:val="berschrift1"/>
      </w:pPr>
      <w:bookmarkStart w:id="103" w:name="_Toc72748529"/>
      <w:r>
        <w:lastRenderedPageBreak/>
        <w:t>Literaturverzeichnis</w:t>
      </w:r>
      <w:bookmarkEnd w:id="103"/>
    </w:p>
    <w:p w14:paraId="71C177B1" w14:textId="2619A841" w:rsidR="00F750BB" w:rsidRDefault="00F750BB" w:rsidP="00F750BB"/>
    <w:p w14:paraId="41588F45" w14:textId="2C9EE01E" w:rsidR="00F750BB" w:rsidRDefault="00F750BB" w:rsidP="008136C5">
      <w:pPr>
        <w:pStyle w:val="berschrift2"/>
        <w:jc w:val="left"/>
      </w:pPr>
      <w:bookmarkStart w:id="104" w:name="_Toc72748530"/>
      <w:r>
        <w:t>Bücher und Schriften</w:t>
      </w:r>
      <w:bookmarkEnd w:id="104"/>
    </w:p>
    <w:p w14:paraId="6608A421" w14:textId="748D7FE5" w:rsidR="00F750BB" w:rsidRDefault="00F750BB" w:rsidP="008136C5">
      <w:pPr>
        <w:jc w:val="left"/>
      </w:pPr>
    </w:p>
    <w:p w14:paraId="73706255" w14:textId="2CABACB0" w:rsidR="00F750BB" w:rsidRDefault="00F750BB" w:rsidP="00ED4200">
      <w:pPr>
        <w:ind w:left="5040" w:hanging="5040"/>
        <w:jc w:val="left"/>
      </w:pPr>
      <w:r>
        <w:t>Lederer, Anke:</w:t>
      </w:r>
      <w:r>
        <w:tab/>
        <w:t>GitHub eine praktische Einführung, Von den ersten Schritten bis zu eigenen GitHub Actions, dpunkt.verlag, Auflage 1, Heidelberg 2021</w:t>
      </w:r>
    </w:p>
    <w:p w14:paraId="18A2F950" w14:textId="403A2585" w:rsidR="00F750BB" w:rsidRPr="00F750BB" w:rsidRDefault="00F750BB" w:rsidP="00ED4200">
      <w:pPr>
        <w:ind w:left="2880" w:hanging="2880"/>
        <w:jc w:val="left"/>
        <w:rPr>
          <w:lang w:val="en-US"/>
        </w:rPr>
      </w:pPr>
      <w:r w:rsidRPr="00F750BB">
        <w:rPr>
          <w:lang w:val="en-US"/>
        </w:rPr>
        <w:t>Frost, Brad:</w:t>
      </w:r>
      <w:r w:rsidRPr="00F750BB">
        <w:rPr>
          <w:lang w:val="en-US"/>
        </w:rPr>
        <w:tab/>
      </w:r>
      <w:r>
        <w:rPr>
          <w:lang w:val="en-US"/>
        </w:rPr>
        <w:tab/>
      </w:r>
      <w:r>
        <w:rPr>
          <w:lang w:val="en-US"/>
        </w:rPr>
        <w:tab/>
      </w:r>
      <w:r>
        <w:rPr>
          <w:lang w:val="en-US"/>
        </w:rPr>
        <w:tab/>
      </w:r>
      <w:r w:rsidRPr="00F750BB">
        <w:rPr>
          <w:lang w:val="en-US"/>
        </w:rPr>
        <w:t>Atomic Design, Pennsylvania 2016</w:t>
      </w:r>
    </w:p>
    <w:p w14:paraId="7146B5B5" w14:textId="2874FF68" w:rsidR="00F750BB" w:rsidRDefault="00F750BB" w:rsidP="00ED4200">
      <w:pPr>
        <w:ind w:left="5041" w:hanging="5041"/>
        <w:jc w:val="left"/>
      </w:pPr>
      <w:r>
        <w:t>Malcher, F./Hoppe, J./</w:t>
      </w:r>
      <w:proofErr w:type="spellStart"/>
      <w:r>
        <w:t>Koppenhagen</w:t>
      </w:r>
      <w:proofErr w:type="spellEnd"/>
      <w:r>
        <w:t>, D.:</w:t>
      </w:r>
      <w:r>
        <w:tab/>
      </w:r>
      <w:r w:rsidR="008136C5">
        <w:t xml:space="preserve">Angular, Grundlagen, fortgeschrittene </w:t>
      </w:r>
      <w:proofErr w:type="spellStart"/>
      <w:r w:rsidR="008136C5">
        <w:t>Tehmen</w:t>
      </w:r>
      <w:proofErr w:type="spellEnd"/>
      <w:r w:rsidR="008136C5">
        <w:t xml:space="preserve"> und Best Practices- inkl. </w:t>
      </w:r>
      <w:proofErr w:type="spellStart"/>
      <w:r w:rsidR="008136C5">
        <w:t>RxJS</w:t>
      </w:r>
      <w:proofErr w:type="spellEnd"/>
      <w:r w:rsidR="008136C5">
        <w:t xml:space="preserve">, </w:t>
      </w:r>
      <w:proofErr w:type="spellStart"/>
      <w:r w:rsidR="008136C5">
        <w:t>NgRx</w:t>
      </w:r>
      <w:proofErr w:type="spellEnd"/>
      <w:r w:rsidR="008136C5">
        <w:t xml:space="preserve"> und PWA, dpunkt.verlag, Auflage 3, Heidelberg 2020</w:t>
      </w:r>
    </w:p>
    <w:p w14:paraId="2B770762" w14:textId="77777777" w:rsidR="00ED4200" w:rsidRDefault="00ED4200" w:rsidP="008136C5">
      <w:pPr>
        <w:ind w:left="5041" w:hanging="5041"/>
        <w:jc w:val="left"/>
      </w:pPr>
    </w:p>
    <w:p w14:paraId="3137E3E8" w14:textId="7B977322" w:rsidR="008136C5" w:rsidRDefault="008136C5" w:rsidP="008136C5">
      <w:pPr>
        <w:pStyle w:val="berschrift2"/>
      </w:pPr>
      <w:bookmarkStart w:id="105" w:name="_Toc72748531"/>
      <w:r>
        <w:t>Internetquellen</w:t>
      </w:r>
      <w:bookmarkEnd w:id="105"/>
    </w:p>
    <w:p w14:paraId="7C28C83F" w14:textId="4397247A" w:rsidR="008136C5" w:rsidRDefault="008136C5" w:rsidP="008136C5"/>
    <w:p w14:paraId="19A8F2DA" w14:textId="7337B151" w:rsidR="008136C5" w:rsidRDefault="008136C5" w:rsidP="008136C5">
      <w:pPr>
        <w:autoSpaceDE w:val="0"/>
        <w:autoSpaceDN w:val="0"/>
        <w:adjustRightInd w:val="0"/>
        <w:spacing w:after="0"/>
        <w:ind w:left="5041" w:hanging="5041"/>
        <w:jc w:val="left"/>
      </w:pPr>
      <w:proofErr w:type="spellStart"/>
      <w:r w:rsidRPr="008136C5">
        <w:t>Sureshkumar</w:t>
      </w:r>
      <w:proofErr w:type="spellEnd"/>
      <w:r w:rsidRPr="008136C5">
        <w:t xml:space="preserve">, </w:t>
      </w:r>
      <w:proofErr w:type="spellStart"/>
      <w:r w:rsidRPr="008136C5">
        <w:t>Ashwin</w:t>
      </w:r>
      <w:proofErr w:type="spellEnd"/>
      <w:r w:rsidRPr="008136C5">
        <w:t>:</w:t>
      </w:r>
      <w:r w:rsidRPr="008136C5">
        <w:tab/>
        <w:t xml:space="preserve">@Inject() and @Injectable, </w:t>
      </w:r>
      <w:r w:rsidRPr="00ED4200">
        <w:t>https://ang</w:t>
      </w:r>
      <w:r w:rsidRPr="00ED4200">
        <w:t>u</w:t>
      </w:r>
      <w:r w:rsidRPr="00ED4200">
        <w:t>lar-2-training-book.rangle.io/di/angular2/inject_and_injectable</w:t>
      </w:r>
      <w:r w:rsidRPr="008136C5">
        <w:t>, o.J., Einsichtna</w:t>
      </w:r>
      <w:r>
        <w:t>hme: 10.05.2021</w:t>
      </w:r>
    </w:p>
    <w:p w14:paraId="47ECB544" w14:textId="6C3B1B6F" w:rsidR="008136C5" w:rsidRDefault="008136C5" w:rsidP="008136C5">
      <w:pPr>
        <w:autoSpaceDE w:val="0"/>
        <w:autoSpaceDN w:val="0"/>
        <w:adjustRightInd w:val="0"/>
        <w:spacing w:after="0"/>
        <w:ind w:left="5041" w:hanging="5041"/>
        <w:jc w:val="left"/>
      </w:pPr>
      <w:proofErr w:type="spellStart"/>
      <w:r>
        <w:t>Wahlin</w:t>
      </w:r>
      <w:proofErr w:type="spellEnd"/>
      <w:r>
        <w:t>, Dan:</w:t>
      </w:r>
      <w:r>
        <w:tab/>
        <w:t xml:space="preserve">Die 5 wesentlichen Vorteile von Angular und Typescript, </w:t>
      </w:r>
      <w:r w:rsidRPr="00ED4200">
        <w:t>https://t2informatik</w:t>
      </w:r>
      <w:r w:rsidRPr="00ED4200">
        <w:t>.</w:t>
      </w:r>
      <w:r w:rsidRPr="00ED4200">
        <w:t>de/blog/softwareentwicklung/die-5-wesentlichen-vorteile-von-angular</w:t>
      </w:r>
      <w:r>
        <w:t>, 2019, Einsichtnahme: 22.05.2021</w:t>
      </w:r>
    </w:p>
    <w:p w14:paraId="38CFB617" w14:textId="4DDAE01F" w:rsidR="008136C5" w:rsidRDefault="008136C5" w:rsidP="008136C5">
      <w:pPr>
        <w:autoSpaceDE w:val="0"/>
        <w:autoSpaceDN w:val="0"/>
        <w:adjustRightInd w:val="0"/>
        <w:spacing w:after="0"/>
        <w:ind w:left="5041" w:hanging="5041"/>
        <w:jc w:val="left"/>
      </w:pPr>
    </w:p>
    <w:p w14:paraId="2FE85DA2" w14:textId="77777777" w:rsidR="008136C5" w:rsidRDefault="008136C5" w:rsidP="008136C5">
      <w:pPr>
        <w:autoSpaceDE w:val="0"/>
        <w:autoSpaceDN w:val="0"/>
        <w:adjustRightInd w:val="0"/>
        <w:spacing w:after="0"/>
        <w:ind w:left="5041" w:hanging="5041"/>
        <w:jc w:val="left"/>
      </w:pPr>
    </w:p>
    <w:p w14:paraId="77ECC579" w14:textId="770B67EA" w:rsidR="008136C5" w:rsidRDefault="008136C5" w:rsidP="008136C5">
      <w:pPr>
        <w:autoSpaceDE w:val="0"/>
        <w:autoSpaceDN w:val="0"/>
        <w:adjustRightInd w:val="0"/>
        <w:spacing w:after="0"/>
        <w:ind w:left="5041" w:hanging="5041"/>
        <w:jc w:val="left"/>
      </w:pPr>
      <w:proofErr w:type="spellStart"/>
      <w:r>
        <w:lastRenderedPageBreak/>
        <w:t>o.V</w:t>
      </w:r>
      <w:proofErr w:type="spellEnd"/>
      <w:r>
        <w:t>.:</w:t>
      </w:r>
      <w:r>
        <w:tab/>
      </w:r>
      <w:proofErr w:type="spellStart"/>
      <w:r>
        <w:t>Anuglar</w:t>
      </w:r>
      <w:proofErr w:type="spellEnd"/>
      <w:r>
        <w:t xml:space="preserve"> Material, </w:t>
      </w:r>
      <w:r w:rsidRPr="00ED4200">
        <w:t>https://dev-supp.de/programmierung/angular-net/angular-material#:~:text=A</w:t>
      </w:r>
      <w:r w:rsidRPr="00ED4200">
        <w:t>n</w:t>
      </w:r>
      <w:r w:rsidRPr="00ED4200">
        <w:t>gular%20Material%20ist%20eine%20%22Benutzeroberfl%C3%A4chenkomponentenbibliothek,wurde%20und%20st%C3%A4ndig%20weiterentwickelt%20w</w:t>
      </w:r>
      <w:r w:rsidRPr="00ED4200">
        <w:t>i</w:t>
      </w:r>
      <w:r w:rsidRPr="00ED4200">
        <w:t>rd</w:t>
      </w:r>
      <w:r w:rsidRPr="008136C5">
        <w:t>.</w:t>
      </w:r>
      <w:r>
        <w:t>, o.J., Einsichtnahme: 29.04.2021</w:t>
      </w:r>
    </w:p>
    <w:p w14:paraId="768291C6" w14:textId="765CA1BD" w:rsidR="008136C5" w:rsidRDefault="00ED4200" w:rsidP="008136C5">
      <w:pPr>
        <w:autoSpaceDE w:val="0"/>
        <w:autoSpaceDN w:val="0"/>
        <w:adjustRightInd w:val="0"/>
        <w:spacing w:after="0"/>
        <w:ind w:left="5041" w:hanging="5041"/>
        <w:jc w:val="left"/>
        <w:rPr>
          <w:lang w:val="en-US"/>
        </w:rPr>
      </w:pPr>
      <w:proofErr w:type="spellStart"/>
      <w:r w:rsidRPr="00ED4200">
        <w:rPr>
          <w:lang w:val="en-US"/>
        </w:rPr>
        <w:t>o.V</w:t>
      </w:r>
      <w:proofErr w:type="spellEnd"/>
      <w:r w:rsidRPr="00ED4200">
        <w:rPr>
          <w:lang w:val="en-US"/>
        </w:rPr>
        <w:t>.:</w:t>
      </w:r>
      <w:r w:rsidRPr="00ED4200">
        <w:rPr>
          <w:lang w:val="en-US"/>
        </w:rPr>
        <w:tab/>
        <w:t>Where the world b</w:t>
      </w:r>
      <w:r>
        <w:rPr>
          <w:lang w:val="en-US"/>
        </w:rPr>
        <w:t xml:space="preserve">uilds software, </w:t>
      </w:r>
      <w:r w:rsidRPr="00ED4200">
        <w:rPr>
          <w:lang w:val="en-US"/>
        </w:rPr>
        <w:t>https://github</w:t>
      </w:r>
      <w:r w:rsidRPr="00ED4200">
        <w:rPr>
          <w:lang w:val="en-US"/>
        </w:rPr>
        <w:t>.</w:t>
      </w:r>
      <w:r w:rsidRPr="00ED4200">
        <w:rPr>
          <w:lang w:val="en-US"/>
        </w:rPr>
        <w:t>com/</w:t>
      </w:r>
      <w:r>
        <w:rPr>
          <w:lang w:val="en-US"/>
        </w:rPr>
        <w:t xml:space="preserve">, 2021, </w:t>
      </w:r>
      <w:proofErr w:type="spellStart"/>
      <w:r>
        <w:rPr>
          <w:lang w:val="en-US"/>
        </w:rPr>
        <w:t>Einsichtnahme</w:t>
      </w:r>
      <w:proofErr w:type="spellEnd"/>
      <w:r>
        <w:rPr>
          <w:lang w:val="en-US"/>
        </w:rPr>
        <w:t>: 22.04.2021</w:t>
      </w:r>
    </w:p>
    <w:p w14:paraId="6FF67017" w14:textId="002A93CB" w:rsidR="00ED4200" w:rsidRDefault="00ED4200" w:rsidP="008136C5">
      <w:pPr>
        <w:autoSpaceDE w:val="0"/>
        <w:autoSpaceDN w:val="0"/>
        <w:adjustRightInd w:val="0"/>
        <w:spacing w:after="0"/>
        <w:ind w:left="5041" w:hanging="5041"/>
        <w:jc w:val="left"/>
        <w:rPr>
          <w:lang w:val="en-US"/>
        </w:rPr>
      </w:pPr>
      <w:proofErr w:type="spellStart"/>
      <w:r>
        <w:rPr>
          <w:lang w:val="en-US"/>
        </w:rPr>
        <w:t>o.V</w:t>
      </w:r>
      <w:proofErr w:type="spellEnd"/>
      <w:r>
        <w:rPr>
          <w:lang w:val="en-US"/>
        </w:rPr>
        <w:t>.</w:t>
      </w:r>
      <w:r>
        <w:rPr>
          <w:lang w:val="en-US"/>
        </w:rPr>
        <w:tab/>
        <w:t xml:space="preserve">Angular Material offers a wide variety of UI components based on the Material Design specification, </w:t>
      </w:r>
      <w:r w:rsidRPr="00ED4200">
        <w:rPr>
          <w:lang w:val="en-US"/>
        </w:rPr>
        <w:t>https://material.an</w:t>
      </w:r>
      <w:r w:rsidRPr="00ED4200">
        <w:rPr>
          <w:lang w:val="en-US"/>
        </w:rPr>
        <w:t>g</w:t>
      </w:r>
      <w:r w:rsidRPr="00ED4200">
        <w:rPr>
          <w:lang w:val="en-US"/>
        </w:rPr>
        <w:t>ular.io/components/categories</w:t>
      </w:r>
      <w:r>
        <w:rPr>
          <w:lang w:val="en-US"/>
        </w:rPr>
        <w:t xml:space="preserve">, </w:t>
      </w:r>
      <w:proofErr w:type="spellStart"/>
      <w:r>
        <w:rPr>
          <w:lang w:val="en-US"/>
        </w:rPr>
        <w:t>o.J.</w:t>
      </w:r>
      <w:proofErr w:type="spellEnd"/>
      <w:r>
        <w:rPr>
          <w:lang w:val="en-US"/>
        </w:rPr>
        <w:t xml:space="preserve">, </w:t>
      </w:r>
      <w:proofErr w:type="spellStart"/>
      <w:r>
        <w:rPr>
          <w:lang w:val="en-US"/>
        </w:rPr>
        <w:t>Einsichtnahme</w:t>
      </w:r>
      <w:proofErr w:type="spellEnd"/>
      <w:r>
        <w:rPr>
          <w:lang w:val="en-US"/>
        </w:rPr>
        <w:t>: 29.04.2021</w:t>
      </w:r>
    </w:p>
    <w:p w14:paraId="328DE015" w14:textId="0904C3C5" w:rsidR="00ED4200" w:rsidRDefault="00ED4200" w:rsidP="008136C5">
      <w:pPr>
        <w:autoSpaceDE w:val="0"/>
        <w:autoSpaceDN w:val="0"/>
        <w:adjustRightInd w:val="0"/>
        <w:spacing w:after="0"/>
        <w:ind w:left="5041" w:hanging="5041"/>
        <w:jc w:val="left"/>
      </w:pPr>
      <w:proofErr w:type="spellStart"/>
      <w:r w:rsidRPr="00ED4200">
        <w:t>o.V</w:t>
      </w:r>
      <w:proofErr w:type="spellEnd"/>
      <w:r w:rsidRPr="00ED4200">
        <w:t>.:</w:t>
      </w:r>
      <w:r w:rsidRPr="00ED4200">
        <w:tab/>
      </w:r>
      <w:proofErr w:type="spellStart"/>
      <w:r w:rsidRPr="00ED4200">
        <w:t>Bazel</w:t>
      </w:r>
      <w:proofErr w:type="spellEnd"/>
      <w:r w:rsidRPr="00ED4200">
        <w:t xml:space="preserve"> </w:t>
      </w:r>
      <w:proofErr w:type="spellStart"/>
      <w:r w:rsidRPr="00ED4200">
        <w:t>overview</w:t>
      </w:r>
      <w:proofErr w:type="spellEnd"/>
      <w:r w:rsidRPr="00ED4200">
        <w:t xml:space="preserve">, </w:t>
      </w:r>
      <w:r w:rsidRPr="00ED4200">
        <w:t>https://docs.</w:t>
      </w:r>
      <w:r w:rsidRPr="00ED4200">
        <w:t>b</w:t>
      </w:r>
      <w:r w:rsidRPr="00ED4200">
        <w:t>azel.build/versions/4.0.0/bazel-overview.html</w:t>
      </w:r>
      <w:r w:rsidRPr="00ED4200">
        <w:t>, o.J., Einsichtnahme</w:t>
      </w:r>
      <w:r>
        <w:t>: 10.05.2021</w:t>
      </w:r>
    </w:p>
    <w:p w14:paraId="151AE10C" w14:textId="58DD22FC" w:rsidR="00ED4200" w:rsidRDefault="00ED4200" w:rsidP="008136C5">
      <w:pPr>
        <w:autoSpaceDE w:val="0"/>
        <w:autoSpaceDN w:val="0"/>
        <w:adjustRightInd w:val="0"/>
        <w:spacing w:after="0"/>
        <w:ind w:left="5041" w:hanging="5041"/>
        <w:jc w:val="left"/>
      </w:pPr>
      <w:proofErr w:type="spellStart"/>
      <w:r w:rsidRPr="00ED4200">
        <w:t>o.V</w:t>
      </w:r>
      <w:proofErr w:type="spellEnd"/>
      <w:r w:rsidRPr="00ED4200">
        <w:t>.:</w:t>
      </w:r>
      <w:r w:rsidRPr="00ED4200">
        <w:tab/>
      </w:r>
      <w:proofErr w:type="spellStart"/>
      <w:r w:rsidRPr="00ED4200">
        <w:t>OnInit</w:t>
      </w:r>
      <w:proofErr w:type="spellEnd"/>
      <w:r w:rsidRPr="00ED4200">
        <w:t xml:space="preserve">, </w:t>
      </w:r>
      <w:r w:rsidRPr="00ED4200">
        <w:t>https://angular.io/</w:t>
      </w:r>
      <w:r w:rsidRPr="00ED4200">
        <w:t>a</w:t>
      </w:r>
      <w:r w:rsidRPr="00ED4200">
        <w:t>pi/core/OnInit</w:t>
      </w:r>
      <w:r w:rsidRPr="00ED4200">
        <w:t>, o.J., Ein</w:t>
      </w:r>
      <w:r>
        <w:t>sichtnahme: 11.05.2021</w:t>
      </w:r>
    </w:p>
    <w:p w14:paraId="72059B50" w14:textId="5AFCABCF" w:rsidR="00ED4200" w:rsidRDefault="00ED4200" w:rsidP="008136C5">
      <w:pPr>
        <w:autoSpaceDE w:val="0"/>
        <w:autoSpaceDN w:val="0"/>
        <w:adjustRightInd w:val="0"/>
        <w:spacing w:after="0"/>
        <w:ind w:left="5041" w:hanging="5041"/>
        <w:jc w:val="left"/>
        <w:rPr>
          <w:lang w:val="en-US"/>
        </w:rPr>
      </w:pPr>
      <w:proofErr w:type="spellStart"/>
      <w:r w:rsidRPr="00ED4200">
        <w:rPr>
          <w:lang w:val="en-US"/>
        </w:rPr>
        <w:t>o.V</w:t>
      </w:r>
      <w:proofErr w:type="spellEnd"/>
      <w:r w:rsidRPr="00ED4200">
        <w:rPr>
          <w:lang w:val="en-US"/>
        </w:rPr>
        <w:t>.:</w:t>
      </w:r>
      <w:r w:rsidRPr="00ED4200">
        <w:rPr>
          <w:lang w:val="en-US"/>
        </w:rPr>
        <w:tab/>
      </w:r>
      <w:r w:rsidRPr="00ED4200">
        <w:rPr>
          <w:lang w:val="en-US"/>
        </w:rPr>
        <w:t>Sharing data between child and parent directives and components</w:t>
      </w:r>
      <w:r w:rsidRPr="00ED4200">
        <w:rPr>
          <w:lang w:val="en-US"/>
        </w:rPr>
        <w:t xml:space="preserve">, </w:t>
      </w:r>
      <w:hyperlink r:id="rId86" w:history="1">
        <w:r w:rsidRPr="00ED4200">
          <w:rPr>
            <w:lang w:val="en-US"/>
          </w:rPr>
          <w:t>https://angular.io/guide/inputs-outputs</w:t>
        </w:r>
      </w:hyperlink>
      <w:r w:rsidRPr="00ED4200">
        <w:rPr>
          <w:lang w:val="en-US"/>
        </w:rPr>
        <w:t>,</w:t>
      </w:r>
      <w:r>
        <w:rPr>
          <w:lang w:val="en-US"/>
        </w:rPr>
        <w:t xml:space="preserve"> </w:t>
      </w:r>
      <w:proofErr w:type="spellStart"/>
      <w:r w:rsidRPr="00ED4200">
        <w:rPr>
          <w:lang w:val="en-US"/>
        </w:rPr>
        <w:t>o.J.</w:t>
      </w:r>
      <w:proofErr w:type="spellEnd"/>
      <w:r w:rsidRPr="00ED4200">
        <w:rPr>
          <w:lang w:val="en-US"/>
        </w:rPr>
        <w:t xml:space="preserve">, </w:t>
      </w:r>
      <w:proofErr w:type="spellStart"/>
      <w:r w:rsidRPr="00ED4200">
        <w:rPr>
          <w:lang w:val="en-US"/>
        </w:rPr>
        <w:t>Einsichtnahme</w:t>
      </w:r>
      <w:proofErr w:type="spellEnd"/>
      <w:r w:rsidRPr="00ED4200">
        <w:rPr>
          <w:lang w:val="en-US"/>
        </w:rPr>
        <w:t>: 10.05.2021</w:t>
      </w:r>
    </w:p>
    <w:p w14:paraId="2A5809E1" w14:textId="25F42A03" w:rsidR="00ED4200" w:rsidRDefault="00ED4200" w:rsidP="008136C5">
      <w:pPr>
        <w:autoSpaceDE w:val="0"/>
        <w:autoSpaceDN w:val="0"/>
        <w:adjustRightInd w:val="0"/>
        <w:spacing w:after="0"/>
        <w:ind w:left="5041" w:hanging="5041"/>
        <w:jc w:val="left"/>
      </w:pPr>
      <w:proofErr w:type="spellStart"/>
      <w:r>
        <w:rPr>
          <w:lang w:val="en-US"/>
        </w:rPr>
        <w:t>o.V</w:t>
      </w:r>
      <w:proofErr w:type="spellEnd"/>
      <w:r>
        <w:rPr>
          <w:lang w:val="en-US"/>
        </w:rPr>
        <w:t>.:</w:t>
      </w:r>
      <w:r>
        <w:rPr>
          <w:lang w:val="en-US"/>
        </w:rPr>
        <w:tab/>
      </w:r>
      <w:r w:rsidRPr="00ED4200">
        <w:t xml:space="preserve">Who’s </w:t>
      </w:r>
      <w:proofErr w:type="spellStart"/>
      <w:r w:rsidRPr="00ED4200">
        <w:t>Using</w:t>
      </w:r>
      <w:proofErr w:type="spellEnd"/>
      <w:r w:rsidRPr="00ED4200">
        <w:t xml:space="preserve"> </w:t>
      </w:r>
      <w:proofErr w:type="spellStart"/>
      <w:r w:rsidRPr="00ED4200">
        <w:t>Bazel</w:t>
      </w:r>
      <w:proofErr w:type="spellEnd"/>
      <w:r w:rsidRPr="00ED4200">
        <w:t xml:space="preserve">, </w:t>
      </w:r>
      <w:hyperlink r:id="rId87" w:history="1">
        <w:r w:rsidRPr="00ED4200">
          <w:rPr>
            <w:lang w:val="en-US"/>
          </w:rPr>
          <w:t>https://bazel.build/users.html</w:t>
        </w:r>
      </w:hyperlink>
      <w:r w:rsidRPr="00ED4200">
        <w:t>, o.J., Einsichtnahme: 10.05.2021</w:t>
      </w:r>
    </w:p>
    <w:p w14:paraId="22FC7F6C" w14:textId="4BB10CE7" w:rsidR="00ED4200" w:rsidRDefault="00ED4200" w:rsidP="008136C5">
      <w:pPr>
        <w:autoSpaceDE w:val="0"/>
        <w:autoSpaceDN w:val="0"/>
        <w:adjustRightInd w:val="0"/>
        <w:spacing w:after="0"/>
        <w:ind w:left="5041" w:hanging="5041"/>
        <w:jc w:val="left"/>
      </w:pPr>
    </w:p>
    <w:p w14:paraId="6248DC5F" w14:textId="402165F4" w:rsidR="00ED4200" w:rsidRPr="00ED4200" w:rsidRDefault="00ED4200" w:rsidP="008136C5">
      <w:pPr>
        <w:autoSpaceDE w:val="0"/>
        <w:autoSpaceDN w:val="0"/>
        <w:adjustRightInd w:val="0"/>
        <w:spacing w:after="0"/>
        <w:ind w:left="5041" w:hanging="5041"/>
        <w:jc w:val="left"/>
      </w:pPr>
      <w:r>
        <w:rPr>
          <w:lang w:val="en-US"/>
        </w:rPr>
        <w:lastRenderedPageBreak/>
        <w:t>Boulton, Mark:</w:t>
      </w:r>
      <w:r>
        <w:rPr>
          <w:lang w:val="en-US"/>
        </w:rPr>
        <w:tab/>
      </w:r>
      <w:proofErr w:type="spellStart"/>
      <w:r w:rsidRPr="00ED4200">
        <w:t>Structure</w:t>
      </w:r>
      <w:proofErr w:type="spellEnd"/>
      <w:r w:rsidRPr="00ED4200">
        <w:t xml:space="preserve"> First. Content Always., </w:t>
      </w:r>
      <w:hyperlink r:id="rId88" w:history="1">
        <w:r w:rsidRPr="00ED4200">
          <w:t>https://markboulton.co.uk/journal/structure-first-content-always/</w:t>
        </w:r>
      </w:hyperlink>
      <w:r w:rsidRPr="00ED4200">
        <w:t>, 2012, Einsichtnahme: 20.04.2021</w:t>
      </w:r>
    </w:p>
    <w:p w14:paraId="2330DACE" w14:textId="77777777" w:rsidR="00ED4200" w:rsidRPr="00ED4200" w:rsidRDefault="00ED4200" w:rsidP="008136C5">
      <w:pPr>
        <w:autoSpaceDE w:val="0"/>
        <w:autoSpaceDN w:val="0"/>
        <w:adjustRightInd w:val="0"/>
        <w:spacing w:after="0"/>
        <w:ind w:left="5041" w:hanging="5041"/>
        <w:jc w:val="left"/>
      </w:pPr>
    </w:p>
    <w:sectPr w:rsidR="00ED4200" w:rsidRPr="00ED4200" w:rsidSect="00242912">
      <w:headerReference w:type="even" r:id="rId89"/>
      <w:headerReference w:type="default" r:id="rId90"/>
      <w:footerReference w:type="even" r:id="rId91"/>
      <w:footerReference w:type="default" r:id="rId92"/>
      <w:headerReference w:type="first" r:id="rId93"/>
      <w:footerReference w:type="first" r:id="rId94"/>
      <w:pgSz w:w="11906" w:h="16838"/>
      <w:pgMar w:top="1417" w:right="1417" w:bottom="1134" w:left="1417" w:header="737"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FC99F7" w14:textId="77777777" w:rsidR="002D7517" w:rsidRDefault="002D7517" w:rsidP="00DE284F">
      <w:pPr>
        <w:spacing w:after="0" w:line="240" w:lineRule="auto"/>
      </w:pPr>
      <w:r>
        <w:separator/>
      </w:r>
    </w:p>
  </w:endnote>
  <w:endnote w:type="continuationSeparator" w:id="0">
    <w:p w14:paraId="7CD6450F" w14:textId="77777777" w:rsidR="002D7517" w:rsidRDefault="002D7517" w:rsidP="00DE28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Fet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E4ED21" w14:textId="77777777" w:rsidR="000D15DF" w:rsidRDefault="000D15DF">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2391596"/>
      <w:docPartObj>
        <w:docPartGallery w:val="Page Numbers (Bottom of Page)"/>
        <w:docPartUnique/>
      </w:docPartObj>
    </w:sdtPr>
    <w:sdtEndPr/>
    <w:sdtContent>
      <w:p w14:paraId="5963B143" w14:textId="2F40EE1E" w:rsidR="000F24A7" w:rsidRDefault="000F24A7">
        <w:pPr>
          <w:pStyle w:val="Fuzeile"/>
          <w:jc w:val="right"/>
        </w:pPr>
        <w:r>
          <w:fldChar w:fldCharType="begin"/>
        </w:r>
        <w:r>
          <w:instrText>PAGE   \* MERGEFORMAT</w:instrText>
        </w:r>
        <w:r>
          <w:fldChar w:fldCharType="separate"/>
        </w:r>
        <w:r>
          <w:t>2</w:t>
        </w:r>
        <w:r>
          <w:fldChar w:fldCharType="end"/>
        </w:r>
      </w:p>
    </w:sdtContent>
  </w:sdt>
  <w:p w14:paraId="484F1B77" w14:textId="77777777" w:rsidR="000F24A7" w:rsidRDefault="000F24A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3A792B" w14:textId="77777777" w:rsidR="000D15DF" w:rsidRDefault="000D15D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129960" w14:textId="77777777" w:rsidR="002D7517" w:rsidRDefault="002D7517" w:rsidP="00DE284F">
      <w:pPr>
        <w:spacing w:after="0" w:line="240" w:lineRule="auto"/>
      </w:pPr>
      <w:r>
        <w:separator/>
      </w:r>
    </w:p>
  </w:footnote>
  <w:footnote w:type="continuationSeparator" w:id="0">
    <w:p w14:paraId="5547A25B" w14:textId="77777777" w:rsidR="002D7517" w:rsidRDefault="002D7517" w:rsidP="00DE284F">
      <w:pPr>
        <w:spacing w:after="0" w:line="240" w:lineRule="auto"/>
      </w:pPr>
      <w:r>
        <w:continuationSeparator/>
      </w:r>
    </w:p>
  </w:footnote>
  <w:footnote w:id="1">
    <w:p w14:paraId="7F7B8F9D" w14:textId="7B4A16F6" w:rsidR="000F24A7" w:rsidRPr="00784ED8" w:rsidRDefault="000F24A7">
      <w:pPr>
        <w:pStyle w:val="Funotentext"/>
      </w:pPr>
      <w:r>
        <w:rPr>
          <w:rStyle w:val="Funotenzeichen"/>
        </w:rPr>
        <w:t>1)</w:t>
      </w:r>
      <w:r>
        <w:t xml:space="preserve"> </w:t>
      </w:r>
      <w:sdt>
        <w:sdtPr>
          <w:alias w:val="To edit, see citavi.com/edit"/>
          <w:tag w:val="CitaviPlaceholder#f4047744-97fa-4c5e-9e6a-a9376c84d2cb"/>
          <w:id w:val="-1972200363"/>
          <w:placeholder>
            <w:docPart w:val="01D0D2793880416E9DF6B480AE87FBD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TZhMjNkLTY3MDEtNDljMS1hMTk4LTAyMWQwMWE1YzdiMCIsIlJhbmdlTGVuZ3RoIjoyMywiUmVmZXJlbmNlSWQiOiJhYzZjM2ZmZi1kYmI2LTQ4ZTQtOWEzNy1jNjYxZTEwZGU2Y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IiLCJTdGFydFBhZ2UiOnsiJGlkIjoiNSIsIiR0eXBlIjoiU3dpc3NBY2FkZW1pYy5QYWdlTnVtYmVyLCBTd2lzc0FjYWRlbWljIiwiSXNGdWxseU51bWVyaWMiOnRydWUsIk51bWJlciI6NDIsIk51bWJlcmluZ1R5cGUiOjAsIk51bWVyYWxTeXN0ZW0iOjAsIk9yaWdpbmFsU3RyaW5nIjoiNDIiLCJQcmV0dHlTdHJpbmciOiI0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nJhZCBGcm9zdCIsIlByb3RlY3RlZCI6ZmFsc2UsIlNleCI6MCwiQ3JlYXRlZEJ5IjoiX1NjaGVyIiwiQ3JlYXRlZE9uIjoiMjAyMS0wNC0yMFQwNjoyNjoyNyIsIk1vZGlmaWVkQnkiOiJfU2NoZXIiLCJJZCI6ImY1ZGQwYWVkLWVlZjctNDY4Zi1hZGI4LTAxN2Y4NGZkZmZkNyIsIk1vZGlmaWVkT24iOiIyMDIxLTA0LTIwVDA2OjI2OjI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}</w:instrText>
          </w:r>
          <w:r>
            <w:rPr>
              <w:noProof/>
            </w:rPr>
            <w:fldChar w:fldCharType="separate"/>
          </w:r>
          <w:r w:rsidRPr="00784ED8">
            <w:rPr>
              <w:noProof/>
            </w:rPr>
            <w:t>Vgl. Brad Frost (2016), S. 42.</w:t>
          </w:r>
          <w:r>
            <w:rPr>
              <w:noProof/>
            </w:rPr>
            <w:fldChar w:fldCharType="end"/>
          </w:r>
        </w:sdtContent>
      </w:sdt>
    </w:p>
  </w:footnote>
  <w:footnote w:id="2">
    <w:p w14:paraId="7A7D1D81" w14:textId="758C781E" w:rsidR="000F24A7" w:rsidRPr="009C66B9" w:rsidRDefault="000F24A7">
      <w:pPr>
        <w:pStyle w:val="Funotentext"/>
        <w:rPr>
          <w:lang w:val="en-US"/>
        </w:rPr>
      </w:pPr>
      <w:r>
        <w:rPr>
          <w:rStyle w:val="Funotenzeichen"/>
        </w:rPr>
        <w:t>2)</w:t>
      </w:r>
      <w:r>
        <w:t xml:space="preserve"> </w:t>
      </w:r>
      <w:sdt>
        <w:sdtPr>
          <w:alias w:val="To edit, see citavi.com/edit"/>
          <w:tag w:val="CitaviPlaceholder#0dc93484-922a-4c56-8c11-937e7a95b021"/>
          <w:id w:val="-142434757"/>
          <w:placeholder>
            <w:docPart w:val="39DBAAD6AAC6498D869D0E2023D0603E"/>
          </w:placeholder>
        </w:sdtPr>
        <w:sdtEndPr/>
        <w:sdtContent>
          <w:r w:rsidRPr="00784ED8">
            <w:t xml:space="preserve">Vgl. </w:t>
          </w:r>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DFiNTliLTk1NGYtNDA1NS04YTI1LWNlODE1ZWE0NjE4YSIsIlJhbmdlTGVuZ3RoIjoxNSwiUmVmZXJlbmNlSWQiOiJhYzZjM2ZmZi1kYmI2LTQ4ZTQtOWEzNy1jNjYxZTEwZGU2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CcmFkIEZyb3N0IiwiUHJvdGVjdGVkIjpmYWxzZSwiU2V4IjowLCJDcmVhdGVkQnkiOiJfU2NoZXIiLCJDcmVhdGVkT24iOiIyMDIxLTA0LTIwVDA2OjI2OjI3IiwiTW9kaWZpZWRCeSI6Il9TY2hlciIsIklkIjoiZjVkZDBhZWQtZWVmNy00NjhmLWFkYjgtMDE3Zjg0ZmRmZmQ3IiwiTW9kaWZpZWRPbiI6IjIwMjEtMDQtMjBUMDY6MjY6Mj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}</w:instrText>
          </w:r>
          <w:r>
            <w:rPr>
              <w:noProof/>
            </w:rPr>
            <w:fldChar w:fldCharType="separate"/>
          </w:r>
          <w:r w:rsidRPr="009C66B9">
            <w:rPr>
              <w:noProof/>
              <w:lang w:val="en-US"/>
            </w:rPr>
            <w:t>Frost B. (2016</w:t>
          </w:r>
          <w:r>
            <w:rPr>
              <w:noProof/>
            </w:rPr>
            <w:fldChar w:fldCharType="end"/>
          </w:r>
          <w:r w:rsidRPr="009C66B9">
            <w:rPr>
              <w:noProof/>
              <w:lang w:val="en-US"/>
            </w:rPr>
            <w:t xml:space="preserve">), </w:t>
          </w:r>
        </w:sdtContent>
      </w:sdt>
      <w:r w:rsidRPr="009C66B9">
        <w:rPr>
          <w:lang w:val="en-US"/>
        </w:rPr>
        <w:t>S. 44 f.</w:t>
      </w:r>
    </w:p>
  </w:footnote>
  <w:footnote w:id="3">
    <w:p w14:paraId="5836DCFA" w14:textId="0F0E3438" w:rsidR="000F24A7" w:rsidRPr="009C66B9" w:rsidRDefault="000F24A7">
      <w:pPr>
        <w:pStyle w:val="Funotentext"/>
        <w:rPr>
          <w:lang w:val="en-US"/>
        </w:rPr>
      </w:pPr>
      <w:r w:rsidRPr="009C66B9">
        <w:rPr>
          <w:rStyle w:val="Funotenzeichen"/>
          <w:lang w:val="en-US"/>
        </w:rPr>
        <w:t>3)</w:t>
      </w:r>
      <w:r w:rsidRPr="009C66B9">
        <w:rPr>
          <w:lang w:val="en-US"/>
        </w:rPr>
        <w:t xml:space="preserve"> </w:t>
      </w:r>
      <w:sdt>
        <w:sdtPr>
          <w:alias w:val="To edit, see citavi.com/edit"/>
          <w:tag w:val="CitaviPlaceholder#16051bb5-ec2c-4950-8bbf-acd18d42f667"/>
          <w:id w:val="1380062797"/>
          <w:placeholder>
            <w:docPart w:val="DefaultPlaceholder_-1854013440"/>
          </w:placeholder>
        </w:sdtPr>
        <w:sdtEndPr/>
        <w:sdtContent>
          <w:r>
            <w:rPr>
              <w:noProof/>
            </w:rPr>
            <w:fldChar w:fldCharType="begin"/>
          </w:r>
          <w:r w:rsidRPr="009C66B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bWFya2JvdWx0b24uY28udWsvam91cm5hbC9zdHJ1Y3R1cmUtZmlyc3QtY29udGVudC1hbHdheXMvIiwiVXJpU3RyaW5nIjoiaHR0cHM6Ly9tYXJrYm91bHRvbi5jby51ay9qb3VybmFsL3N0cnVjdHVyZS1maXJzdC1jb250ZW50LWFsd2F5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}</w:instrText>
          </w:r>
          <w:r>
            <w:rPr>
              <w:noProof/>
            </w:rPr>
            <w:fldChar w:fldCharType="separate"/>
          </w:r>
          <w:r w:rsidRPr="009C66B9">
            <w:rPr>
              <w:noProof/>
              <w:lang w:val="en-US"/>
            </w:rPr>
            <w:t>Boulton M. (2012)</w:t>
          </w:r>
          <w:r>
            <w:rPr>
              <w:noProof/>
            </w:rPr>
            <w:fldChar w:fldCharType="end"/>
          </w:r>
        </w:sdtContent>
      </w:sdt>
    </w:p>
  </w:footnote>
  <w:footnote w:id="4">
    <w:p w14:paraId="4780A88B" w14:textId="41F05B70" w:rsidR="000F24A7" w:rsidRPr="009C66B9" w:rsidRDefault="000F24A7">
      <w:pPr>
        <w:pStyle w:val="Funotentext"/>
        <w:rPr>
          <w:lang w:val="en-US"/>
        </w:rPr>
      </w:pPr>
      <w:r w:rsidRPr="009C66B9">
        <w:rPr>
          <w:rStyle w:val="Funotenzeichen"/>
          <w:lang w:val="en-US"/>
        </w:rPr>
        <w:t>4)</w:t>
      </w:r>
      <w:r w:rsidRPr="009C66B9">
        <w:rPr>
          <w:lang w:val="en-US"/>
        </w:rPr>
        <w:t xml:space="preserve"> </w:t>
      </w:r>
      <w:proofErr w:type="spellStart"/>
      <w:r w:rsidRPr="009C66B9">
        <w:rPr>
          <w:lang w:val="en-US"/>
        </w:rPr>
        <w:t>Vgl</w:t>
      </w:r>
      <w:proofErr w:type="spellEnd"/>
      <w:r w:rsidRPr="009C66B9">
        <w:rPr>
          <w:lang w:val="en-US"/>
        </w:rPr>
        <w:t>. Frost B. (2016), S. 52</w:t>
      </w:r>
    </w:p>
  </w:footnote>
  <w:footnote w:id="5">
    <w:p w14:paraId="758D7223" w14:textId="21009689" w:rsidR="000F24A7" w:rsidRPr="0080749F" w:rsidRDefault="000F24A7">
      <w:pPr>
        <w:pStyle w:val="Funotentext"/>
      </w:pPr>
      <w:r w:rsidRPr="009C66B9">
        <w:rPr>
          <w:rStyle w:val="Funotenzeichen"/>
          <w:lang w:val="en-US"/>
        </w:rPr>
        <w:t>5)</w:t>
      </w:r>
      <w:r w:rsidRPr="009C66B9">
        <w:rPr>
          <w:lang w:val="en-US"/>
        </w:rPr>
        <w:t xml:space="preserve"> </w:t>
      </w:r>
      <w:sdt>
        <w:sdtPr>
          <w:alias w:val="To edit, see citavi.com/edit"/>
          <w:tag w:val="CitaviPlaceholder#f528a376-e02b-460d-a7b0-e515175aacac"/>
          <w:id w:val="-804616622"/>
          <w:placeholder>
            <w:docPart w:val="DefaultPlaceholder_-1854013440"/>
          </w:placeholder>
        </w:sdtPr>
        <w:sdtEndPr/>
        <w:sdtContent>
          <w:r>
            <w:rPr>
              <w:noProof/>
            </w:rPr>
            <w:fldChar w:fldCharType="begin"/>
          </w:r>
          <w:r w:rsidRPr="009C66B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MjJlOTIyLTk1YWMtNDFlYy04NWJjLWI4MDM4YjU4NmI2NyIsIlJhbmdlTGVuZ3RoIjoxOCwiUmVmZXJlbmNlSWQiOiJiOWNhY2JhYi05NGM5LTQ3Y2QtOWJmMC1lMWQ0MTBmODU5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</w:instrText>
          </w:r>
          <w:r>
            <w:rPr>
              <w:noProof/>
            </w:rPr>
            <w:instrText>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}</w:instrText>
          </w:r>
          <w:r>
            <w:rPr>
              <w:noProof/>
            </w:rPr>
            <w:fldChar w:fldCharType="separate"/>
          </w:r>
          <w:r>
            <w:rPr>
              <w:noProof/>
            </w:rPr>
            <w:t>Lederer A. (2021)</w:t>
          </w:r>
          <w:r>
            <w:rPr>
              <w:noProof/>
            </w:rPr>
            <w:fldChar w:fldCharType="end"/>
          </w:r>
          <w:r>
            <w:rPr>
              <w:noProof/>
            </w:rPr>
            <w:t>, S. 2</w:t>
          </w:r>
        </w:sdtContent>
      </w:sdt>
    </w:p>
  </w:footnote>
  <w:footnote w:id="6">
    <w:p w14:paraId="370D6542" w14:textId="39A52F0F" w:rsidR="000F24A7" w:rsidRPr="00E54B25" w:rsidRDefault="000F24A7">
      <w:pPr>
        <w:pStyle w:val="Funotentext"/>
      </w:pPr>
      <w:r>
        <w:rPr>
          <w:rStyle w:val="Funotenzeichen"/>
        </w:rPr>
        <w:t>6)</w:t>
      </w:r>
      <w:r>
        <w:t xml:space="preserve"> </w:t>
      </w:r>
      <w:sdt>
        <w:sdtPr>
          <w:alias w:val="To edit, see citavi.com/edit"/>
          <w:tag w:val="CitaviPlaceholder#94ca76fe-1c6b-43a3-a128-21bf9261e913"/>
          <w:id w:val="-14668864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IiwiVXJpU3RyaW5nIjoiaHR0cHM6Ly9naXRodWIuY29t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}</w:instrText>
          </w:r>
          <w:r>
            <w:rPr>
              <w:noProof/>
            </w:rPr>
            <w:fldChar w:fldCharType="separate"/>
          </w:r>
          <w:r>
            <w:rPr>
              <w:noProof/>
            </w:rPr>
            <w:t>GitHub (2021)</w:t>
          </w:r>
          <w:r>
            <w:rPr>
              <w:noProof/>
            </w:rPr>
            <w:fldChar w:fldCharType="end"/>
          </w:r>
        </w:sdtContent>
      </w:sdt>
    </w:p>
  </w:footnote>
  <w:footnote w:id="7">
    <w:p w14:paraId="7D48EBC7" w14:textId="1E9244D1" w:rsidR="000F24A7" w:rsidRPr="003B4AF7" w:rsidRDefault="000F24A7">
      <w:pPr>
        <w:pStyle w:val="Funotentext"/>
      </w:pPr>
      <w:r w:rsidRPr="0067062A">
        <w:rPr>
          <w:rStyle w:val="Funotenzeichen"/>
        </w:rPr>
        <w:t>7)</w:t>
      </w:r>
      <w:r w:rsidRPr="0067062A">
        <w:t xml:space="preserve"> </w:t>
      </w:r>
      <w:sdt>
        <w:sdtPr>
          <w:alias w:val="To edit, see citavi.com/edit"/>
          <w:tag w:val="CitaviPlaceholder#9f7e7ef7-4185-4202-84c7-633bd5e44b02"/>
          <w:id w:val="718325681"/>
          <w:placeholder>
            <w:docPart w:val="DefaultPlaceholder_-1854013440"/>
          </w:placeholder>
        </w:sdtPr>
        <w:sdtEndPr/>
        <w:sdtContent>
          <w:r w:rsidRPr="0067062A">
            <w:t xml:space="preserve">Vgl. </w:t>
          </w:r>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ZiYjE1LTY5MWUtNGM4NS04ODFlLTFmNDE5NjgwNWU5ZiIsIlJhbmdlTGVuZ3RoIjoxOSwiUmVmZXJlbmNlSWQiOiJmMzRiNzNjMS0zNGQ1LTQ4ZTQtYWI0Yi05OTg2MTkwNzc1O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}</w:instrText>
          </w:r>
          <w:r>
            <w:rPr>
              <w:noProof/>
            </w:rPr>
            <w:fldChar w:fldCharType="separate"/>
          </w:r>
          <w:r>
            <w:rPr>
              <w:noProof/>
            </w:rPr>
            <w:t>Malcher et al. 2020</w:t>
          </w:r>
          <w:r>
            <w:rPr>
              <w:noProof/>
            </w:rPr>
            <w:fldChar w:fldCharType="end"/>
          </w:r>
          <w:r>
            <w:rPr>
              <w:noProof/>
            </w:rPr>
            <w:t>, S. 5f</w:t>
          </w:r>
        </w:sdtContent>
      </w:sdt>
      <w:r>
        <w:t>f</w:t>
      </w:r>
    </w:p>
  </w:footnote>
  <w:footnote w:id="8">
    <w:p w14:paraId="2ACA00FF" w14:textId="47C41972" w:rsidR="000F24A7" w:rsidRPr="00DD650E" w:rsidRDefault="000F24A7">
      <w:pPr>
        <w:pStyle w:val="Funotentext"/>
      </w:pPr>
      <w:r>
        <w:rPr>
          <w:rStyle w:val="Funotenzeichen"/>
        </w:rPr>
        <w:t>8)</w:t>
      </w:r>
      <w:r>
        <w:t xml:space="preserve"> </w:t>
      </w:r>
      <w:sdt>
        <w:sdtPr>
          <w:alias w:val="To edit, see citavi.com/edit"/>
          <w:tag w:val="CitaviPlaceholder#ffd51417-d45e-44b6-a0ce-f371a3c3e18c"/>
          <w:id w:val="-698782652"/>
          <w:placeholder>
            <w:docPart w:val="DefaultPlaceholder_-1854013440"/>
          </w:placeholder>
        </w:sdtPr>
        <w:sdtEndPr/>
        <w:sdtContent>
          <w:r>
            <w:t xml:space="preserve">Vgl. </w:t>
          </w:r>
          <w:proofErr w:type="spellStart"/>
          <w:r>
            <w:t>Wahlin</w:t>
          </w:r>
          <w:proofErr w:type="spellEnd"/>
          <w:r>
            <w:t xml:space="preserve"> </w:t>
          </w:r>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DJpbmZvcm1hdGlrLmRlL2Jsb2cvc29mdHdhcmVlbnR3aWNrbHVuZy9kaWUtNS13ZXNlbnRsaWNoZW4tdm9ydGVpbGUtdm9uLWFuZ3VsYXItdW5kLXR5cGVzY3JpcHQvIiwiVXJpU3RyaW5nIjoiaHR0cHM6Ly90MmluZm9ybWF0aWsuZGUvYmxvZy9zb2Z0d2FyZWVudHdpY2tsdW5nL2RpZS01LXdlc2VudGxpY2hlbi12b3J0ZWlsZS12b24tYW5ndWxhci11bmQtdHlwZXNjcmlwd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}</w:instrText>
          </w:r>
          <w:r>
            <w:rPr>
              <w:noProof/>
            </w:rPr>
            <w:fldChar w:fldCharType="separate"/>
          </w:r>
          <w:r>
            <w:rPr>
              <w:noProof/>
            </w:rPr>
            <w:t>D. (2019)</w:t>
          </w:r>
          <w:r>
            <w:rPr>
              <w:noProof/>
            </w:rPr>
            <w:fldChar w:fldCharType="end"/>
          </w:r>
        </w:sdtContent>
      </w:sdt>
    </w:p>
  </w:footnote>
  <w:footnote w:id="9">
    <w:p w14:paraId="2486FF67" w14:textId="10E06DDB" w:rsidR="00D94E9B" w:rsidRDefault="00D94E9B">
      <w:pPr>
        <w:pStyle w:val="Funotentext"/>
      </w:pPr>
      <w:r>
        <w:rPr>
          <w:rStyle w:val="Funotenzeichen"/>
        </w:rPr>
        <w:t>9)</w:t>
      </w:r>
      <w:r>
        <w:t xml:space="preserve"> </w:t>
      </w:r>
      <w:sdt>
        <w:sdtPr>
          <w:alias w:val="To edit, see citavi.com/edit"/>
          <w:tag w:val="CitaviPlaceholder#595e3694-ba2b-404f-8ba3-0e5458b10b0f"/>
          <w:id w:val="-1764288102"/>
          <w:placeholder>
            <w:docPart w:val="DefaultPlaceholder_-1854013440"/>
          </w:placeholder>
        </w:sdtPr>
        <w:sdtEndPr/>
        <w:sdtContent>
          <w:r w:rsidR="00DC311E">
            <w:rPr>
              <w:noProof/>
            </w:rPr>
            <w:fldChar w:fldCharType="begin"/>
          </w:r>
          <w:r w:rsidR="0029611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NThkZmQ0LTlhOWEtNDQyZi05YTNjLWMzNzRiZWIwZjJkZCIsIlJhbmdlTGVuZ3RoIjoxMSwiUmVmZXJlbmNlSWQiOiIxNmQyYmZkYy02ODMxLTRkYjUtYTNkNy1lNWMyZWRiNjZjNmEiLCJSZWZlcmVuY2UiOnsiJGlkIjoiMyIsIiR0eXBlIjoiU3dpc3NBY2FkZW1pYy5DaXRhdmkuUmVmZXJlbmNlLCBTd2lzc0FjYWRlbWljLkNpdGF2aSIsIkFic3RyYWN0Q29tcGxleGl0eSI6MCwiQWJzdHJhY3RTb3VyY2VUZXh0Rm9ybWF0IjowLCJBY2Nlc3NEYXRlIjoiMTAuMDUuMjAyM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b2NzLmJhemVsLmJ1aWxkL3ZlcnNpb25zLzQuMC4wL2JhemVsLW92ZXJ2aWV3Lmh0bWwiLCJVcmlTdHJpbmciOiJodHRwczovL2RvY3MuYmF6ZWwuYnVpbGQvdmVyc2lvbnMvNC4wLjAvYmF6ZWwtb3ZlcnZpZXc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}</w:instrText>
          </w:r>
          <w:r w:rsidR="00DC311E">
            <w:rPr>
              <w:noProof/>
            </w:rPr>
            <w:fldChar w:fldCharType="separate"/>
          </w:r>
          <w:r w:rsidR="00296115">
            <w:rPr>
              <w:noProof/>
            </w:rPr>
            <w:t>Google LLC.</w:t>
          </w:r>
          <w:r w:rsidR="00DC311E">
            <w:rPr>
              <w:noProof/>
            </w:rPr>
            <w:fldChar w:fldCharType="end"/>
          </w:r>
        </w:sdtContent>
      </w:sdt>
    </w:p>
  </w:footnote>
  <w:footnote w:id="10">
    <w:p w14:paraId="3D4181AA" w14:textId="26FE7461" w:rsidR="00D94E9B" w:rsidRDefault="00D94E9B">
      <w:pPr>
        <w:pStyle w:val="Funotentext"/>
      </w:pPr>
      <w:r>
        <w:rPr>
          <w:rStyle w:val="Funotenzeichen"/>
        </w:rPr>
        <w:t>10)</w:t>
      </w:r>
      <w:r>
        <w:t xml:space="preserve"> </w:t>
      </w:r>
      <w:sdt>
        <w:sdtPr>
          <w:alias w:val="To edit, see citavi.com/edit"/>
          <w:tag w:val="CitaviPlaceholder#d83ae7a9-280f-4c86-85bf-29f9bc6c8e90"/>
          <w:id w:val="-419946656"/>
          <w:placeholder>
            <w:docPart w:val="DefaultPlaceholder_-1854013440"/>
          </w:placeholder>
        </w:sdtPr>
        <w:sdtEndPr/>
        <w:sdtContent>
          <w:r>
            <w:rPr>
              <w:noProof/>
            </w:rPr>
            <w:fldChar w:fldCharType="begin"/>
          </w:r>
          <w:r w:rsidR="0029611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NWJjMWZkLTVkM2EtNDU5OS1iMTJmLTk1NDFmNGJjYzBiZSIsIlJhbmdlTGVuZ3RoIjoxMSwiUmVmZXJlbmNlSWQiOiIxZTljY2U0Mi03ZTlkLTRmZjEtYThmOC1lZGQ5YjRjMWVkZTUiLCJSZWZlcmVuY2UiOnsiJGlkIjoiMyIsIiR0eXBlIjoiU3dpc3NBY2FkZW1pYy5DaXRhdmkuUmVmZXJlbmNlLCBTd2lzc0FjYWRlbWljLkNpdGF2aSIsIkFic3RyYWN0Q29tcGxleGl0eSI6MCwiQWJzdHJhY3RTb3VyY2VUZXh0Rm9ybWF0IjowLCJBY2Nlc3NEYXRlIjoiMTAuMDUuMjAyM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iYXplbC5idWlsZC91c2Vycy5odG1sIiwiVXJpU3RyaW5nIjoiaHR0cHM6Ly9iYXplbC5idWlsZC91c2Vycy5odG1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}</w:instrText>
          </w:r>
          <w:r>
            <w:rPr>
              <w:noProof/>
            </w:rPr>
            <w:fldChar w:fldCharType="separate"/>
          </w:r>
          <w:r w:rsidR="00296115">
            <w:rPr>
              <w:noProof/>
            </w:rPr>
            <w:t>Google LLC.</w:t>
          </w:r>
          <w:r>
            <w:rPr>
              <w:noProof/>
            </w:rPr>
            <w:fldChar w:fldCharType="end"/>
          </w:r>
        </w:sdtContent>
      </w:sdt>
    </w:p>
  </w:footnote>
  <w:footnote w:id="11">
    <w:p w14:paraId="31517012" w14:textId="34EDED20" w:rsidR="004E2771" w:rsidRDefault="004E2771">
      <w:pPr>
        <w:pStyle w:val="Funotentext"/>
      </w:pPr>
      <w:r>
        <w:rPr>
          <w:rStyle w:val="Funotenzeichen"/>
        </w:rPr>
        <w:t>9)</w:t>
      </w:r>
      <w:r>
        <w:t xml:space="preserve"> </w:t>
      </w:r>
      <w:sdt>
        <w:sdtPr>
          <w:alias w:val="To edit, see citavi.com/edit"/>
          <w:tag w:val="CitaviPlaceholder#c1ceaf56-d83b-428f-ac11-62c106f47f55"/>
          <w:id w:val="1542937014"/>
          <w:placeholder>
            <w:docPart w:val="DefaultPlaceholder_-1854013440"/>
          </w:placeholder>
        </w:sdtPr>
        <w:sdtEndPr/>
        <w:sdtContent>
          <w:r>
            <w:rPr>
              <w:noProof/>
            </w:rPr>
            <w:fldChar w:fldCharType="begin"/>
          </w:r>
          <w:r w:rsidR="0044500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jU3MTgwLTM5NTYtNGQ2Ni05ZGI0LWMyOTE5MGI1YTQyMSIsIlJhbmdlTGVuZ3RoIjoyNSwiUmVmZXJlbmNlSWQiOiJmMTA5ZWFlYi1hNWViLTRlODItYTZlNi00ZTc0MGU5NzQyNWUiLCJSZWZlcmVuY2UiOnsiJGlkIjoiMyIsIiR0eXBlIjoiU3dpc3NBY2FkZW1pYy5DaXRhdmkuUmVmZXJlbmNlLCBTd2lzc0FjYWRlbWljLkNpdGF2aSIsIkFic3RyYWN0Q29tcGxleGl0eSI6MCwiQWJzdHJhY3RTb3VyY2VUZXh0Rm9ybWF0IjowLCJBY2Nlc3NEYXRlIjoiMjkuMDQuMjAyM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}</w:instrText>
          </w:r>
          <w:r>
            <w:rPr>
              <w:noProof/>
            </w:rPr>
            <w:fldChar w:fldCharType="separate"/>
          </w:r>
          <w:r>
            <w:rPr>
              <w:noProof/>
            </w:rPr>
            <w:t>Development Support (2021).</w:t>
          </w:r>
          <w:r>
            <w:rPr>
              <w:noProof/>
            </w:rPr>
            <w:fldChar w:fldCharType="end"/>
          </w:r>
        </w:sdtContent>
      </w:sdt>
    </w:p>
  </w:footnote>
  <w:footnote w:id="12">
    <w:p w14:paraId="13E5CCD7" w14:textId="2CA57173" w:rsidR="004E2771" w:rsidRDefault="004E2771">
      <w:pPr>
        <w:pStyle w:val="Funotentext"/>
      </w:pPr>
      <w:r>
        <w:rPr>
          <w:rStyle w:val="Funotenzeichen"/>
        </w:rPr>
        <w:t>10)</w:t>
      </w:r>
      <w:r>
        <w:t xml:space="preserve"> </w:t>
      </w:r>
      <w:sdt>
        <w:sdtPr>
          <w:alias w:val="To edit, see citavi.com/edit"/>
          <w:tag w:val="CitaviPlaceholder#590f476c-93ec-4c8e-b475-3e34fae21738"/>
          <w:id w:val="1876962589"/>
          <w:placeholder>
            <w:docPart w:val="DefaultPlaceholder_-1854013440"/>
          </w:placeholder>
        </w:sdtPr>
        <w:sdtEndPr/>
        <w:sdtContent>
          <w:r>
            <w:rPr>
              <w:noProof/>
            </w:rPr>
            <w:fldChar w:fldCharType="begin"/>
          </w:r>
          <w:r w:rsidR="0029611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OTQ0NTljLTNlZDYtNGQ5Yi05NDYyLTUwMjNhMGZjZjc3OSIsIlJhbmdlTGVuZ3RoIjoxMSwiUmVmZXJlbmNlSWQiOiI3YzkwMDA5MC01ODJmLTQ4ZjYtYjI5ZS03OGY3ZGZkYTkyNTAiLCJSZWZlcmVuY2UiOnsiJGlkIjoiMyIsIiR0eXBlIjoiU3dpc3NBY2FkZW1pYy5DaXRhdmkuUmVmZXJlbmNlLCBTd2lzc0FjYWRlbWljLkNpdGF2aSIsIkFic3RyYWN0Q29tcGxleGl0eSI6MCwiQWJzdHJhY3RTb3VyY2VUZXh0Rm9ybWF0IjowLCJBY2Nlc3NEYXRlIjoiMjkuMDQuMjAyM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tYXRlcmlhbC5hbmd1bGFyLmlvL2NvbXBvbmVudHMvY2F0ZWdvcmllcyIsIlVyaVN0cmluZyI6Imh0dHBzOi8vbWF0ZXJpYWwuYW5ndWxhci5pby9jb21wb25lbnRzL2NhdGVnb3JpZX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}</w:instrText>
          </w:r>
          <w:r>
            <w:rPr>
              <w:noProof/>
            </w:rPr>
            <w:fldChar w:fldCharType="separate"/>
          </w:r>
          <w:r w:rsidR="00296115">
            <w:rPr>
              <w:noProof/>
            </w:rPr>
            <w:t>Google LLC.</w:t>
          </w:r>
          <w:r>
            <w:rPr>
              <w:noProof/>
            </w:rPr>
            <w:fldChar w:fldCharType="end"/>
          </w:r>
        </w:sdtContent>
      </w:sdt>
    </w:p>
  </w:footnote>
  <w:footnote w:id="13">
    <w:p w14:paraId="35C897D3" w14:textId="3642EDDB" w:rsidR="00D83229" w:rsidRDefault="00D83229">
      <w:pPr>
        <w:pStyle w:val="Funotentext"/>
      </w:pPr>
      <w:r>
        <w:rPr>
          <w:rStyle w:val="Funotenzeichen"/>
        </w:rPr>
        <w:t>11)</w:t>
      </w:r>
      <w:r>
        <w:t xml:space="preserve"> </w:t>
      </w:r>
      <w:sdt>
        <w:sdtPr>
          <w:alias w:val="To edit, see citavi.com/edit"/>
          <w:tag w:val="CitaviPlaceholder#a5fdeb8b-4b20-4d00-ac2c-49f06222f71a"/>
          <w:id w:val="-915320212"/>
          <w:placeholder>
            <w:docPart w:val="DefaultPlaceholder_-1854013440"/>
          </w:placeholder>
        </w:sdtPr>
        <w:sdtEndPr/>
        <w:sdtContent>
          <w:r>
            <w:rPr>
              <w:noProof/>
            </w:rPr>
            <w:fldChar w:fldCharType="begin"/>
          </w:r>
          <w:r w:rsidR="0044500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W5ndWxhci0yLXRyYWluaW5nLWJvb2sucmFuZ2xlLmlvL2RpL2FuZ3VsYXIyL2luamVjdF9hbmRfaW5qZWN0YWJsZSIsIlVyaVN0cmluZyI6Imh0dHBzOi8vYW5ndWxhci0yLXRyYWluaW5nLWJvb2sucmFuZ2xlLmlvL2RpL2FuZ3VsYXIyL2luamVjdF9hbmRfaW5qZWN0YWJsZ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}</w:instrText>
          </w:r>
          <w:r>
            <w:rPr>
              <w:noProof/>
            </w:rPr>
            <w:fldChar w:fldCharType="separate"/>
          </w:r>
          <w:r>
            <w:rPr>
              <w:noProof/>
            </w:rPr>
            <w:t>Sureshkumar A. (2019).</w:t>
          </w:r>
          <w:r>
            <w:rPr>
              <w:noProof/>
            </w:rPr>
            <w:fldChar w:fldCharType="end"/>
          </w:r>
        </w:sdtContent>
      </w:sdt>
    </w:p>
  </w:footnote>
  <w:footnote w:id="14">
    <w:p w14:paraId="0756D0A4" w14:textId="33AF2FD0" w:rsidR="00F32D71" w:rsidRDefault="00F32D71">
      <w:pPr>
        <w:pStyle w:val="Funotentext"/>
      </w:pPr>
      <w:r>
        <w:rPr>
          <w:rStyle w:val="Funotenzeichen"/>
        </w:rPr>
        <w:t>12)</w:t>
      </w:r>
      <w:r>
        <w:t xml:space="preserve"> </w:t>
      </w:r>
      <w:sdt>
        <w:sdtPr>
          <w:alias w:val="To edit, see citavi.com/edit"/>
          <w:tag w:val="CitaviPlaceholder#8ec365ad-3123-49f1-a962-3074bf5351a8"/>
          <w:id w:val="1795479651"/>
          <w:placeholder>
            <w:docPart w:val="DefaultPlaceholder_-1854013440"/>
          </w:placeholder>
        </w:sdtPr>
        <w:sdtEndPr/>
        <w:sdtContent>
          <w:r>
            <w:rPr>
              <w:noProof/>
            </w:rPr>
            <w:fldChar w:fldCharType="begin"/>
          </w:r>
          <w:r w:rsidR="0029611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TdjZWI1LTYwZGYtNGY3Yy1iY2FlLTcxMGFhNWQzZDZhNyIsIlJhbmdlTGVuZ3RoIjoxMSwiUmVmZXJlbmNlSWQiOiIyMWI5ZmJmNi0wNzcwLTQ2MzMtOTBmYi02ZWM0NGJkZGRjZDQiLCJSZWZlcmVuY2UiOnsiJGlkIjoiMyIsIiR0eXBlIjoiU3dpc3NBY2FkZW1pYy5DaXRhdmkuUmVmZXJlbmNlLCBTd2lzc0FjYWRlbWljLkNpdGF2aSIsIkFic3RyYWN0Q29tcGxleGl0eSI6MCwiQWJzdHJhY3RTb3VyY2VUZXh0Rm9ybWF0IjowLCJBY2Nlc3NEYXRlIjoiMTAuMDUuMjAyM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hbmd1bGFyLmlvL2d1aWRlL2lucHV0cy1vdXRwdXRzIiwiVXJpU3RyaW5nIjoiaHR0cHM6Ly9hbmd1bGFyLmlvL2d1aWRlL2lucHV0cy1vdXRwdXR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}</w:instrText>
          </w:r>
          <w:r>
            <w:rPr>
              <w:noProof/>
            </w:rPr>
            <w:fldChar w:fldCharType="separate"/>
          </w:r>
          <w:r w:rsidR="00296115">
            <w:rPr>
              <w:noProof/>
            </w:rPr>
            <w:t>Google LLC.</w:t>
          </w:r>
          <w:r>
            <w:rPr>
              <w:noProof/>
            </w:rPr>
            <w:fldChar w:fldCharType="end"/>
          </w:r>
        </w:sdtContent>
      </w:sdt>
    </w:p>
  </w:footnote>
  <w:footnote w:id="15">
    <w:p w14:paraId="40317F25" w14:textId="70000230" w:rsidR="00296115" w:rsidRDefault="00296115">
      <w:pPr>
        <w:pStyle w:val="Funotentext"/>
      </w:pPr>
      <w:r>
        <w:rPr>
          <w:rStyle w:val="Funotenzeichen"/>
        </w:rPr>
        <w:t>13)</w:t>
      </w:r>
      <w:r>
        <w:t xml:space="preserve"> </w:t>
      </w:r>
      <w:sdt>
        <w:sdtPr>
          <w:alias w:val="To edit, see citavi.com/edit"/>
          <w:tag w:val="CitaviPlaceholder#5c482c0a-8b21-4973-a161-cc06706c4822"/>
          <w:id w:val="781227016"/>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N2Q0NDhkLTBmYzEtNDdhYy1iMTQ2LTg3YTM5ODM1YjI5NiIsIlJhbmdlTGVuZ3RoIjoxMSwiUmVmZXJlbmNlSWQiOiIyNWE0ODk0MS1hMTQwLTRiYTYtYjU5Mi0wNzViMWU0NDU1YjQiLCJSZWZlcmVuY2UiOnsiJGlkIjoiMyIsIiR0eXBlIjoiU3dpc3NBY2FkZW1pYy5DaXRhdmkuUmVmZXJlbmNlLCBTd2lzc0FjYWRlbWljLkNpdGF2aSIsIkFic3RyYWN0Q29tcGxleGl0eSI6MCwiQWJzdHJhY3RTb3VyY2VUZXh0Rm9ybWF0IjowLCJBY2Nlc3NEYXRlIjoiMTEuMDUuMjAyM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hbmd1bGFyLmlvL2FwaS9jb3JlL09uSW5pdCIsIlVyaVN0cmluZyI6Imh0dHBzOi8vYW5ndWxhci5pby9hcGkvY29yZS9PbkluaXQ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}</w:instrText>
          </w:r>
          <w:r>
            <w:rPr>
              <w:noProof/>
            </w:rPr>
            <w:fldChar w:fldCharType="separate"/>
          </w:r>
          <w:r>
            <w:rPr>
              <w:noProof/>
            </w:rPr>
            <w:t>Google LLC.</w:t>
          </w:r>
          <w:r>
            <w:rPr>
              <w:noProof/>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E1A22" w14:textId="77777777" w:rsidR="000D15DF" w:rsidRDefault="000D15DF">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C2D96" w14:textId="77777777" w:rsidR="000D15DF" w:rsidRDefault="000D15DF">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9925F1" w14:textId="232F3757" w:rsidR="000F24A7" w:rsidRDefault="000F24A7">
    <w:pPr>
      <w:pStyle w:val="Kopfzeile"/>
    </w:pPr>
    <w:r w:rsidRPr="00AF6CA8">
      <w:rPr>
        <w:rFonts w:ascii="Arial Fett" w:hAnsi="Arial Fett"/>
        <w:b/>
        <w:noProof/>
        <w:color w:val="C0C0C0"/>
        <w:sz w:val="28"/>
        <w:szCs w:val="28"/>
      </w:rPr>
      <w:drawing>
        <wp:anchor distT="0" distB="0" distL="114300" distR="114300" simplePos="0" relativeHeight="251659264" behindDoc="0" locked="0" layoutInCell="1" allowOverlap="1" wp14:anchorId="656ABB87" wp14:editId="14327B6A">
          <wp:simplePos x="0" y="0"/>
          <wp:positionH relativeFrom="column">
            <wp:posOffset>4802174</wp:posOffset>
          </wp:positionH>
          <wp:positionV relativeFrom="paragraph">
            <wp:posOffset>-374098</wp:posOffset>
          </wp:positionV>
          <wp:extent cx="1638300" cy="685800"/>
          <wp:effectExtent l="0" t="0" r="0" b="0"/>
          <wp:wrapNone/>
          <wp:docPr id="6"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FA7BA5"/>
    <w:multiLevelType w:val="hybridMultilevel"/>
    <w:tmpl w:val="6A92C5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3074"/>
    <w:rsid w:val="000006EA"/>
    <w:rsid w:val="00011D18"/>
    <w:rsid w:val="00036539"/>
    <w:rsid w:val="00053A1B"/>
    <w:rsid w:val="000547C1"/>
    <w:rsid w:val="00065459"/>
    <w:rsid w:val="0006565B"/>
    <w:rsid w:val="0007672E"/>
    <w:rsid w:val="00093074"/>
    <w:rsid w:val="000A4EB2"/>
    <w:rsid w:val="000D15DF"/>
    <w:rsid w:val="000D2C14"/>
    <w:rsid w:val="000E23A2"/>
    <w:rsid w:val="000F24A7"/>
    <w:rsid w:val="000F2970"/>
    <w:rsid w:val="000F51E9"/>
    <w:rsid w:val="001103D7"/>
    <w:rsid w:val="00112306"/>
    <w:rsid w:val="001225F6"/>
    <w:rsid w:val="0015012B"/>
    <w:rsid w:val="00154052"/>
    <w:rsid w:val="00173292"/>
    <w:rsid w:val="00174553"/>
    <w:rsid w:val="001A3B91"/>
    <w:rsid w:val="001B4D23"/>
    <w:rsid w:val="001B57EC"/>
    <w:rsid w:val="001E5C0B"/>
    <w:rsid w:val="001E6D40"/>
    <w:rsid w:val="001F1078"/>
    <w:rsid w:val="001F22DA"/>
    <w:rsid w:val="001F6B67"/>
    <w:rsid w:val="00202624"/>
    <w:rsid w:val="002121D2"/>
    <w:rsid w:val="0021320D"/>
    <w:rsid w:val="002240CD"/>
    <w:rsid w:val="00242912"/>
    <w:rsid w:val="002504EE"/>
    <w:rsid w:val="00296115"/>
    <w:rsid w:val="002B1EDC"/>
    <w:rsid w:val="002B428D"/>
    <w:rsid w:val="002B69DE"/>
    <w:rsid w:val="002C1ED4"/>
    <w:rsid w:val="002D3E20"/>
    <w:rsid w:val="002D7517"/>
    <w:rsid w:val="002F0DBD"/>
    <w:rsid w:val="0031538A"/>
    <w:rsid w:val="00345D92"/>
    <w:rsid w:val="00360264"/>
    <w:rsid w:val="00362B81"/>
    <w:rsid w:val="00372011"/>
    <w:rsid w:val="003749AB"/>
    <w:rsid w:val="0037583D"/>
    <w:rsid w:val="00396C0D"/>
    <w:rsid w:val="003A4FC8"/>
    <w:rsid w:val="003B0B9F"/>
    <w:rsid w:val="003B4AF7"/>
    <w:rsid w:val="003C463F"/>
    <w:rsid w:val="003D0536"/>
    <w:rsid w:val="003E0C0E"/>
    <w:rsid w:val="00404A03"/>
    <w:rsid w:val="0041577A"/>
    <w:rsid w:val="00417B5B"/>
    <w:rsid w:val="004218FD"/>
    <w:rsid w:val="00427195"/>
    <w:rsid w:val="00445002"/>
    <w:rsid w:val="00470E61"/>
    <w:rsid w:val="004B710A"/>
    <w:rsid w:val="004E2771"/>
    <w:rsid w:val="0050337F"/>
    <w:rsid w:val="00531E4F"/>
    <w:rsid w:val="0053775D"/>
    <w:rsid w:val="0057267A"/>
    <w:rsid w:val="005770A3"/>
    <w:rsid w:val="006134F2"/>
    <w:rsid w:val="006161BA"/>
    <w:rsid w:val="00626E47"/>
    <w:rsid w:val="00632887"/>
    <w:rsid w:val="00637D7F"/>
    <w:rsid w:val="00644F20"/>
    <w:rsid w:val="0067062A"/>
    <w:rsid w:val="00680B00"/>
    <w:rsid w:val="0069378E"/>
    <w:rsid w:val="006942F3"/>
    <w:rsid w:val="006B1153"/>
    <w:rsid w:val="006C41A9"/>
    <w:rsid w:val="006E3E05"/>
    <w:rsid w:val="006E669F"/>
    <w:rsid w:val="006F0355"/>
    <w:rsid w:val="00717235"/>
    <w:rsid w:val="00727F07"/>
    <w:rsid w:val="007348F1"/>
    <w:rsid w:val="00737099"/>
    <w:rsid w:val="00754050"/>
    <w:rsid w:val="00760AB4"/>
    <w:rsid w:val="00777908"/>
    <w:rsid w:val="00784ED8"/>
    <w:rsid w:val="007E5C8A"/>
    <w:rsid w:val="00802154"/>
    <w:rsid w:val="0080749F"/>
    <w:rsid w:val="00810B41"/>
    <w:rsid w:val="008136C5"/>
    <w:rsid w:val="00834C1D"/>
    <w:rsid w:val="008816EE"/>
    <w:rsid w:val="00884558"/>
    <w:rsid w:val="00891062"/>
    <w:rsid w:val="008A2605"/>
    <w:rsid w:val="008C5E26"/>
    <w:rsid w:val="008E1537"/>
    <w:rsid w:val="008F6D24"/>
    <w:rsid w:val="0093663A"/>
    <w:rsid w:val="00942CF2"/>
    <w:rsid w:val="00953DB5"/>
    <w:rsid w:val="00956B45"/>
    <w:rsid w:val="00991241"/>
    <w:rsid w:val="00991CA6"/>
    <w:rsid w:val="009B289B"/>
    <w:rsid w:val="009B3625"/>
    <w:rsid w:val="009C66B9"/>
    <w:rsid w:val="009F19D2"/>
    <w:rsid w:val="00A22F20"/>
    <w:rsid w:val="00A25403"/>
    <w:rsid w:val="00A31039"/>
    <w:rsid w:val="00A524EA"/>
    <w:rsid w:val="00A768E6"/>
    <w:rsid w:val="00A81299"/>
    <w:rsid w:val="00A9685B"/>
    <w:rsid w:val="00AA0AB5"/>
    <w:rsid w:val="00AA7A85"/>
    <w:rsid w:val="00AD6C22"/>
    <w:rsid w:val="00AE72EE"/>
    <w:rsid w:val="00B560AE"/>
    <w:rsid w:val="00B7414D"/>
    <w:rsid w:val="00BC478A"/>
    <w:rsid w:val="00BD3633"/>
    <w:rsid w:val="00BE125D"/>
    <w:rsid w:val="00BE7473"/>
    <w:rsid w:val="00BF51BA"/>
    <w:rsid w:val="00BF627B"/>
    <w:rsid w:val="00C01065"/>
    <w:rsid w:val="00C02AB9"/>
    <w:rsid w:val="00C25C8E"/>
    <w:rsid w:val="00C30F35"/>
    <w:rsid w:val="00C357F8"/>
    <w:rsid w:val="00C41E49"/>
    <w:rsid w:val="00C46531"/>
    <w:rsid w:val="00C72850"/>
    <w:rsid w:val="00C75638"/>
    <w:rsid w:val="00C826BC"/>
    <w:rsid w:val="00C8771F"/>
    <w:rsid w:val="00C87D29"/>
    <w:rsid w:val="00CD2B47"/>
    <w:rsid w:val="00CF380E"/>
    <w:rsid w:val="00CF3E40"/>
    <w:rsid w:val="00D11572"/>
    <w:rsid w:val="00D17064"/>
    <w:rsid w:val="00D22640"/>
    <w:rsid w:val="00D27C3B"/>
    <w:rsid w:val="00D34C1F"/>
    <w:rsid w:val="00D42BC2"/>
    <w:rsid w:val="00D4627D"/>
    <w:rsid w:val="00D6135B"/>
    <w:rsid w:val="00D626C7"/>
    <w:rsid w:val="00D83229"/>
    <w:rsid w:val="00D94E9B"/>
    <w:rsid w:val="00D96831"/>
    <w:rsid w:val="00DC0263"/>
    <w:rsid w:val="00DC311E"/>
    <w:rsid w:val="00DC5443"/>
    <w:rsid w:val="00DD650E"/>
    <w:rsid w:val="00DE1354"/>
    <w:rsid w:val="00DE284F"/>
    <w:rsid w:val="00E0272C"/>
    <w:rsid w:val="00E04674"/>
    <w:rsid w:val="00E04CA9"/>
    <w:rsid w:val="00E06EAB"/>
    <w:rsid w:val="00E54B25"/>
    <w:rsid w:val="00E73384"/>
    <w:rsid w:val="00E97185"/>
    <w:rsid w:val="00EA1AEE"/>
    <w:rsid w:val="00EB35BD"/>
    <w:rsid w:val="00ED3020"/>
    <w:rsid w:val="00ED4200"/>
    <w:rsid w:val="00EE7493"/>
    <w:rsid w:val="00EF0E05"/>
    <w:rsid w:val="00EF4F80"/>
    <w:rsid w:val="00F13E56"/>
    <w:rsid w:val="00F1615C"/>
    <w:rsid w:val="00F32D71"/>
    <w:rsid w:val="00F33EF4"/>
    <w:rsid w:val="00F4207C"/>
    <w:rsid w:val="00F750BB"/>
    <w:rsid w:val="00F75AB8"/>
    <w:rsid w:val="00F855C6"/>
    <w:rsid w:val="00F90448"/>
    <w:rsid w:val="00FA44D3"/>
    <w:rsid w:val="00FB50A8"/>
    <w:rsid w:val="00FD3546"/>
    <w:rsid w:val="00FD41BC"/>
    <w:rsid w:val="00FF0B00"/>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6C4022"/>
  <w15:chartTrackingRefBased/>
  <w15:docId w15:val="{4FE6E7ED-1800-4A40-8329-C99AD567AD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36539"/>
    <w:pPr>
      <w:spacing w:line="360" w:lineRule="auto"/>
      <w:jc w:val="both"/>
    </w:pPr>
    <w:rPr>
      <w:rFonts w:ascii="Arial" w:hAnsi="Arial"/>
      <w:sz w:val="24"/>
      <w:lang w:val="de-DE"/>
    </w:rPr>
  </w:style>
  <w:style w:type="paragraph" w:styleId="berschrift1">
    <w:name w:val="heading 1"/>
    <w:basedOn w:val="Standard"/>
    <w:next w:val="Standard"/>
    <w:link w:val="berschrift1Zchn"/>
    <w:uiPriority w:val="9"/>
    <w:qFormat/>
    <w:rsid w:val="003C463F"/>
    <w:pPr>
      <w:keepNext/>
      <w:keepLines/>
      <w:spacing w:before="240" w:after="0"/>
      <w:outlineLvl w:val="0"/>
    </w:pPr>
    <w:rPr>
      <w:rFonts w:eastAsiaTheme="majorEastAsia" w:cstheme="majorBidi"/>
      <w:color w:val="000000" w:themeColor="text1"/>
      <w:sz w:val="32"/>
      <w:szCs w:val="32"/>
    </w:rPr>
  </w:style>
  <w:style w:type="paragraph" w:styleId="berschrift2">
    <w:name w:val="heading 2"/>
    <w:basedOn w:val="Standard"/>
    <w:next w:val="Standard"/>
    <w:link w:val="berschrift2Zchn"/>
    <w:uiPriority w:val="9"/>
    <w:unhideWhenUsed/>
    <w:qFormat/>
    <w:rsid w:val="00F13E56"/>
    <w:pPr>
      <w:keepNext/>
      <w:keepLines/>
      <w:spacing w:before="40" w:after="0"/>
      <w:outlineLvl w:val="1"/>
    </w:pPr>
    <w:rPr>
      <w:rFonts w:eastAsiaTheme="majorEastAsia" w:cstheme="majorBidi"/>
      <w:color w:val="000000" w:themeColor="text1"/>
      <w:sz w:val="28"/>
      <w:szCs w:val="26"/>
    </w:rPr>
  </w:style>
  <w:style w:type="paragraph" w:styleId="berschrift3">
    <w:name w:val="heading 3"/>
    <w:basedOn w:val="Standard"/>
    <w:next w:val="Standard"/>
    <w:link w:val="berschrift3Zchn"/>
    <w:uiPriority w:val="9"/>
    <w:unhideWhenUsed/>
    <w:qFormat/>
    <w:rsid w:val="003C463F"/>
    <w:pPr>
      <w:keepNext/>
      <w:keepLines/>
      <w:spacing w:before="40" w:after="0"/>
      <w:outlineLvl w:val="2"/>
    </w:pPr>
    <w:rPr>
      <w:rFonts w:eastAsiaTheme="majorEastAsia" w:cstheme="majorBidi"/>
      <w:color w:val="000000" w:themeColor="text1"/>
      <w:szCs w:val="24"/>
    </w:rPr>
  </w:style>
  <w:style w:type="paragraph" w:styleId="berschrift4">
    <w:name w:val="heading 4"/>
    <w:basedOn w:val="Standard"/>
    <w:next w:val="Standard"/>
    <w:link w:val="berschrift4Zchn"/>
    <w:uiPriority w:val="9"/>
    <w:semiHidden/>
    <w:unhideWhenUsed/>
    <w:qFormat/>
    <w:rsid w:val="000006E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006EA"/>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006EA"/>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006E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006E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006E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Verzeichnis1">
    <w:name w:val="toc 1"/>
    <w:basedOn w:val="Standard"/>
    <w:next w:val="Standard"/>
    <w:autoRedefine/>
    <w:uiPriority w:val="39"/>
    <w:unhideWhenUsed/>
    <w:rsid w:val="00360264"/>
    <w:pPr>
      <w:tabs>
        <w:tab w:val="right" w:leader="dot" w:pos="9062"/>
      </w:tabs>
      <w:spacing w:before="240" w:after="120"/>
    </w:pPr>
    <w:rPr>
      <w:rFonts w:cs="Arial"/>
      <w:b/>
      <w:bCs/>
      <w:noProof/>
      <w:szCs w:val="24"/>
    </w:rPr>
  </w:style>
  <w:style w:type="paragraph" w:styleId="Verzeichnis2">
    <w:name w:val="toc 2"/>
    <w:basedOn w:val="Standard"/>
    <w:next w:val="Standard"/>
    <w:autoRedefine/>
    <w:uiPriority w:val="39"/>
    <w:unhideWhenUsed/>
    <w:rsid w:val="00093074"/>
    <w:pPr>
      <w:spacing w:before="120" w:after="0"/>
      <w:ind w:left="240"/>
    </w:pPr>
    <w:rPr>
      <w:rFonts w:asciiTheme="minorHAnsi" w:hAnsiTheme="minorHAnsi" w:cstheme="minorHAnsi"/>
      <w:i/>
      <w:iCs/>
      <w:sz w:val="20"/>
      <w:szCs w:val="20"/>
    </w:rPr>
  </w:style>
  <w:style w:type="paragraph" w:styleId="Verzeichnis3">
    <w:name w:val="toc 3"/>
    <w:basedOn w:val="Standard"/>
    <w:next w:val="Standard"/>
    <w:autoRedefine/>
    <w:uiPriority w:val="39"/>
    <w:unhideWhenUsed/>
    <w:rsid w:val="00093074"/>
    <w:pPr>
      <w:spacing w:after="0"/>
      <w:ind w:left="480"/>
    </w:pPr>
    <w:rPr>
      <w:rFonts w:asciiTheme="minorHAnsi" w:hAnsiTheme="minorHAnsi" w:cstheme="minorHAnsi"/>
      <w:sz w:val="20"/>
      <w:szCs w:val="20"/>
    </w:rPr>
  </w:style>
  <w:style w:type="paragraph" w:styleId="Verzeichnis4">
    <w:name w:val="toc 4"/>
    <w:basedOn w:val="Standard"/>
    <w:next w:val="Standard"/>
    <w:autoRedefine/>
    <w:uiPriority w:val="39"/>
    <w:unhideWhenUsed/>
    <w:rsid w:val="00093074"/>
    <w:pPr>
      <w:spacing w:after="0"/>
      <w:ind w:left="720"/>
    </w:pPr>
    <w:rPr>
      <w:rFonts w:asciiTheme="minorHAnsi" w:hAnsiTheme="minorHAnsi" w:cstheme="minorHAnsi"/>
      <w:sz w:val="20"/>
      <w:szCs w:val="20"/>
    </w:rPr>
  </w:style>
  <w:style w:type="paragraph" w:styleId="Verzeichnis5">
    <w:name w:val="toc 5"/>
    <w:basedOn w:val="Standard"/>
    <w:next w:val="Standard"/>
    <w:autoRedefine/>
    <w:uiPriority w:val="39"/>
    <w:unhideWhenUsed/>
    <w:rsid w:val="00093074"/>
    <w:pPr>
      <w:spacing w:after="0"/>
      <w:ind w:left="960"/>
    </w:pPr>
    <w:rPr>
      <w:rFonts w:asciiTheme="minorHAnsi" w:hAnsiTheme="minorHAnsi" w:cstheme="minorHAnsi"/>
      <w:sz w:val="20"/>
      <w:szCs w:val="20"/>
    </w:rPr>
  </w:style>
  <w:style w:type="paragraph" w:styleId="Verzeichnis6">
    <w:name w:val="toc 6"/>
    <w:basedOn w:val="Standard"/>
    <w:next w:val="Standard"/>
    <w:autoRedefine/>
    <w:uiPriority w:val="39"/>
    <w:unhideWhenUsed/>
    <w:rsid w:val="00093074"/>
    <w:pPr>
      <w:spacing w:after="0"/>
      <w:ind w:left="1200"/>
    </w:pPr>
    <w:rPr>
      <w:rFonts w:asciiTheme="minorHAnsi" w:hAnsiTheme="minorHAnsi" w:cstheme="minorHAnsi"/>
      <w:sz w:val="20"/>
      <w:szCs w:val="20"/>
    </w:rPr>
  </w:style>
  <w:style w:type="paragraph" w:styleId="Verzeichnis7">
    <w:name w:val="toc 7"/>
    <w:basedOn w:val="Standard"/>
    <w:next w:val="Standard"/>
    <w:autoRedefine/>
    <w:uiPriority w:val="39"/>
    <w:unhideWhenUsed/>
    <w:rsid w:val="00093074"/>
    <w:pPr>
      <w:spacing w:after="0"/>
      <w:ind w:left="1440"/>
    </w:pPr>
    <w:rPr>
      <w:rFonts w:asciiTheme="minorHAnsi" w:hAnsiTheme="minorHAnsi" w:cstheme="minorHAnsi"/>
      <w:sz w:val="20"/>
      <w:szCs w:val="20"/>
    </w:rPr>
  </w:style>
  <w:style w:type="paragraph" w:styleId="Verzeichnis8">
    <w:name w:val="toc 8"/>
    <w:basedOn w:val="Standard"/>
    <w:next w:val="Standard"/>
    <w:autoRedefine/>
    <w:uiPriority w:val="39"/>
    <w:unhideWhenUsed/>
    <w:rsid w:val="00093074"/>
    <w:pPr>
      <w:spacing w:after="0"/>
      <w:ind w:left="1680"/>
    </w:pPr>
    <w:rPr>
      <w:rFonts w:asciiTheme="minorHAnsi" w:hAnsiTheme="minorHAnsi" w:cstheme="minorHAnsi"/>
      <w:sz w:val="20"/>
      <w:szCs w:val="20"/>
    </w:rPr>
  </w:style>
  <w:style w:type="paragraph" w:styleId="Verzeichnis9">
    <w:name w:val="toc 9"/>
    <w:basedOn w:val="Standard"/>
    <w:next w:val="Standard"/>
    <w:autoRedefine/>
    <w:uiPriority w:val="39"/>
    <w:unhideWhenUsed/>
    <w:rsid w:val="00093074"/>
    <w:pPr>
      <w:spacing w:after="0"/>
      <w:ind w:left="1920"/>
    </w:pPr>
    <w:rPr>
      <w:rFonts w:asciiTheme="minorHAnsi" w:hAnsiTheme="minorHAnsi" w:cstheme="minorHAnsi"/>
      <w:sz w:val="20"/>
      <w:szCs w:val="20"/>
    </w:rPr>
  </w:style>
  <w:style w:type="paragraph" w:styleId="Kopfzeile">
    <w:name w:val="header"/>
    <w:basedOn w:val="Standard"/>
    <w:link w:val="KopfzeileZchn"/>
    <w:unhideWhenUsed/>
    <w:rsid w:val="00DE284F"/>
    <w:pPr>
      <w:tabs>
        <w:tab w:val="center" w:pos="4703"/>
        <w:tab w:val="right" w:pos="9406"/>
      </w:tabs>
      <w:spacing w:after="0" w:line="240" w:lineRule="auto"/>
    </w:pPr>
  </w:style>
  <w:style w:type="character" w:customStyle="1" w:styleId="KopfzeileZchn">
    <w:name w:val="Kopfzeile Zchn"/>
    <w:basedOn w:val="Absatz-Standardschriftart"/>
    <w:link w:val="Kopfzeile"/>
    <w:rsid w:val="00DE284F"/>
  </w:style>
  <w:style w:type="paragraph" w:styleId="Fuzeile">
    <w:name w:val="footer"/>
    <w:basedOn w:val="Standard"/>
    <w:link w:val="FuzeileZchn"/>
    <w:uiPriority w:val="99"/>
    <w:unhideWhenUsed/>
    <w:rsid w:val="00DE284F"/>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DE284F"/>
  </w:style>
  <w:style w:type="character" w:customStyle="1" w:styleId="berschrift1Zchn">
    <w:name w:val="Überschrift 1 Zchn"/>
    <w:basedOn w:val="Absatz-Standardschriftart"/>
    <w:link w:val="berschrift1"/>
    <w:uiPriority w:val="9"/>
    <w:rsid w:val="003C463F"/>
    <w:rPr>
      <w:rFonts w:ascii="Arial" w:eastAsiaTheme="majorEastAsia" w:hAnsi="Arial" w:cstheme="majorBidi"/>
      <w:color w:val="000000" w:themeColor="text1"/>
      <w:sz w:val="32"/>
      <w:szCs w:val="32"/>
    </w:rPr>
  </w:style>
  <w:style w:type="character" w:customStyle="1" w:styleId="berschrift2Zchn">
    <w:name w:val="Überschrift 2 Zchn"/>
    <w:basedOn w:val="Absatz-Standardschriftart"/>
    <w:link w:val="berschrift2"/>
    <w:uiPriority w:val="9"/>
    <w:rsid w:val="00F13E56"/>
    <w:rPr>
      <w:rFonts w:ascii="Arial" w:eastAsiaTheme="majorEastAsia" w:hAnsi="Arial" w:cstheme="majorBidi"/>
      <w:color w:val="000000" w:themeColor="text1"/>
      <w:sz w:val="28"/>
      <w:szCs w:val="26"/>
    </w:rPr>
  </w:style>
  <w:style w:type="paragraph" w:styleId="Inhaltsverzeichnisberschrift">
    <w:name w:val="TOC Heading"/>
    <w:basedOn w:val="berschrift1"/>
    <w:next w:val="Standard"/>
    <w:uiPriority w:val="39"/>
    <w:unhideWhenUsed/>
    <w:qFormat/>
    <w:rsid w:val="00F1615C"/>
    <w:pPr>
      <w:outlineLvl w:val="9"/>
    </w:pPr>
    <w:rPr>
      <w:color w:val="2F5496" w:themeColor="accent1" w:themeShade="BF"/>
    </w:rPr>
  </w:style>
  <w:style w:type="character" w:styleId="Hyperlink">
    <w:name w:val="Hyperlink"/>
    <w:basedOn w:val="Absatz-Standardschriftart"/>
    <w:uiPriority w:val="99"/>
    <w:unhideWhenUsed/>
    <w:rsid w:val="00F1615C"/>
    <w:rPr>
      <w:color w:val="0563C1" w:themeColor="hyperlink"/>
      <w:u w:val="single"/>
    </w:rPr>
  </w:style>
  <w:style w:type="paragraph" w:styleId="Listenabsatz">
    <w:name w:val="List Paragraph"/>
    <w:basedOn w:val="Standard"/>
    <w:uiPriority w:val="34"/>
    <w:qFormat/>
    <w:rsid w:val="00AE72EE"/>
    <w:pPr>
      <w:ind w:left="720"/>
      <w:contextualSpacing/>
    </w:pPr>
  </w:style>
  <w:style w:type="character" w:styleId="Platzhaltertext">
    <w:name w:val="Placeholder Text"/>
    <w:basedOn w:val="Absatz-Standardschriftart"/>
    <w:uiPriority w:val="99"/>
    <w:semiHidden/>
    <w:rsid w:val="000006EA"/>
    <w:rPr>
      <w:color w:val="808080"/>
    </w:rPr>
  </w:style>
  <w:style w:type="paragraph" w:customStyle="1" w:styleId="CitaviBibliographyEntry">
    <w:name w:val="Citavi Bibliography Entry"/>
    <w:basedOn w:val="Standard"/>
    <w:link w:val="CitaviBibliographyEntryZchn"/>
    <w:uiPriority w:val="99"/>
    <w:rsid w:val="000006EA"/>
    <w:pPr>
      <w:spacing w:after="120"/>
    </w:pPr>
  </w:style>
  <w:style w:type="character" w:customStyle="1" w:styleId="CitaviBibliographyEntryZchn">
    <w:name w:val="Citavi Bibliography Entry Zchn"/>
    <w:basedOn w:val="Absatz-Standardschriftart"/>
    <w:link w:val="CitaviBibliographyEntry"/>
    <w:uiPriority w:val="99"/>
    <w:rsid w:val="000006EA"/>
  </w:style>
  <w:style w:type="paragraph" w:customStyle="1" w:styleId="CitaviBibliographyHeading">
    <w:name w:val="Citavi Bibliography Heading"/>
    <w:basedOn w:val="berschrift1"/>
    <w:link w:val="CitaviBibliographyHeadingZchn"/>
    <w:uiPriority w:val="99"/>
    <w:rsid w:val="000006EA"/>
  </w:style>
  <w:style w:type="character" w:customStyle="1" w:styleId="CitaviBibliographyHeadingZchn">
    <w:name w:val="Citavi Bibliography Heading Zchn"/>
    <w:basedOn w:val="Absatz-Standardschriftart"/>
    <w:link w:val="CitaviBibliographyHeading"/>
    <w:uiPriority w:val="99"/>
    <w:rsid w:val="000006EA"/>
    <w:rPr>
      <w:rFonts w:asciiTheme="majorHAnsi" w:eastAsiaTheme="majorEastAsia" w:hAnsiTheme="majorHAnsi" w:cstheme="majorBidi"/>
      <w:color w:val="000000" w:themeColor="text1"/>
      <w:sz w:val="32"/>
      <w:szCs w:val="32"/>
    </w:rPr>
  </w:style>
  <w:style w:type="paragraph" w:customStyle="1" w:styleId="CitaviChapterBibliographyHeading">
    <w:name w:val="Citavi Chapter Bibliography Heading"/>
    <w:basedOn w:val="berschrift2"/>
    <w:link w:val="CitaviChapterBibliographyHeadingZchn"/>
    <w:uiPriority w:val="99"/>
    <w:rsid w:val="000006EA"/>
  </w:style>
  <w:style w:type="character" w:customStyle="1" w:styleId="CitaviChapterBibliographyHeadingZchn">
    <w:name w:val="Citavi Chapter Bibliography Heading Zchn"/>
    <w:basedOn w:val="Absatz-Standardschriftart"/>
    <w:link w:val="CitaviChapterBibliographyHeading"/>
    <w:uiPriority w:val="99"/>
    <w:rsid w:val="000006EA"/>
    <w:rPr>
      <w:rFonts w:asciiTheme="majorHAnsi" w:eastAsiaTheme="majorEastAsia" w:hAnsiTheme="majorHAnsi" w:cstheme="majorBidi"/>
      <w:color w:val="000000" w:themeColor="text1"/>
      <w:sz w:val="26"/>
      <w:szCs w:val="26"/>
    </w:rPr>
  </w:style>
  <w:style w:type="paragraph" w:customStyle="1" w:styleId="CitaviBibliographySubheading1">
    <w:name w:val="Citavi Bibliography Subheading 1"/>
    <w:basedOn w:val="berschrift2"/>
    <w:link w:val="CitaviBibliographySubheading1Zchn"/>
    <w:uiPriority w:val="99"/>
    <w:rsid w:val="000006EA"/>
    <w:pPr>
      <w:outlineLvl w:val="9"/>
    </w:pPr>
  </w:style>
  <w:style w:type="character" w:customStyle="1" w:styleId="CitaviBibliographySubheading1Zchn">
    <w:name w:val="Citavi Bibliography Subheading 1 Zchn"/>
    <w:basedOn w:val="Absatz-Standardschriftart"/>
    <w:link w:val="CitaviBibliographySubheading1"/>
    <w:uiPriority w:val="99"/>
    <w:rsid w:val="000006EA"/>
    <w:rPr>
      <w:rFonts w:asciiTheme="majorHAnsi" w:eastAsiaTheme="majorEastAsia" w:hAnsiTheme="majorHAnsi" w:cstheme="majorBidi"/>
      <w:color w:val="000000" w:themeColor="text1"/>
      <w:sz w:val="26"/>
      <w:szCs w:val="26"/>
      <w:lang w:val="de-DE"/>
    </w:rPr>
  </w:style>
  <w:style w:type="paragraph" w:customStyle="1" w:styleId="CitaviBibliographySubheading2">
    <w:name w:val="Citavi Bibliography Subheading 2"/>
    <w:basedOn w:val="berschrift3"/>
    <w:link w:val="CitaviBibliographySubheading2Zchn"/>
    <w:uiPriority w:val="99"/>
    <w:rsid w:val="000006EA"/>
    <w:pPr>
      <w:outlineLvl w:val="9"/>
    </w:pPr>
  </w:style>
  <w:style w:type="character" w:customStyle="1" w:styleId="CitaviBibliographySubheading2Zchn">
    <w:name w:val="Citavi Bibliography Subheading 2 Zchn"/>
    <w:basedOn w:val="Absatz-Standardschriftart"/>
    <w:link w:val="CitaviBibliographySubheading2"/>
    <w:uiPriority w:val="99"/>
    <w:rsid w:val="000006EA"/>
    <w:rPr>
      <w:rFonts w:asciiTheme="majorHAnsi" w:eastAsiaTheme="majorEastAsia" w:hAnsiTheme="majorHAnsi" w:cstheme="majorBidi"/>
      <w:color w:val="1F3763" w:themeColor="accent1" w:themeShade="7F"/>
      <w:sz w:val="24"/>
      <w:szCs w:val="24"/>
      <w:lang w:val="de-DE"/>
    </w:rPr>
  </w:style>
  <w:style w:type="character" w:customStyle="1" w:styleId="berschrift3Zchn">
    <w:name w:val="Überschrift 3 Zchn"/>
    <w:basedOn w:val="Absatz-Standardschriftart"/>
    <w:link w:val="berschrift3"/>
    <w:uiPriority w:val="9"/>
    <w:rsid w:val="003C463F"/>
    <w:rPr>
      <w:rFonts w:ascii="Arial" w:eastAsiaTheme="majorEastAsia" w:hAnsi="Arial" w:cstheme="majorBidi"/>
      <w:color w:val="000000" w:themeColor="text1"/>
      <w:sz w:val="24"/>
      <w:szCs w:val="24"/>
    </w:rPr>
  </w:style>
  <w:style w:type="paragraph" w:customStyle="1" w:styleId="CitaviBibliographySubheading3">
    <w:name w:val="Citavi Bibliography Subheading 3"/>
    <w:basedOn w:val="berschrift4"/>
    <w:link w:val="CitaviBibliographySubheading3Zchn"/>
    <w:uiPriority w:val="99"/>
    <w:rsid w:val="000006EA"/>
    <w:pPr>
      <w:outlineLvl w:val="9"/>
    </w:pPr>
  </w:style>
  <w:style w:type="character" w:customStyle="1" w:styleId="CitaviBibliographySubheading3Zchn">
    <w:name w:val="Citavi Bibliography Subheading 3 Zchn"/>
    <w:basedOn w:val="Absatz-Standardschriftart"/>
    <w:link w:val="CitaviBibliographySubheading3"/>
    <w:uiPriority w:val="99"/>
    <w:rsid w:val="000006EA"/>
    <w:rPr>
      <w:rFonts w:asciiTheme="majorHAnsi" w:eastAsiaTheme="majorEastAsia" w:hAnsiTheme="majorHAnsi" w:cstheme="majorBidi"/>
      <w:i/>
      <w:iCs/>
      <w:color w:val="2F5496" w:themeColor="accent1" w:themeShade="BF"/>
      <w:lang w:val="de-DE"/>
    </w:rPr>
  </w:style>
  <w:style w:type="character" w:customStyle="1" w:styleId="berschrift4Zchn">
    <w:name w:val="Überschrift 4 Zchn"/>
    <w:basedOn w:val="Absatz-Standardschriftart"/>
    <w:link w:val="berschrift4"/>
    <w:uiPriority w:val="9"/>
    <w:semiHidden/>
    <w:rsid w:val="000006EA"/>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0006EA"/>
    <w:pPr>
      <w:outlineLvl w:val="9"/>
    </w:pPr>
  </w:style>
  <w:style w:type="character" w:customStyle="1" w:styleId="CitaviBibliographySubheading4Zchn">
    <w:name w:val="Citavi Bibliography Subheading 4 Zchn"/>
    <w:basedOn w:val="Absatz-Standardschriftart"/>
    <w:link w:val="CitaviBibliographySubheading4"/>
    <w:uiPriority w:val="99"/>
    <w:rsid w:val="000006EA"/>
    <w:rPr>
      <w:rFonts w:asciiTheme="majorHAnsi" w:eastAsiaTheme="majorEastAsia" w:hAnsiTheme="majorHAnsi" w:cstheme="majorBidi"/>
      <w:color w:val="2F5496" w:themeColor="accent1" w:themeShade="BF"/>
      <w:lang w:val="de-DE"/>
    </w:rPr>
  </w:style>
  <w:style w:type="character" w:customStyle="1" w:styleId="berschrift5Zchn">
    <w:name w:val="Überschrift 5 Zchn"/>
    <w:basedOn w:val="Absatz-Standardschriftart"/>
    <w:link w:val="berschrift5"/>
    <w:uiPriority w:val="9"/>
    <w:semiHidden/>
    <w:rsid w:val="000006EA"/>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0006EA"/>
    <w:pPr>
      <w:outlineLvl w:val="9"/>
    </w:pPr>
  </w:style>
  <w:style w:type="character" w:customStyle="1" w:styleId="CitaviBibliographySubheading5Zchn">
    <w:name w:val="Citavi Bibliography Subheading 5 Zchn"/>
    <w:basedOn w:val="Absatz-Standardschriftart"/>
    <w:link w:val="CitaviBibliographySubheading5"/>
    <w:uiPriority w:val="99"/>
    <w:rsid w:val="000006EA"/>
    <w:rPr>
      <w:rFonts w:asciiTheme="majorHAnsi" w:eastAsiaTheme="majorEastAsia" w:hAnsiTheme="majorHAnsi" w:cstheme="majorBidi"/>
      <w:color w:val="1F3763" w:themeColor="accent1" w:themeShade="7F"/>
      <w:lang w:val="de-DE"/>
    </w:rPr>
  </w:style>
  <w:style w:type="character" w:customStyle="1" w:styleId="berschrift6Zchn">
    <w:name w:val="Überschrift 6 Zchn"/>
    <w:basedOn w:val="Absatz-Standardschriftart"/>
    <w:link w:val="berschrift6"/>
    <w:uiPriority w:val="9"/>
    <w:semiHidden/>
    <w:rsid w:val="000006EA"/>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0006EA"/>
    <w:pPr>
      <w:outlineLvl w:val="9"/>
    </w:pPr>
  </w:style>
  <w:style w:type="character" w:customStyle="1" w:styleId="CitaviBibliographySubheading6Zchn">
    <w:name w:val="Citavi Bibliography Subheading 6 Zchn"/>
    <w:basedOn w:val="Absatz-Standardschriftart"/>
    <w:link w:val="CitaviBibliographySubheading6"/>
    <w:uiPriority w:val="99"/>
    <w:rsid w:val="000006EA"/>
    <w:rPr>
      <w:rFonts w:asciiTheme="majorHAnsi" w:eastAsiaTheme="majorEastAsia" w:hAnsiTheme="majorHAnsi" w:cstheme="majorBidi"/>
      <w:i/>
      <w:iCs/>
      <w:color w:val="1F3763" w:themeColor="accent1" w:themeShade="7F"/>
      <w:lang w:val="de-DE"/>
    </w:rPr>
  </w:style>
  <w:style w:type="character" w:customStyle="1" w:styleId="berschrift7Zchn">
    <w:name w:val="Überschrift 7 Zchn"/>
    <w:basedOn w:val="Absatz-Standardschriftart"/>
    <w:link w:val="berschrift7"/>
    <w:uiPriority w:val="9"/>
    <w:semiHidden/>
    <w:rsid w:val="000006EA"/>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0006EA"/>
    <w:pPr>
      <w:outlineLvl w:val="9"/>
    </w:pPr>
  </w:style>
  <w:style w:type="character" w:customStyle="1" w:styleId="CitaviBibliographySubheading7Zchn">
    <w:name w:val="Citavi Bibliography Subheading 7 Zchn"/>
    <w:basedOn w:val="Absatz-Standardschriftart"/>
    <w:link w:val="CitaviBibliographySubheading7"/>
    <w:uiPriority w:val="99"/>
    <w:rsid w:val="000006EA"/>
    <w:rPr>
      <w:rFonts w:asciiTheme="majorHAnsi" w:eastAsiaTheme="majorEastAsia" w:hAnsiTheme="majorHAnsi" w:cstheme="majorBidi"/>
      <w:color w:val="272727" w:themeColor="text1" w:themeTint="D8"/>
      <w:sz w:val="21"/>
      <w:szCs w:val="21"/>
      <w:lang w:val="de-DE"/>
    </w:rPr>
  </w:style>
  <w:style w:type="character" w:customStyle="1" w:styleId="berschrift8Zchn">
    <w:name w:val="Überschrift 8 Zchn"/>
    <w:basedOn w:val="Absatz-Standardschriftart"/>
    <w:link w:val="berschrift8"/>
    <w:uiPriority w:val="9"/>
    <w:semiHidden/>
    <w:rsid w:val="000006EA"/>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0006EA"/>
    <w:pPr>
      <w:outlineLvl w:val="9"/>
    </w:pPr>
  </w:style>
  <w:style w:type="character" w:customStyle="1" w:styleId="CitaviBibliographySubheading8Zchn">
    <w:name w:val="Citavi Bibliography Subheading 8 Zchn"/>
    <w:basedOn w:val="Absatz-Standardschriftart"/>
    <w:link w:val="CitaviBibliographySubheading8"/>
    <w:uiPriority w:val="99"/>
    <w:rsid w:val="000006EA"/>
    <w:rPr>
      <w:rFonts w:asciiTheme="majorHAnsi" w:eastAsiaTheme="majorEastAsia" w:hAnsiTheme="majorHAnsi" w:cstheme="majorBidi"/>
      <w:i/>
      <w:iCs/>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0006EA"/>
    <w:rPr>
      <w:rFonts w:asciiTheme="majorHAnsi" w:eastAsiaTheme="majorEastAsia" w:hAnsiTheme="majorHAnsi" w:cstheme="majorBidi"/>
      <w:i/>
      <w:iCs/>
      <w:color w:val="272727" w:themeColor="text1" w:themeTint="D8"/>
      <w:sz w:val="21"/>
      <w:szCs w:val="21"/>
    </w:rPr>
  </w:style>
  <w:style w:type="paragraph" w:styleId="Funotentext">
    <w:name w:val="footnote text"/>
    <w:basedOn w:val="Standard"/>
    <w:link w:val="FunotentextZchn"/>
    <w:uiPriority w:val="99"/>
    <w:semiHidden/>
    <w:unhideWhenUsed/>
    <w:rsid w:val="002B69DE"/>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B69DE"/>
    <w:rPr>
      <w:sz w:val="20"/>
      <w:szCs w:val="20"/>
    </w:rPr>
  </w:style>
  <w:style w:type="character" w:styleId="Funotenzeichen">
    <w:name w:val="footnote reference"/>
    <w:basedOn w:val="Absatz-Standardschriftart"/>
    <w:uiPriority w:val="99"/>
    <w:semiHidden/>
    <w:unhideWhenUsed/>
    <w:rsid w:val="002B69DE"/>
    <w:rPr>
      <w:vertAlign w:val="superscript"/>
    </w:rPr>
  </w:style>
  <w:style w:type="paragraph" w:styleId="Beschriftung">
    <w:name w:val="caption"/>
    <w:basedOn w:val="Standard"/>
    <w:next w:val="Standard"/>
    <w:uiPriority w:val="35"/>
    <w:unhideWhenUsed/>
    <w:qFormat/>
    <w:rsid w:val="006161B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161BA"/>
    <w:pPr>
      <w:spacing w:after="0"/>
    </w:pPr>
  </w:style>
  <w:style w:type="paragraph" w:customStyle="1" w:styleId="Commands">
    <w:name w:val="Commands"/>
    <w:basedOn w:val="Standard"/>
    <w:link w:val="CommandsZchn"/>
    <w:qFormat/>
    <w:rsid w:val="00A81299"/>
    <w:pPr>
      <w:tabs>
        <w:tab w:val="left" w:pos="999"/>
      </w:tabs>
    </w:pPr>
    <w:rPr>
      <w:rFonts w:cs="Arial"/>
      <w:b/>
      <w:i/>
      <w:sz w:val="22"/>
      <w:szCs w:val="24"/>
    </w:rPr>
  </w:style>
  <w:style w:type="character" w:styleId="NichtaufgelsteErwhnung">
    <w:name w:val="Unresolved Mention"/>
    <w:basedOn w:val="Absatz-Standardschriftart"/>
    <w:uiPriority w:val="99"/>
    <w:semiHidden/>
    <w:unhideWhenUsed/>
    <w:rsid w:val="00A81299"/>
    <w:rPr>
      <w:color w:val="605E5C"/>
      <w:shd w:val="clear" w:color="auto" w:fill="E1DFDD"/>
    </w:rPr>
  </w:style>
  <w:style w:type="character" w:customStyle="1" w:styleId="CommandsZchn">
    <w:name w:val="Commands Zchn"/>
    <w:basedOn w:val="Absatz-Standardschriftart"/>
    <w:link w:val="Commands"/>
    <w:rsid w:val="00A81299"/>
    <w:rPr>
      <w:rFonts w:ascii="Arial" w:hAnsi="Arial" w:cs="Arial"/>
      <w:b/>
      <w:i/>
      <w:szCs w:val="24"/>
      <w:lang w:val="de-DE"/>
    </w:rPr>
  </w:style>
  <w:style w:type="paragraph" w:styleId="KeinLeerraum">
    <w:name w:val="No Spacing"/>
    <w:uiPriority w:val="1"/>
    <w:qFormat/>
    <w:rsid w:val="00A81299"/>
    <w:pPr>
      <w:spacing w:after="0" w:line="240" w:lineRule="auto"/>
    </w:pPr>
    <w:rPr>
      <w:rFonts w:ascii="Arial" w:hAnsi="Arial"/>
      <w:sz w:val="24"/>
    </w:rPr>
  </w:style>
  <w:style w:type="paragraph" w:styleId="Textkrper">
    <w:name w:val="Body Text"/>
    <w:basedOn w:val="Standard"/>
    <w:link w:val="TextkrperZchn"/>
    <w:semiHidden/>
    <w:rsid w:val="00427195"/>
    <w:pPr>
      <w:tabs>
        <w:tab w:val="left" w:pos="1134"/>
        <w:tab w:val="left" w:pos="2268"/>
      </w:tabs>
      <w:spacing w:after="0" w:line="280" w:lineRule="atLeast"/>
    </w:pPr>
    <w:rPr>
      <w:rFonts w:eastAsia="Times New Roman" w:cs="Times New Roman"/>
      <w:b/>
      <w:sz w:val="22"/>
      <w:szCs w:val="20"/>
      <w:lang w:eastAsia="de-DE"/>
    </w:rPr>
  </w:style>
  <w:style w:type="character" w:customStyle="1" w:styleId="TextkrperZchn">
    <w:name w:val="Textkörper Zchn"/>
    <w:basedOn w:val="Absatz-Standardschriftart"/>
    <w:link w:val="Textkrper"/>
    <w:semiHidden/>
    <w:rsid w:val="00427195"/>
    <w:rPr>
      <w:rFonts w:ascii="Arial" w:eastAsia="Times New Roman" w:hAnsi="Arial" w:cs="Times New Roman"/>
      <w:b/>
      <w:szCs w:val="20"/>
      <w:lang w:val="de-DE" w:eastAsia="de-DE"/>
    </w:rPr>
  </w:style>
  <w:style w:type="paragraph" w:customStyle="1" w:styleId="Tabelle">
    <w:name w:val="Tabelle"/>
    <w:basedOn w:val="Standard"/>
    <w:rsid w:val="000D15DF"/>
    <w:pPr>
      <w:tabs>
        <w:tab w:val="left" w:pos="1134"/>
        <w:tab w:val="left" w:pos="2268"/>
      </w:tabs>
      <w:spacing w:before="40" w:after="40" w:line="280" w:lineRule="atLeast"/>
      <w:jc w:val="left"/>
    </w:pPr>
    <w:rPr>
      <w:rFonts w:eastAsia="Times New Roman" w:cs="Times New Roman"/>
      <w:sz w:val="22"/>
      <w:szCs w:val="20"/>
      <w:lang w:eastAsia="de-DE"/>
    </w:rPr>
  </w:style>
  <w:style w:type="character" w:styleId="BesuchterLink">
    <w:name w:val="FollowedHyperlink"/>
    <w:basedOn w:val="Absatz-Standardschriftart"/>
    <w:uiPriority w:val="99"/>
    <w:semiHidden/>
    <w:unhideWhenUsed/>
    <w:rsid w:val="008136C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9122613">
      <w:bodyDiv w:val="1"/>
      <w:marLeft w:val="0"/>
      <w:marRight w:val="0"/>
      <w:marTop w:val="0"/>
      <w:marBottom w:val="0"/>
      <w:divBdr>
        <w:top w:val="none" w:sz="0" w:space="0" w:color="auto"/>
        <w:left w:val="none" w:sz="0" w:space="0" w:color="auto"/>
        <w:bottom w:val="none" w:sz="0" w:space="0" w:color="auto"/>
        <w:right w:val="none" w:sz="0" w:space="0" w:color="auto"/>
      </w:divBdr>
    </w:div>
    <w:div w:id="1879049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header" Target="header1.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webSettings" Target="webSettings.xml"/><Relationship Id="rId90" Type="http://schemas.openxmlformats.org/officeDocument/2006/relationships/header" Target="header2.xml"/><Relationship Id="rId95" Type="http://schemas.openxmlformats.org/officeDocument/2006/relationships/fontTable" Target="fontTable.xml"/><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80" Type="http://schemas.openxmlformats.org/officeDocument/2006/relationships/image" Target="media/image73.png"/><Relationship Id="rId85" Type="http://schemas.openxmlformats.org/officeDocument/2006/relationships/image" Target="media/image78.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yperlink" Target="https://markboulton.co.uk/journal/structure-first-content-always/" TargetMode="External"/><Relationship Id="rId91" Type="http://schemas.openxmlformats.org/officeDocument/2006/relationships/footer" Target="footer1.xml"/><Relationship Id="rId9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hyperlink" Target="https://angular.io/guide/inputs-outputs" TargetMode="External"/><Relationship Id="rId9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footer" Target="footer2.xml"/><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hyperlink" Target="https://bazel.build/users.html" TargetMode="Externa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8" Type="http://schemas.openxmlformats.org/officeDocument/2006/relationships/image" Target="media/image1.emf"/><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7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4FF2E420-5E52-4BD9-9AE1-F28082B6630D}"/>
      </w:docPartPr>
      <w:docPartBody>
        <w:p w:rsidR="009D0C90" w:rsidRDefault="00364EF1">
          <w:r w:rsidRPr="00FB0443">
            <w:rPr>
              <w:rStyle w:val="Platzhaltertext"/>
            </w:rPr>
            <w:t>Klicken oder tippen Sie hier, um Text einzugeben.</w:t>
          </w:r>
        </w:p>
      </w:docPartBody>
    </w:docPart>
    <w:docPart>
      <w:docPartPr>
        <w:name w:val="01D0D2793880416E9DF6B480AE87FBD7"/>
        <w:category>
          <w:name w:val="Allgemein"/>
          <w:gallery w:val="placeholder"/>
        </w:category>
        <w:types>
          <w:type w:val="bbPlcHdr"/>
        </w:types>
        <w:behaviors>
          <w:behavior w:val="content"/>
        </w:behaviors>
        <w:guid w:val="{5407D33A-B2F8-49BB-A9A3-D79E924B4E75}"/>
      </w:docPartPr>
      <w:docPartBody>
        <w:p w:rsidR="009D0C90" w:rsidRDefault="00364EF1" w:rsidP="00364EF1">
          <w:pPr>
            <w:pStyle w:val="01D0D2793880416E9DF6B480AE87FBD7"/>
          </w:pPr>
          <w:r w:rsidRPr="00FB0443">
            <w:rPr>
              <w:rStyle w:val="Platzhaltertext"/>
            </w:rPr>
            <w:t>Klicken oder tippen Sie hier, um Text einzugeben.</w:t>
          </w:r>
        </w:p>
      </w:docPartBody>
    </w:docPart>
    <w:docPart>
      <w:docPartPr>
        <w:name w:val="39DBAAD6AAC6498D869D0E2023D0603E"/>
        <w:category>
          <w:name w:val="Allgemein"/>
          <w:gallery w:val="placeholder"/>
        </w:category>
        <w:types>
          <w:type w:val="bbPlcHdr"/>
        </w:types>
        <w:behaviors>
          <w:behavior w:val="content"/>
        </w:behaviors>
        <w:guid w:val="{783CD3E7-FE5C-47A2-A99A-FF79407755EA}"/>
      </w:docPartPr>
      <w:docPartBody>
        <w:p w:rsidR="009D0C90" w:rsidRDefault="00364EF1" w:rsidP="00364EF1">
          <w:pPr>
            <w:pStyle w:val="39DBAAD6AAC6498D869D0E2023D0603E"/>
          </w:pPr>
          <w:r w:rsidRPr="00FB044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Fett">
    <w:panose1 w:val="00000000000000000000"/>
    <w:charset w:val="00"/>
    <w:family w:val="roman"/>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4EF1"/>
    <w:rsid w:val="001D03DD"/>
    <w:rsid w:val="00227543"/>
    <w:rsid w:val="003050E7"/>
    <w:rsid w:val="00364EF1"/>
    <w:rsid w:val="0046320F"/>
    <w:rsid w:val="004A6160"/>
    <w:rsid w:val="0081253F"/>
    <w:rsid w:val="00867263"/>
    <w:rsid w:val="008C1EE1"/>
    <w:rsid w:val="009D0C90"/>
    <w:rsid w:val="00A17B18"/>
    <w:rsid w:val="00A23C96"/>
    <w:rsid w:val="00A5544C"/>
    <w:rsid w:val="00B451A4"/>
    <w:rsid w:val="00BB6E9E"/>
    <w:rsid w:val="00D40EE3"/>
    <w:rsid w:val="00DD2B2C"/>
    <w:rsid w:val="00E60717"/>
    <w:rsid w:val="00F84B91"/>
    <w:rsid w:val="00F967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64EF1"/>
    <w:rPr>
      <w:color w:val="808080"/>
    </w:rPr>
  </w:style>
  <w:style w:type="paragraph" w:customStyle="1" w:styleId="01D0D2793880416E9DF6B480AE87FBD7">
    <w:name w:val="01D0D2793880416E9DF6B480AE87FBD7"/>
    <w:rsid w:val="00364EF1"/>
  </w:style>
  <w:style w:type="paragraph" w:customStyle="1" w:styleId="39DBAAD6AAC6498D869D0E2023D0603E">
    <w:name w:val="39DBAAD6AAC6498D869D0E2023D0603E"/>
    <w:rsid w:val="00364EF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ro16</b:Tag>
    <b:SourceType>Book</b:SourceType>
    <b:Guid>{2AE32196-1813-4D4F-ACE7-412DFB713D35}</b:Guid>
    <b:LCID>en-US</b:LCID>
    <b:Author>
      <b:Author>
        <b:NameList>
          <b:Person>
            <b:Last>Frost</b:Last>
            <b:First>Brad</b:First>
          </b:Person>
        </b:NameList>
      </b:Author>
    </b:Author>
    <b:Title>Atomic Design</b:Title>
    <b:Year>2016</b:Year>
    <b:City>Pittsburgh, Pennsylvania</b:City>
    <b:Publisher>Brad Frost</b:Publisher>
    <b:RefOrder>1</b:RefOrder>
  </b:Source>
</b:Sources>
</file>

<file path=customXml/itemProps1.xml><?xml version="1.0" encoding="utf-8"?>
<ds:datastoreItem xmlns:ds="http://schemas.openxmlformats.org/officeDocument/2006/customXml" ds:itemID="{FE2061E1-F8C5-4265-9E30-347437AC6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6340</Words>
  <Characters>36140</Characters>
  <Application>Microsoft Office Word</Application>
  <DocSecurity>0</DocSecurity>
  <Lines>301</Lines>
  <Paragraphs>8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2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Scherer</dc:creator>
  <cp:keywords/>
  <dc:description/>
  <cp:lastModifiedBy>Jonas Scherer</cp:lastModifiedBy>
  <cp:revision>98</cp:revision>
  <cp:lastPrinted>2021-04-23T06:30:00Z</cp:lastPrinted>
  <dcterms:created xsi:type="dcterms:W3CDTF">2021-04-20T05:26:00Z</dcterms:created>
  <dcterms:modified xsi:type="dcterms:W3CDTF">2021-05-24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1000-Bericht</vt:lpwstr>
  </property>
  <property fmtid="{D5CDD505-2E9C-101B-9397-08002B2CF9AE}" pid="3" name="CitaviDocumentProperty_0">
    <vt:lpwstr>f1ed8f7d-1c65-4f06-ad48-3e96e725bea1</vt:lpwstr>
  </property>
  <property fmtid="{D5CDD505-2E9C-101B-9397-08002B2CF9AE}" pid="4" name="CitaviDocumentProperty_6">
    <vt:lpwstr>True</vt:lpwstr>
  </property>
  <property fmtid="{D5CDD505-2E9C-101B-9397-08002B2CF9AE}" pid="5" name="CitaviDocumentProperty_1">
    <vt:lpwstr>6.8.0.0</vt:lpwstr>
  </property>
  <property fmtid="{D5CDD505-2E9C-101B-9397-08002B2CF9AE}" pid="6" name="CitaviDocumentProperty_8">
    <vt:lpwstr>C:\Users\scher\Documents\Citavi 6\Projects\T1000-Bericht\T1000-Bericht.ctv6</vt:lpwstr>
  </property>
</Properties>
</file>